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Поляков В.М.</w:t>
      </w:r>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r w:rsidRPr="00D11C4E">
        <w:rPr>
          <w:sz w:val="24"/>
          <w:szCs w:val="20"/>
          <w:u w:val="single"/>
        </w:rPr>
        <w:t>ст.пр. Буханов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525F423B"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2D7200">
              <w:rPr>
                <w:sz w:val="24"/>
                <w:szCs w:val="20"/>
                <w:lang w:val="sr-Cyrl-CS"/>
              </w:rPr>
              <w:t>«_____»__________________20</w:t>
            </w:r>
            <w:r w:rsidRPr="002D7200">
              <w:rPr>
                <w:sz w:val="24"/>
                <w:szCs w:val="20"/>
              </w:rPr>
              <w:t>2</w:t>
            </w:r>
            <w:r w:rsidR="00D14AE3">
              <w:rPr>
                <w:sz w:val="24"/>
                <w:szCs w:val="20"/>
                <w:lang w:val="en-US"/>
              </w:rPr>
              <w:t>2</w:t>
            </w:r>
            <w:r w:rsidRPr="002D7200">
              <w:rPr>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Pr>
          <w:i/>
          <w:sz w:val="24"/>
          <w:szCs w:val="20"/>
          <w:u w:val="single"/>
        </w:rPr>
        <w:tab/>
        <w:t xml:space="preserve">      </w:t>
      </w:r>
    </w:p>
    <w:p w14:paraId="49F20337" w14:textId="77777777" w:rsidR="001D2CB4" w:rsidRPr="002D7200" w:rsidRDefault="001D2CB4" w:rsidP="001D2CB4">
      <w:pPr>
        <w:ind w:firstLine="0"/>
        <w:jc w:val="left"/>
        <w:rPr>
          <w:sz w:val="24"/>
          <w:szCs w:val="20"/>
          <w:lang w:val="sr-Cyrl-CS"/>
        </w:rPr>
      </w:pPr>
      <w:r w:rsidRPr="002D7200">
        <w:rPr>
          <w:sz w:val="24"/>
          <w:szCs w:val="20"/>
          <w:lang w:val="sr-Cyrl-CS"/>
        </w:rPr>
        <w:t>утвержден</w:t>
      </w:r>
      <w:r>
        <w:rPr>
          <w:sz w:val="24"/>
          <w:szCs w:val="20"/>
          <w:lang w:val="sr-Cyrl-CS"/>
        </w:rPr>
        <w:t xml:space="preserve">о приказом по университету от </w:t>
      </w:r>
      <w:r w:rsidRPr="00EC5351">
        <w:rPr>
          <w:i/>
          <w:color w:val="FF0000"/>
          <w:sz w:val="24"/>
          <w:szCs w:val="20"/>
          <w:u w:val="single"/>
          <w:lang w:val="sr-Cyrl-CS"/>
        </w:rPr>
        <w:t>«27» января 20</w:t>
      </w:r>
      <w:r w:rsidRPr="00EC5351">
        <w:rPr>
          <w:i/>
          <w:color w:val="FF0000"/>
          <w:sz w:val="24"/>
          <w:szCs w:val="20"/>
          <w:u w:val="single"/>
        </w:rPr>
        <w:t xml:space="preserve">20 </w:t>
      </w:r>
      <w:r w:rsidRPr="00EC5351">
        <w:rPr>
          <w:i/>
          <w:color w:val="FF0000"/>
          <w:sz w:val="24"/>
          <w:szCs w:val="20"/>
          <w:u w:val="single"/>
          <w:lang w:val="sr-Cyrl-CS"/>
        </w:rPr>
        <w:t>г. № 2/47</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7777777" w:rsidR="001D2CB4" w:rsidRPr="002D7200" w:rsidRDefault="001D2CB4" w:rsidP="001D2CB4">
      <w:pPr>
        <w:tabs>
          <w:tab w:val="left" w:leader="underscore" w:pos="10065"/>
        </w:tabs>
        <w:ind w:right="-108" w:firstLine="0"/>
        <w:jc w:val="left"/>
        <w:rPr>
          <w:sz w:val="24"/>
          <w:szCs w:val="20"/>
          <w:lang w:val="sr-Cyrl-CS"/>
        </w:rPr>
      </w:pPr>
      <w:r w:rsidRPr="002D7200">
        <w:rPr>
          <w:sz w:val="24"/>
          <w:szCs w:val="20"/>
          <w:lang w:val="sr-Cyrl-CS"/>
        </w:rPr>
        <w:t>3. Срок сдачи студентом законченной ВКР</w:t>
      </w:r>
      <w:r w:rsidRPr="002D7200">
        <w:rPr>
          <w:sz w:val="24"/>
          <w:szCs w:val="20"/>
        </w:rPr>
        <w:t xml:space="preserve"> </w:t>
      </w:r>
      <w:r w:rsidRPr="002D7200">
        <w:rPr>
          <w:sz w:val="24"/>
          <w:szCs w:val="20"/>
          <w:u w:val="single"/>
        </w:rPr>
        <w:t xml:space="preserve">       </w:t>
      </w:r>
      <w:r w:rsidRPr="00EC5351">
        <w:rPr>
          <w:i/>
          <w:color w:val="FF0000"/>
          <w:sz w:val="24"/>
          <w:u w:val="single"/>
        </w:rPr>
        <w:t xml:space="preserve">22.06.2020                                                                    </w:t>
      </w:r>
      <w:r w:rsidRPr="002D7200">
        <w:rPr>
          <w:i/>
          <w:sz w:val="24"/>
          <w:u w:val="single"/>
        </w:rPr>
        <w:tab/>
      </w:r>
    </w:p>
    <w:p w14:paraId="0D01EE60"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4</w:t>
      </w:r>
      <w:r w:rsidRPr="002D7200">
        <w:rPr>
          <w:sz w:val="24"/>
          <w:szCs w:val="20"/>
          <w:lang w:val="sr-Cyrl-CS"/>
        </w:rPr>
        <w:t xml:space="preserve">. </w:t>
      </w:r>
      <w:r>
        <w:rPr>
          <w:sz w:val="24"/>
          <w:szCs w:val="20"/>
          <w:lang w:val="sr-Cyrl-CS"/>
        </w:rPr>
        <w:t>Исходные данные</w:t>
      </w:r>
      <w:r w:rsidRPr="009025AD">
        <w:rPr>
          <w:sz w:val="24"/>
          <w:szCs w:val="20"/>
          <w:u w:val="single"/>
          <w:lang w:val="sr-Cyrl-CS"/>
        </w:rPr>
        <w:t xml:space="preserve">   </w:t>
      </w:r>
      <w:r w:rsidRPr="00EC5351">
        <w:rPr>
          <w:i/>
          <w:color w:val="FF0000"/>
          <w:sz w:val="24"/>
          <w:szCs w:val="20"/>
          <w:u w:val="single"/>
          <w:lang w:val="sr-Cyrl-CS"/>
        </w:rPr>
        <w:t xml:space="preserve">учёт, автоматизация учёта производства,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en-US"/>
        </w:rPr>
        <w:t>Spring</w:t>
      </w:r>
      <w:r w:rsidRPr="00EC5351">
        <w:rPr>
          <w:i/>
          <w:color w:val="FF0000"/>
          <w:sz w:val="24"/>
          <w:szCs w:val="20"/>
          <w:u w:val="single"/>
          <w:lang w:val="sr-Cyrl-CS"/>
        </w:rPr>
        <w:t xml:space="preserve">, </w:t>
      </w:r>
      <w:r w:rsidRPr="00EC5351">
        <w:rPr>
          <w:i/>
          <w:color w:val="FF0000"/>
          <w:sz w:val="24"/>
          <w:szCs w:val="20"/>
          <w:u w:val="single"/>
          <w:lang w:val="en-US"/>
        </w:rPr>
        <w:t>PostgreSQL</w:t>
      </w:r>
      <w:r w:rsidRPr="00EC5351">
        <w:rPr>
          <w:i/>
          <w:color w:val="FF0000"/>
          <w:sz w:val="24"/>
          <w:szCs w:val="20"/>
          <w:u w:val="single"/>
          <w:lang w:val="sr-Cyrl-CS"/>
        </w:rPr>
        <w:t xml:space="preserve">,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sr-Cyrl-CS"/>
        </w:rPr>
        <w:tab/>
        <w:t xml:space="preserve"> </w:t>
      </w:r>
      <w:r w:rsidRPr="00EC5351">
        <w:rPr>
          <w:i/>
          <w:color w:val="FF0000"/>
          <w:sz w:val="24"/>
          <w:szCs w:val="20"/>
          <w:u w:val="single"/>
          <w:lang w:val="en-US"/>
        </w:rPr>
        <w:t>Persistence</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Web</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REST</w:t>
      </w:r>
      <w:r w:rsidRPr="00EC5351">
        <w:rPr>
          <w:i/>
          <w:color w:val="FF0000"/>
          <w:sz w:val="24"/>
          <w:szCs w:val="20"/>
          <w:u w:val="single"/>
          <w:lang w:val="sr-Cyrl-CS"/>
        </w:rPr>
        <w:t xml:space="preserve">, </w:t>
      </w:r>
      <w:r w:rsidRPr="00EC5351">
        <w:rPr>
          <w:i/>
          <w:color w:val="FF0000"/>
          <w:sz w:val="24"/>
          <w:szCs w:val="20"/>
          <w:u w:val="single"/>
          <w:lang w:val="en-US"/>
        </w:rPr>
        <w:t>SOAP</w:t>
      </w:r>
      <w:r w:rsidRPr="00EC5351">
        <w:rPr>
          <w:i/>
          <w:color w:val="FF0000"/>
          <w:sz w:val="24"/>
          <w:szCs w:val="20"/>
          <w:u w:val="single"/>
          <w:lang w:val="sr-Cyrl-CS"/>
        </w:rPr>
        <w:t xml:space="preserve">, Data Transfer Object                                                                 </w:t>
      </w:r>
      <w:r>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изводственный учёт кондитерских изделий;                                                                                   </w:t>
      </w:r>
      <w:r w:rsidRPr="00EC5351">
        <w:rPr>
          <w:i/>
          <w:color w:val="FF0000"/>
          <w:sz w:val="24"/>
          <w:szCs w:val="20"/>
          <w:u w:val="single"/>
        </w:rPr>
        <w:tab/>
      </w:r>
    </w:p>
    <w:p w14:paraId="0B157055"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ектирование серверной части программного обеспечения учёта производства                         </w:t>
      </w:r>
      <w:r w:rsidRPr="00EC5351">
        <w:rPr>
          <w:i/>
          <w:color w:val="FF0000"/>
          <w:sz w:val="24"/>
          <w:szCs w:val="20"/>
          <w:u w:val="single"/>
        </w:rPr>
        <w:tab/>
        <w:t xml:space="preserve"> </w:t>
      </w:r>
    </w:p>
    <w:p w14:paraId="508310B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кондитерских изделий;                                                                                                                              </w:t>
      </w:r>
      <w:r w:rsidRPr="00EC5351">
        <w:rPr>
          <w:i/>
          <w:color w:val="FF0000"/>
          <w:sz w:val="24"/>
          <w:szCs w:val="20"/>
          <w:u w:val="single"/>
        </w:rPr>
        <w:tab/>
        <w:t xml:space="preserve">  </w:t>
      </w:r>
    </w:p>
    <w:p w14:paraId="4F244FC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Разработка серверной части программного обеспечения учёта производства кондитерских       </w:t>
      </w:r>
      <w:r w:rsidRPr="00EC5351">
        <w:rPr>
          <w:i/>
          <w:color w:val="FF0000"/>
          <w:sz w:val="24"/>
          <w:szCs w:val="20"/>
          <w:u w:val="single"/>
        </w:rPr>
        <w:tab/>
        <w:t xml:space="preserve"> </w:t>
      </w:r>
    </w:p>
    <w:p w14:paraId="3F14B02D" w14:textId="77777777" w:rsidR="001D2CB4" w:rsidRPr="006B1824" w:rsidRDefault="001D2CB4" w:rsidP="001D2CB4">
      <w:pPr>
        <w:tabs>
          <w:tab w:val="left" w:leader="underscore" w:pos="10065"/>
        </w:tabs>
        <w:spacing w:line="240" w:lineRule="auto"/>
        <w:ind w:right="-108" w:firstLine="0"/>
        <w:rPr>
          <w:i/>
          <w:sz w:val="24"/>
          <w:szCs w:val="20"/>
          <w:u w:val="single"/>
        </w:rPr>
      </w:pPr>
      <w:r w:rsidRPr="00EC5351">
        <w:rPr>
          <w:i/>
          <w:color w:val="FF0000"/>
          <w:sz w:val="24"/>
          <w:szCs w:val="20"/>
          <w:u w:val="single"/>
        </w:rPr>
        <w:t>изделий</w:t>
      </w:r>
      <w:r>
        <w:rPr>
          <w:i/>
          <w:sz w:val="24"/>
          <w:szCs w:val="20"/>
          <w:u w:val="single"/>
        </w:rPr>
        <w:t xml:space="preserve">.                                                                                                                                                         </w:t>
      </w:r>
      <w:r>
        <w:rPr>
          <w:i/>
          <w:sz w:val="24"/>
          <w:szCs w:val="20"/>
          <w:u w:val="single"/>
        </w:rPr>
        <w:tab/>
        <w:t xml:space="preserve">                                                                                          </w:t>
      </w:r>
    </w:p>
    <w:p w14:paraId="17B77B01"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BE704F">
        <w:rPr>
          <w:sz w:val="24"/>
          <w:szCs w:val="20"/>
          <w:lang w:val="sr-Cyrl-CS"/>
        </w:rPr>
        <w:t>6</w:t>
      </w:r>
      <w:r w:rsidRPr="002D7200">
        <w:rPr>
          <w:sz w:val="24"/>
          <w:szCs w:val="20"/>
          <w:lang w:val="sr-Cyrl-CS"/>
        </w:rPr>
        <w:t xml:space="preserve">. </w:t>
      </w:r>
      <w:r w:rsidRPr="00BE704F">
        <w:rPr>
          <w:sz w:val="24"/>
          <w:szCs w:val="20"/>
          <w:lang w:val="sr-Cyrl-CS"/>
        </w:rPr>
        <w:t>Перечень графического материала</w:t>
      </w:r>
      <w:r>
        <w:rPr>
          <w:sz w:val="24"/>
          <w:szCs w:val="20"/>
          <w:lang w:val="sr-Cyrl-CS"/>
        </w:rPr>
        <w:t xml:space="preserve"> </w:t>
      </w:r>
      <w:r w:rsidRPr="00EC5351">
        <w:rPr>
          <w:i/>
          <w:color w:val="FF0000"/>
          <w:sz w:val="24"/>
          <w:szCs w:val="20"/>
          <w:u w:val="single"/>
        </w:rPr>
        <w:t xml:space="preserve">Титульный слайд, Цель и задачи,  Актуальность работы,   </w:t>
      </w:r>
      <w:r w:rsidRPr="00EC5351">
        <w:rPr>
          <w:i/>
          <w:color w:val="FF0000"/>
          <w:sz w:val="24"/>
          <w:szCs w:val="20"/>
          <w:u w:val="single"/>
        </w:rPr>
        <w:tab/>
      </w:r>
    </w:p>
    <w:p w14:paraId="74F681DE"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EC5351">
        <w:rPr>
          <w:i/>
          <w:color w:val="FF0000"/>
          <w:sz w:val="24"/>
          <w:szCs w:val="20"/>
          <w:u w:val="single"/>
        </w:rPr>
        <w:t xml:space="preserve">Учёт производства на АО «КФ «Белогорье», Программные аналоги, Общая архитектура            </w:t>
      </w:r>
      <w:r w:rsidRPr="00EC5351">
        <w:rPr>
          <w:i/>
          <w:color w:val="FF0000"/>
          <w:sz w:val="24"/>
          <w:szCs w:val="20"/>
          <w:u w:val="single"/>
        </w:rPr>
        <w:tab/>
        <w:t xml:space="preserve"> приложения, Средства разработки, Схема взаимодействия сервисов приложения, База данных </w:t>
      </w:r>
      <w:r w:rsidRPr="00EC5351">
        <w:rPr>
          <w:i/>
          <w:color w:val="FF0000"/>
          <w:sz w:val="24"/>
          <w:szCs w:val="20"/>
          <w:u w:val="single"/>
        </w:rPr>
        <w:tab/>
        <w:t xml:space="preserve"> «Цех», Диаграмма классов (</w:t>
      </w:r>
      <w:r w:rsidRPr="00EC5351">
        <w:rPr>
          <w:i/>
          <w:color w:val="FF0000"/>
          <w:sz w:val="24"/>
          <w:szCs w:val="20"/>
          <w:u w:val="single"/>
          <w:lang w:val="en-US"/>
        </w:rPr>
        <w:t>model</w:t>
      </w:r>
      <w:r w:rsidRPr="00EC5351">
        <w:rPr>
          <w:i/>
          <w:color w:val="FF0000"/>
          <w:sz w:val="24"/>
          <w:szCs w:val="20"/>
          <w:u w:val="single"/>
        </w:rPr>
        <w:t>) «Цех», Диаграмма классов (</w:t>
      </w:r>
      <w:r w:rsidRPr="00EC5351">
        <w:rPr>
          <w:i/>
          <w:color w:val="FF0000"/>
          <w:sz w:val="24"/>
          <w:szCs w:val="20"/>
          <w:u w:val="single"/>
          <w:lang w:val="en-US"/>
        </w:rPr>
        <w:t>controller</w:t>
      </w:r>
      <w:r w:rsidRPr="00EC5351">
        <w:rPr>
          <w:i/>
          <w:color w:val="FF0000"/>
          <w:sz w:val="24"/>
          <w:szCs w:val="20"/>
          <w:u w:val="single"/>
        </w:rPr>
        <w:t xml:space="preserve">) «Цех», Основные           </w:t>
      </w:r>
      <w:r w:rsidRPr="00EC5351">
        <w:rPr>
          <w:i/>
          <w:color w:val="FF0000"/>
          <w:sz w:val="24"/>
          <w:szCs w:val="20"/>
          <w:u w:val="single"/>
        </w:rPr>
        <w:tab/>
        <w:t xml:space="preserve"> </w:t>
      </w:r>
    </w:p>
    <w:p w14:paraId="2FE11DCE" w14:textId="77777777" w:rsidR="001D2CB4" w:rsidRDefault="001D2CB4" w:rsidP="001D2CB4">
      <w:pPr>
        <w:tabs>
          <w:tab w:val="left" w:leader="underscore" w:pos="10065"/>
        </w:tabs>
        <w:spacing w:line="240" w:lineRule="auto"/>
        <w:ind w:right="-108" w:firstLine="0"/>
        <w:jc w:val="left"/>
        <w:rPr>
          <w:i/>
          <w:sz w:val="24"/>
          <w:szCs w:val="20"/>
          <w:u w:val="single"/>
        </w:rPr>
      </w:pPr>
      <w:r w:rsidRPr="00EC5351">
        <w:rPr>
          <w:i/>
          <w:color w:val="FF0000"/>
          <w:sz w:val="24"/>
          <w:szCs w:val="20"/>
          <w:u w:val="single"/>
        </w:rPr>
        <w:t xml:space="preserve">запросы к системе, Основные запросы к системе, Итоги                                                                     </w:t>
      </w:r>
      <w:r>
        <w:rPr>
          <w:i/>
          <w:sz w:val="24"/>
          <w:szCs w:val="20"/>
          <w:u w:val="single"/>
        </w:rPr>
        <w:tab/>
        <w:t xml:space="preserve">                                                                                 </w:t>
      </w:r>
      <w:r w:rsidRPr="009025AD">
        <w:rPr>
          <w:i/>
          <w:sz w:val="24"/>
          <w:szCs w:val="20"/>
          <w:u w:val="single"/>
        </w:rPr>
        <w:t xml:space="preserve">   </w:t>
      </w:r>
      <w:r>
        <w:rPr>
          <w:i/>
          <w:sz w:val="24"/>
          <w:szCs w:val="20"/>
          <w:u w:val="single"/>
        </w:rPr>
        <w:t xml:space="preserve">      </w:t>
      </w:r>
      <w:r w:rsidRPr="009025AD">
        <w:rPr>
          <w:i/>
          <w:sz w:val="24"/>
          <w:szCs w:val="20"/>
          <w:u w:val="single"/>
        </w:rPr>
        <w:t xml:space="preserve">                                                                                                                        </w:t>
      </w:r>
      <w:r>
        <w:rPr>
          <w:i/>
          <w:sz w:val="24"/>
          <w:szCs w:val="20"/>
          <w:u w:val="single"/>
        </w:rPr>
        <w:t xml:space="preserve">      </w:t>
      </w:r>
    </w:p>
    <w:p w14:paraId="6A4140EC" w14:textId="77777777" w:rsidR="001D2CB4" w:rsidRPr="00745232"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C866F4" w:rsidRDefault="001D2CB4" w:rsidP="001D2CB4">
      <w:pPr>
        <w:spacing w:line="480" w:lineRule="auto"/>
        <w:ind w:right="-185" w:firstLine="0"/>
        <w:jc w:val="left"/>
        <w:rPr>
          <w:sz w:val="24"/>
          <w:szCs w:val="20"/>
          <w:lang w:val="sr-Cyrl-CS"/>
        </w:rPr>
      </w:pPr>
      <w:r w:rsidRPr="00C866F4">
        <w:rPr>
          <w:sz w:val="24"/>
          <w:szCs w:val="20"/>
          <w:lang w:val="sr-Cyrl-CS"/>
        </w:rPr>
        <w:t>Дата выдачи задания «______»____________________ 20</w:t>
      </w:r>
      <w:r w:rsidRPr="00C866F4">
        <w:rPr>
          <w:sz w:val="24"/>
          <w:szCs w:val="20"/>
        </w:rPr>
        <w:t>2</w:t>
      </w:r>
      <w:r w:rsidR="00D14AE3">
        <w:rPr>
          <w:sz w:val="24"/>
          <w:szCs w:val="20"/>
          <w:lang w:val="en-US"/>
        </w:rPr>
        <w:t>2</w:t>
      </w:r>
      <w:r w:rsidRPr="00C866F4">
        <w:rPr>
          <w:sz w:val="24"/>
          <w:szCs w:val="20"/>
        </w:rPr>
        <w:t xml:space="preserve"> </w:t>
      </w:r>
      <w:r w:rsidRPr="00C866F4">
        <w:rPr>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1</w:t>
            </w:r>
          </w:p>
        </w:tc>
        <w:tc>
          <w:tcPr>
            <w:tcW w:w="2437" w:type="pct"/>
            <w:shd w:val="clear" w:color="auto" w:fill="auto"/>
          </w:tcPr>
          <w:p w14:paraId="59EFFE22"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остановка задачи, описание предметной области, изучение процессов учёта производства АО «Кондитерская фабрика «Белогорье»</w:t>
            </w:r>
          </w:p>
        </w:tc>
        <w:tc>
          <w:tcPr>
            <w:tcW w:w="1404" w:type="pct"/>
            <w:shd w:val="clear" w:color="auto" w:fill="auto"/>
          </w:tcPr>
          <w:p w14:paraId="66F55603"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27.01.2020 – 16.03.2020</w:t>
            </w:r>
          </w:p>
        </w:tc>
        <w:tc>
          <w:tcPr>
            <w:tcW w:w="894" w:type="pct"/>
          </w:tcPr>
          <w:p w14:paraId="6CF18E00"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2</w:t>
            </w:r>
          </w:p>
        </w:tc>
        <w:tc>
          <w:tcPr>
            <w:tcW w:w="2437" w:type="pct"/>
            <w:shd w:val="clear" w:color="auto" w:fill="auto"/>
          </w:tcPr>
          <w:p w14:paraId="5CD49A6E"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рoектирoвaние серверной части программного обеспечения учёта производства кондитерских изделий</w:t>
            </w:r>
          </w:p>
        </w:tc>
        <w:tc>
          <w:tcPr>
            <w:tcW w:w="1404" w:type="pct"/>
            <w:shd w:val="clear" w:color="auto" w:fill="auto"/>
          </w:tcPr>
          <w:p w14:paraId="6335650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3.2020 – 13.04.2020</w:t>
            </w:r>
          </w:p>
        </w:tc>
        <w:tc>
          <w:tcPr>
            <w:tcW w:w="894" w:type="pct"/>
          </w:tcPr>
          <w:p w14:paraId="127162B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3</w:t>
            </w:r>
          </w:p>
        </w:tc>
        <w:tc>
          <w:tcPr>
            <w:tcW w:w="2437" w:type="pct"/>
            <w:shd w:val="clear" w:color="auto" w:fill="auto"/>
          </w:tcPr>
          <w:p w14:paraId="3FDF81F8"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Разработка и тестирование программного обеспечения учёта производства кондитерских изделий</w:t>
            </w:r>
          </w:p>
        </w:tc>
        <w:tc>
          <w:tcPr>
            <w:tcW w:w="1404" w:type="pct"/>
            <w:shd w:val="clear" w:color="auto" w:fill="auto"/>
          </w:tcPr>
          <w:p w14:paraId="7C89E74C"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4.05.2020 – 15.06.2020</w:t>
            </w:r>
          </w:p>
        </w:tc>
        <w:tc>
          <w:tcPr>
            <w:tcW w:w="894" w:type="pct"/>
          </w:tcPr>
          <w:p w14:paraId="517B5781"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4</w:t>
            </w:r>
          </w:p>
        </w:tc>
        <w:tc>
          <w:tcPr>
            <w:tcW w:w="2437" w:type="pct"/>
            <w:shd w:val="clear" w:color="auto" w:fill="auto"/>
          </w:tcPr>
          <w:p w14:paraId="65730712" w14:textId="77777777" w:rsidR="001D2CB4" w:rsidRPr="00EC5351" w:rsidRDefault="001D2CB4" w:rsidP="00CC24C9">
            <w:pPr>
              <w:spacing w:line="240" w:lineRule="auto"/>
              <w:ind w:firstLine="0"/>
              <w:jc w:val="left"/>
              <w:rPr>
                <w:color w:val="FF0000"/>
                <w:sz w:val="24"/>
              </w:rPr>
            </w:pPr>
            <w:r w:rsidRPr="00EC5351">
              <w:rPr>
                <w:color w:val="FF0000"/>
                <w:sz w:val="24"/>
                <w:lang w:val="sr-Cyrl-CS"/>
              </w:rPr>
              <w:t>Оформление</w:t>
            </w:r>
            <w:r w:rsidRPr="00EC5351">
              <w:rPr>
                <w:color w:val="FF0000"/>
                <w:sz w:val="24"/>
              </w:rPr>
              <w:t xml:space="preserve"> пояснительной </w:t>
            </w:r>
            <w:r w:rsidRPr="00EC5351">
              <w:rPr>
                <w:color w:val="FF0000"/>
                <w:sz w:val="24"/>
                <w:lang w:val="sr-Cyrl-CS"/>
              </w:rPr>
              <w:t>записки, презентации</w:t>
            </w:r>
          </w:p>
        </w:tc>
        <w:tc>
          <w:tcPr>
            <w:tcW w:w="1404" w:type="pct"/>
            <w:shd w:val="clear" w:color="auto" w:fill="auto"/>
          </w:tcPr>
          <w:p w14:paraId="08E33D8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6.2020 – 19.06.2020</w:t>
            </w:r>
          </w:p>
        </w:tc>
        <w:tc>
          <w:tcPr>
            <w:tcW w:w="894" w:type="pct"/>
          </w:tcPr>
          <w:p w14:paraId="10BBD41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r>
        <w:rPr>
          <w:sz w:val="24"/>
        </w:rPr>
        <w:t>Буханов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r>
        <w:rPr>
          <w:szCs w:val="28"/>
          <w:u w:val="single"/>
        </w:rPr>
        <w:t>С</w:t>
      </w:r>
      <w:r w:rsidRPr="001661E4">
        <w:rPr>
          <w:szCs w:val="28"/>
          <w:u w:val="single"/>
        </w:rPr>
        <w:t>.</w:t>
      </w:r>
      <w:r>
        <w:rPr>
          <w:szCs w:val="28"/>
          <w:u w:val="single"/>
        </w:rPr>
        <w:t>Д</w:t>
      </w:r>
      <w:r w:rsidRPr="001661E4">
        <w:rPr>
          <w:szCs w:val="28"/>
          <w:u w:val="single"/>
        </w:rPr>
        <w:t>.</w:t>
      </w:r>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4C6DDA11" w14:textId="77777777" w:rsidR="001D2CB4" w:rsidRDefault="001D2CB4" w:rsidP="001D2CB4">
      <w:pPr>
        <w:spacing w:line="240" w:lineRule="auto"/>
        <w:ind w:firstLine="0"/>
        <w:rPr>
          <w:szCs w:val="28"/>
          <w:u w:val="single"/>
        </w:rPr>
      </w:pPr>
      <w:r w:rsidRPr="00DF6ECA">
        <w:rPr>
          <w:szCs w:val="28"/>
        </w:rPr>
        <w:t xml:space="preserve">Тема ВКР </w:t>
      </w:r>
      <w:r w:rsidRPr="001661E4">
        <w:rPr>
          <w:szCs w:val="28"/>
          <w:u w:val="single"/>
        </w:rPr>
        <w:t>Разработка серверной части программного обеспечения</w:t>
      </w:r>
      <w:r>
        <w:rPr>
          <w:szCs w:val="28"/>
          <w:u w:val="single"/>
        </w:rPr>
        <w:tab/>
      </w:r>
      <w:r>
        <w:rPr>
          <w:szCs w:val="28"/>
          <w:u w:val="single"/>
        </w:rPr>
        <w:tab/>
      </w:r>
      <w:r>
        <w:rPr>
          <w:szCs w:val="28"/>
          <w:u w:val="single"/>
        </w:rPr>
        <w:tab/>
      </w:r>
      <w:r w:rsidRPr="001661E4">
        <w:rPr>
          <w:szCs w:val="28"/>
          <w:u w:val="single"/>
        </w:rPr>
        <w:t xml:space="preserve"> </w:t>
      </w:r>
    </w:p>
    <w:p w14:paraId="2D539F96" w14:textId="77777777" w:rsidR="001D2CB4" w:rsidRPr="00DF6ECA" w:rsidRDefault="001D2CB4" w:rsidP="001D2CB4">
      <w:pPr>
        <w:spacing w:line="240" w:lineRule="auto"/>
        <w:ind w:firstLine="0"/>
        <w:rPr>
          <w:szCs w:val="28"/>
        </w:rPr>
      </w:pPr>
      <w:r>
        <w:rPr>
          <w:szCs w:val="28"/>
          <w:u w:val="single"/>
        </w:rPr>
        <w:t>учёта производства кондитерских изделий</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Итоговая оценка оригинальности:___________</w:t>
      </w:r>
    </w:p>
    <w:p w14:paraId="43B7BDF9" w14:textId="77777777" w:rsidR="001D2CB4" w:rsidRPr="00DF6ECA" w:rsidRDefault="001D2CB4" w:rsidP="001D2CB4">
      <w:pPr>
        <w:spacing w:line="240" w:lineRule="auto"/>
        <w:ind w:firstLine="0"/>
        <w:rPr>
          <w:szCs w:val="28"/>
        </w:rPr>
      </w:pPr>
    </w:p>
    <w:p w14:paraId="7AFFDA09" w14:textId="77777777" w:rsidR="001D2CB4" w:rsidRPr="00DF6ECA" w:rsidRDefault="001D2CB4" w:rsidP="001D2CB4">
      <w:pPr>
        <w:spacing w:line="240" w:lineRule="auto"/>
        <w:ind w:firstLine="0"/>
        <w:rPr>
          <w:szCs w:val="28"/>
        </w:rPr>
      </w:pPr>
      <w:r w:rsidRPr="00DF6ECA">
        <w:rPr>
          <w:szCs w:val="28"/>
        </w:rPr>
        <w:t>Работу проверил</w:t>
      </w:r>
      <w:r w:rsidRPr="001661E4">
        <w:rPr>
          <w:szCs w:val="28"/>
          <w:u w:val="single"/>
        </w:rPr>
        <w:t xml:space="preserve">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sidRPr="00003B69">
        <w:rPr>
          <w:color w:val="FF0000"/>
          <w:szCs w:val="28"/>
          <w:u w:val="single"/>
        </w:rPr>
        <w:t>Гончарук А.А.</w:t>
      </w:r>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доцент, канд. техн.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Буханов</w:t>
      </w:r>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ЭнергоСбережения</w:t>
      </w:r>
    </w:p>
    <w:p w14:paraId="0142B173" w14:textId="2F355E64" w:rsidR="00EE10E7" w:rsidRDefault="001D2CB4" w:rsidP="00EE10E7">
      <w:r>
        <w:t>РСО – РесурсоСнабжающая Компания</w:t>
      </w:r>
    </w:p>
    <w:p w14:paraId="3CE241B7" w14:textId="1C31E0B0"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r w:rsidR="00D14AE3">
        <w:t>Программы</w:t>
      </w:r>
      <w:r w:rsidR="00D14AE3" w:rsidRPr="00D14AE3">
        <w:t xml:space="preserve"> </w:t>
      </w:r>
      <w:r>
        <w:t xml:space="preserve"> ЭнергоСбережения</w:t>
      </w:r>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p w14:paraId="3D6EA76D" w14:textId="73F4B884" w:rsidR="00631DD7"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3731672" w:history="1">
            <w:r w:rsidR="00631DD7" w:rsidRPr="001618C5">
              <w:rPr>
                <w:rStyle w:val="ae"/>
                <w:rFonts w:eastAsia="Times New Roman"/>
              </w:rPr>
              <w:t>ВВЕДЕНИЕ</w:t>
            </w:r>
            <w:r w:rsidR="00631DD7">
              <w:rPr>
                <w:webHidden/>
              </w:rPr>
              <w:tab/>
            </w:r>
            <w:r w:rsidR="00631DD7">
              <w:rPr>
                <w:webHidden/>
              </w:rPr>
              <w:fldChar w:fldCharType="begin"/>
            </w:r>
            <w:r w:rsidR="00631DD7">
              <w:rPr>
                <w:webHidden/>
              </w:rPr>
              <w:instrText xml:space="preserve"> PAGEREF _Toc103731672 \h </w:instrText>
            </w:r>
            <w:r w:rsidR="00631DD7">
              <w:rPr>
                <w:webHidden/>
              </w:rPr>
            </w:r>
            <w:r w:rsidR="00631DD7">
              <w:rPr>
                <w:webHidden/>
              </w:rPr>
              <w:fldChar w:fldCharType="separate"/>
            </w:r>
            <w:r w:rsidR="00631DD7">
              <w:rPr>
                <w:webHidden/>
              </w:rPr>
              <w:t>11</w:t>
            </w:r>
            <w:r w:rsidR="00631DD7">
              <w:rPr>
                <w:webHidden/>
              </w:rPr>
              <w:fldChar w:fldCharType="end"/>
            </w:r>
          </w:hyperlink>
        </w:p>
        <w:p w14:paraId="5919C502" w14:textId="3653ACA6" w:rsidR="00631DD7" w:rsidRDefault="00631DD7">
          <w:pPr>
            <w:pStyle w:val="1c"/>
            <w:tabs>
              <w:tab w:val="left" w:pos="560"/>
            </w:tabs>
            <w:rPr>
              <w:rFonts w:asciiTheme="minorHAnsi" w:eastAsiaTheme="minorEastAsia" w:hAnsiTheme="minorHAnsi" w:cstheme="minorBidi"/>
              <w:sz w:val="24"/>
              <w:szCs w:val="24"/>
              <w:lang w:eastAsia="ru-RU"/>
            </w:rPr>
          </w:pPr>
          <w:hyperlink w:anchor="_Toc103731673" w:history="1">
            <w:r w:rsidRPr="001618C5">
              <w:rPr>
                <w:rStyle w:val="ae"/>
              </w:rPr>
              <w:t>1.</w:t>
            </w:r>
            <w:r>
              <w:rPr>
                <w:rFonts w:asciiTheme="minorHAnsi" w:eastAsiaTheme="minorEastAsia" w:hAnsiTheme="minorHAnsi" w:cstheme="minorBidi"/>
                <w:sz w:val="24"/>
                <w:szCs w:val="24"/>
                <w:lang w:eastAsia="ru-RU"/>
              </w:rPr>
              <w:tab/>
            </w:r>
            <w:r w:rsidRPr="001618C5">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3731673 \h </w:instrText>
            </w:r>
            <w:r>
              <w:rPr>
                <w:webHidden/>
              </w:rPr>
            </w:r>
            <w:r>
              <w:rPr>
                <w:webHidden/>
              </w:rPr>
              <w:fldChar w:fldCharType="separate"/>
            </w:r>
            <w:r>
              <w:rPr>
                <w:webHidden/>
              </w:rPr>
              <w:t>13</w:t>
            </w:r>
            <w:r>
              <w:rPr>
                <w:webHidden/>
              </w:rPr>
              <w:fldChar w:fldCharType="end"/>
            </w:r>
          </w:hyperlink>
        </w:p>
        <w:p w14:paraId="4CA7B159" w14:textId="3C767E55" w:rsidR="00631DD7" w:rsidRDefault="00631DD7">
          <w:pPr>
            <w:pStyle w:val="27"/>
            <w:rPr>
              <w:rFonts w:asciiTheme="minorHAnsi" w:eastAsiaTheme="minorEastAsia" w:hAnsiTheme="minorHAnsi" w:cstheme="minorBidi"/>
              <w:noProof/>
              <w:sz w:val="24"/>
              <w:lang w:eastAsia="ru-RU"/>
            </w:rPr>
          </w:pPr>
          <w:hyperlink w:anchor="_Toc103731674" w:history="1">
            <w:r w:rsidRPr="001618C5">
              <w:rPr>
                <w:rStyle w:val="ae"/>
                <w:noProof/>
              </w:rPr>
              <w:t>1.1.</w:t>
            </w:r>
            <w:r>
              <w:rPr>
                <w:rFonts w:asciiTheme="minorHAnsi" w:eastAsiaTheme="minorEastAsia" w:hAnsiTheme="minorHAnsi" w:cstheme="minorBidi"/>
                <w:noProof/>
                <w:sz w:val="24"/>
                <w:lang w:eastAsia="ru-RU"/>
              </w:rPr>
              <w:tab/>
            </w:r>
            <w:r w:rsidRPr="001618C5">
              <w:rPr>
                <w:rStyle w:val="ae"/>
                <w:noProof/>
              </w:rPr>
              <w:t>Энергоресурсы и их виды</w:t>
            </w:r>
            <w:r>
              <w:rPr>
                <w:noProof/>
                <w:webHidden/>
              </w:rPr>
              <w:tab/>
            </w:r>
            <w:r>
              <w:rPr>
                <w:noProof/>
                <w:webHidden/>
              </w:rPr>
              <w:fldChar w:fldCharType="begin"/>
            </w:r>
            <w:r>
              <w:rPr>
                <w:noProof/>
                <w:webHidden/>
              </w:rPr>
              <w:instrText xml:space="preserve"> PAGEREF _Toc103731674 \h </w:instrText>
            </w:r>
            <w:r>
              <w:rPr>
                <w:noProof/>
                <w:webHidden/>
              </w:rPr>
            </w:r>
            <w:r>
              <w:rPr>
                <w:noProof/>
                <w:webHidden/>
              </w:rPr>
              <w:fldChar w:fldCharType="separate"/>
            </w:r>
            <w:r>
              <w:rPr>
                <w:noProof/>
                <w:webHidden/>
              </w:rPr>
              <w:t>13</w:t>
            </w:r>
            <w:r>
              <w:rPr>
                <w:noProof/>
                <w:webHidden/>
              </w:rPr>
              <w:fldChar w:fldCharType="end"/>
            </w:r>
          </w:hyperlink>
        </w:p>
        <w:p w14:paraId="584B7215" w14:textId="314A5273" w:rsidR="00631DD7" w:rsidRDefault="00631DD7">
          <w:pPr>
            <w:pStyle w:val="27"/>
            <w:rPr>
              <w:rFonts w:asciiTheme="minorHAnsi" w:eastAsiaTheme="minorEastAsia" w:hAnsiTheme="minorHAnsi" w:cstheme="minorBidi"/>
              <w:noProof/>
              <w:sz w:val="24"/>
              <w:lang w:eastAsia="ru-RU"/>
            </w:rPr>
          </w:pPr>
          <w:hyperlink w:anchor="_Toc103731675" w:history="1">
            <w:r w:rsidRPr="001618C5">
              <w:rPr>
                <w:rStyle w:val="ae"/>
                <w:noProof/>
              </w:rPr>
              <w:t>1.2.</w:t>
            </w:r>
            <w:r>
              <w:rPr>
                <w:rFonts w:asciiTheme="minorHAnsi" w:eastAsiaTheme="minorEastAsia" w:hAnsiTheme="minorHAnsi" w:cstheme="minorBidi"/>
                <w:noProof/>
                <w:sz w:val="24"/>
                <w:lang w:eastAsia="ru-RU"/>
              </w:rPr>
              <w:tab/>
            </w:r>
            <w:r w:rsidRPr="001618C5">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3731675 \h </w:instrText>
            </w:r>
            <w:r>
              <w:rPr>
                <w:noProof/>
                <w:webHidden/>
              </w:rPr>
            </w:r>
            <w:r>
              <w:rPr>
                <w:noProof/>
                <w:webHidden/>
              </w:rPr>
              <w:fldChar w:fldCharType="separate"/>
            </w:r>
            <w:r>
              <w:rPr>
                <w:noProof/>
                <w:webHidden/>
              </w:rPr>
              <w:t>14</w:t>
            </w:r>
            <w:r>
              <w:rPr>
                <w:noProof/>
                <w:webHidden/>
              </w:rPr>
              <w:fldChar w:fldCharType="end"/>
            </w:r>
          </w:hyperlink>
        </w:p>
        <w:p w14:paraId="616465CB" w14:textId="0B35ED97" w:rsidR="00631DD7" w:rsidRDefault="00631DD7">
          <w:pPr>
            <w:pStyle w:val="27"/>
            <w:rPr>
              <w:rFonts w:asciiTheme="minorHAnsi" w:eastAsiaTheme="minorEastAsia" w:hAnsiTheme="minorHAnsi" w:cstheme="minorBidi"/>
              <w:noProof/>
              <w:sz w:val="24"/>
              <w:lang w:eastAsia="ru-RU"/>
            </w:rPr>
          </w:pPr>
          <w:hyperlink w:anchor="_Toc103731676" w:history="1">
            <w:r w:rsidRPr="001618C5">
              <w:rPr>
                <w:rStyle w:val="ae"/>
                <w:noProof/>
              </w:rPr>
              <w:t>1.3.</w:t>
            </w:r>
            <w:r>
              <w:rPr>
                <w:rFonts w:asciiTheme="minorHAnsi" w:eastAsiaTheme="minorEastAsia" w:hAnsiTheme="minorHAnsi" w:cstheme="minorBidi"/>
                <w:noProof/>
                <w:sz w:val="24"/>
                <w:lang w:eastAsia="ru-RU"/>
              </w:rPr>
              <w:tab/>
            </w:r>
            <w:r w:rsidRPr="001618C5">
              <w:rPr>
                <w:rStyle w:val="ae"/>
                <w:noProof/>
              </w:rPr>
              <w:t>Программа энергосбережения</w:t>
            </w:r>
            <w:r>
              <w:rPr>
                <w:noProof/>
                <w:webHidden/>
              </w:rPr>
              <w:tab/>
            </w:r>
            <w:r>
              <w:rPr>
                <w:noProof/>
                <w:webHidden/>
              </w:rPr>
              <w:fldChar w:fldCharType="begin"/>
            </w:r>
            <w:r>
              <w:rPr>
                <w:noProof/>
                <w:webHidden/>
              </w:rPr>
              <w:instrText xml:space="preserve"> PAGEREF _Toc103731676 \h </w:instrText>
            </w:r>
            <w:r>
              <w:rPr>
                <w:noProof/>
                <w:webHidden/>
              </w:rPr>
            </w:r>
            <w:r>
              <w:rPr>
                <w:noProof/>
                <w:webHidden/>
              </w:rPr>
              <w:fldChar w:fldCharType="separate"/>
            </w:r>
            <w:r>
              <w:rPr>
                <w:noProof/>
                <w:webHidden/>
              </w:rPr>
              <w:t>15</w:t>
            </w:r>
            <w:r>
              <w:rPr>
                <w:noProof/>
                <w:webHidden/>
              </w:rPr>
              <w:fldChar w:fldCharType="end"/>
            </w:r>
          </w:hyperlink>
        </w:p>
        <w:p w14:paraId="63A2189A" w14:textId="33A051EF" w:rsidR="00631DD7" w:rsidRDefault="00631DD7">
          <w:pPr>
            <w:pStyle w:val="27"/>
            <w:rPr>
              <w:rFonts w:asciiTheme="minorHAnsi" w:eastAsiaTheme="minorEastAsia" w:hAnsiTheme="minorHAnsi" w:cstheme="minorBidi"/>
              <w:noProof/>
              <w:sz w:val="24"/>
              <w:lang w:eastAsia="ru-RU"/>
            </w:rPr>
          </w:pPr>
          <w:hyperlink w:anchor="_Toc103731677" w:history="1">
            <w:r w:rsidRPr="001618C5">
              <w:rPr>
                <w:rStyle w:val="ae"/>
                <w:noProof/>
              </w:rPr>
              <w:t>1.4.</w:t>
            </w:r>
            <w:r>
              <w:rPr>
                <w:rFonts w:asciiTheme="minorHAnsi" w:eastAsiaTheme="minorEastAsia" w:hAnsiTheme="minorHAnsi" w:cstheme="minorBidi"/>
                <w:noProof/>
                <w:sz w:val="24"/>
                <w:lang w:eastAsia="ru-RU"/>
              </w:rPr>
              <w:tab/>
            </w:r>
            <w:r w:rsidRPr="001618C5">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3731677 \h </w:instrText>
            </w:r>
            <w:r>
              <w:rPr>
                <w:noProof/>
                <w:webHidden/>
              </w:rPr>
            </w:r>
            <w:r>
              <w:rPr>
                <w:noProof/>
                <w:webHidden/>
              </w:rPr>
              <w:fldChar w:fldCharType="separate"/>
            </w:r>
            <w:r>
              <w:rPr>
                <w:noProof/>
                <w:webHidden/>
              </w:rPr>
              <w:t>16</w:t>
            </w:r>
            <w:r>
              <w:rPr>
                <w:noProof/>
                <w:webHidden/>
              </w:rPr>
              <w:fldChar w:fldCharType="end"/>
            </w:r>
          </w:hyperlink>
        </w:p>
        <w:p w14:paraId="5C96AF73" w14:textId="7BC8E8A9" w:rsidR="00631DD7" w:rsidRDefault="00631DD7">
          <w:pPr>
            <w:pStyle w:val="32"/>
            <w:rPr>
              <w:rFonts w:asciiTheme="minorHAnsi" w:eastAsiaTheme="minorEastAsia" w:hAnsiTheme="minorHAnsi" w:cstheme="minorBidi"/>
              <w:noProof/>
              <w:sz w:val="24"/>
              <w:lang w:eastAsia="ru-RU"/>
            </w:rPr>
          </w:pPr>
          <w:hyperlink w:anchor="_Toc103731678" w:history="1">
            <w:r w:rsidRPr="001618C5">
              <w:rPr>
                <w:rStyle w:val="ae"/>
                <w:noProof/>
              </w:rPr>
              <w:t>1.4.1.</w:t>
            </w:r>
            <w:r>
              <w:rPr>
                <w:rFonts w:asciiTheme="minorHAnsi" w:eastAsiaTheme="minorEastAsia" w:hAnsiTheme="minorHAnsi" w:cstheme="minorBidi"/>
                <w:noProof/>
                <w:sz w:val="24"/>
                <w:lang w:eastAsia="ru-RU"/>
              </w:rPr>
              <w:tab/>
            </w:r>
            <w:r w:rsidRPr="001618C5">
              <w:rPr>
                <w:rStyle w:val="ae"/>
                <w:noProof/>
              </w:rPr>
              <w:t>Общие данные об организации</w:t>
            </w:r>
            <w:r>
              <w:rPr>
                <w:noProof/>
                <w:webHidden/>
              </w:rPr>
              <w:tab/>
            </w:r>
            <w:r>
              <w:rPr>
                <w:noProof/>
                <w:webHidden/>
              </w:rPr>
              <w:fldChar w:fldCharType="begin"/>
            </w:r>
            <w:r>
              <w:rPr>
                <w:noProof/>
                <w:webHidden/>
              </w:rPr>
              <w:instrText xml:space="preserve"> PAGEREF _Toc103731678 \h </w:instrText>
            </w:r>
            <w:r>
              <w:rPr>
                <w:noProof/>
                <w:webHidden/>
              </w:rPr>
            </w:r>
            <w:r>
              <w:rPr>
                <w:noProof/>
                <w:webHidden/>
              </w:rPr>
              <w:fldChar w:fldCharType="separate"/>
            </w:r>
            <w:r>
              <w:rPr>
                <w:noProof/>
                <w:webHidden/>
              </w:rPr>
              <w:t>17</w:t>
            </w:r>
            <w:r>
              <w:rPr>
                <w:noProof/>
                <w:webHidden/>
              </w:rPr>
              <w:fldChar w:fldCharType="end"/>
            </w:r>
          </w:hyperlink>
        </w:p>
        <w:p w14:paraId="1BD5B103" w14:textId="4B85C136" w:rsidR="00631DD7" w:rsidRDefault="00631DD7">
          <w:pPr>
            <w:pStyle w:val="32"/>
            <w:rPr>
              <w:rFonts w:asciiTheme="minorHAnsi" w:eastAsiaTheme="minorEastAsia" w:hAnsiTheme="minorHAnsi" w:cstheme="minorBidi"/>
              <w:noProof/>
              <w:sz w:val="24"/>
              <w:lang w:eastAsia="ru-RU"/>
            </w:rPr>
          </w:pPr>
          <w:hyperlink w:anchor="_Toc103731679" w:history="1">
            <w:r w:rsidRPr="001618C5">
              <w:rPr>
                <w:rStyle w:val="ae"/>
                <w:noProof/>
              </w:rPr>
              <w:t>1.4.2.</w:t>
            </w:r>
            <w:r>
              <w:rPr>
                <w:rFonts w:asciiTheme="minorHAnsi" w:eastAsiaTheme="minorEastAsia" w:hAnsiTheme="minorHAnsi" w:cstheme="minorBidi"/>
                <w:noProof/>
                <w:sz w:val="24"/>
                <w:lang w:eastAsia="ru-RU"/>
              </w:rPr>
              <w:tab/>
            </w:r>
            <w:r w:rsidRPr="001618C5">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3731679 \h </w:instrText>
            </w:r>
            <w:r>
              <w:rPr>
                <w:noProof/>
                <w:webHidden/>
              </w:rPr>
            </w:r>
            <w:r>
              <w:rPr>
                <w:noProof/>
                <w:webHidden/>
              </w:rPr>
              <w:fldChar w:fldCharType="separate"/>
            </w:r>
            <w:r>
              <w:rPr>
                <w:noProof/>
                <w:webHidden/>
              </w:rPr>
              <w:t>17</w:t>
            </w:r>
            <w:r>
              <w:rPr>
                <w:noProof/>
                <w:webHidden/>
              </w:rPr>
              <w:fldChar w:fldCharType="end"/>
            </w:r>
          </w:hyperlink>
        </w:p>
        <w:p w14:paraId="6FF47895" w14:textId="140D17C8" w:rsidR="00631DD7" w:rsidRDefault="00631DD7">
          <w:pPr>
            <w:pStyle w:val="32"/>
            <w:rPr>
              <w:rFonts w:asciiTheme="minorHAnsi" w:eastAsiaTheme="minorEastAsia" w:hAnsiTheme="minorHAnsi" w:cstheme="minorBidi"/>
              <w:noProof/>
              <w:sz w:val="24"/>
              <w:lang w:eastAsia="ru-RU"/>
            </w:rPr>
          </w:pPr>
          <w:hyperlink w:anchor="_Toc103731680" w:history="1">
            <w:r w:rsidRPr="001618C5">
              <w:rPr>
                <w:rStyle w:val="ae"/>
                <w:noProof/>
              </w:rPr>
              <w:t>1.4.3.</w:t>
            </w:r>
            <w:r>
              <w:rPr>
                <w:rFonts w:asciiTheme="minorHAnsi" w:eastAsiaTheme="minorEastAsia" w:hAnsiTheme="minorHAnsi" w:cstheme="minorBidi"/>
                <w:noProof/>
                <w:sz w:val="24"/>
                <w:lang w:eastAsia="ru-RU"/>
              </w:rPr>
              <w:tab/>
            </w:r>
            <w:r w:rsidRPr="001618C5">
              <w:rPr>
                <w:rStyle w:val="ae"/>
                <w:noProof/>
              </w:rPr>
              <w:t>Энергопотребление ресурсов</w:t>
            </w:r>
            <w:r>
              <w:rPr>
                <w:noProof/>
                <w:webHidden/>
              </w:rPr>
              <w:tab/>
            </w:r>
            <w:r>
              <w:rPr>
                <w:noProof/>
                <w:webHidden/>
              </w:rPr>
              <w:fldChar w:fldCharType="begin"/>
            </w:r>
            <w:r>
              <w:rPr>
                <w:noProof/>
                <w:webHidden/>
              </w:rPr>
              <w:instrText xml:space="preserve"> PAGEREF _Toc103731680 \h </w:instrText>
            </w:r>
            <w:r>
              <w:rPr>
                <w:noProof/>
                <w:webHidden/>
              </w:rPr>
            </w:r>
            <w:r>
              <w:rPr>
                <w:noProof/>
                <w:webHidden/>
              </w:rPr>
              <w:fldChar w:fldCharType="separate"/>
            </w:r>
            <w:r>
              <w:rPr>
                <w:noProof/>
                <w:webHidden/>
              </w:rPr>
              <w:t>19</w:t>
            </w:r>
            <w:r>
              <w:rPr>
                <w:noProof/>
                <w:webHidden/>
              </w:rPr>
              <w:fldChar w:fldCharType="end"/>
            </w:r>
          </w:hyperlink>
        </w:p>
        <w:p w14:paraId="10C2EAB0" w14:textId="019B8DE8" w:rsidR="00631DD7" w:rsidRDefault="00631DD7">
          <w:pPr>
            <w:pStyle w:val="32"/>
            <w:rPr>
              <w:rFonts w:asciiTheme="minorHAnsi" w:eastAsiaTheme="minorEastAsia" w:hAnsiTheme="minorHAnsi" w:cstheme="minorBidi"/>
              <w:noProof/>
              <w:sz w:val="24"/>
              <w:lang w:eastAsia="ru-RU"/>
            </w:rPr>
          </w:pPr>
          <w:hyperlink w:anchor="_Toc103731681" w:history="1">
            <w:r w:rsidRPr="001618C5">
              <w:rPr>
                <w:rStyle w:val="ae"/>
                <w:noProof/>
              </w:rPr>
              <w:t>1.4.4.</w:t>
            </w:r>
            <w:r>
              <w:rPr>
                <w:rFonts w:asciiTheme="minorHAnsi" w:eastAsiaTheme="minorEastAsia" w:hAnsiTheme="minorHAnsi" w:cstheme="minorBidi"/>
                <w:noProof/>
                <w:sz w:val="24"/>
                <w:lang w:eastAsia="ru-RU"/>
              </w:rPr>
              <w:tab/>
            </w:r>
            <w:r w:rsidRPr="001618C5">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3731681 \h </w:instrText>
            </w:r>
            <w:r>
              <w:rPr>
                <w:noProof/>
                <w:webHidden/>
              </w:rPr>
            </w:r>
            <w:r>
              <w:rPr>
                <w:noProof/>
                <w:webHidden/>
              </w:rPr>
              <w:fldChar w:fldCharType="separate"/>
            </w:r>
            <w:r>
              <w:rPr>
                <w:noProof/>
                <w:webHidden/>
              </w:rPr>
              <w:t>20</w:t>
            </w:r>
            <w:r>
              <w:rPr>
                <w:noProof/>
                <w:webHidden/>
              </w:rPr>
              <w:fldChar w:fldCharType="end"/>
            </w:r>
          </w:hyperlink>
        </w:p>
        <w:p w14:paraId="20B20D79" w14:textId="6C088B27" w:rsidR="00631DD7" w:rsidRDefault="00631DD7">
          <w:pPr>
            <w:pStyle w:val="27"/>
            <w:rPr>
              <w:rFonts w:asciiTheme="minorHAnsi" w:eastAsiaTheme="minorEastAsia" w:hAnsiTheme="minorHAnsi" w:cstheme="minorBidi"/>
              <w:noProof/>
              <w:sz w:val="24"/>
              <w:lang w:eastAsia="ru-RU"/>
            </w:rPr>
          </w:pPr>
          <w:hyperlink w:anchor="_Toc103731682" w:history="1">
            <w:r w:rsidRPr="001618C5">
              <w:rPr>
                <w:rStyle w:val="ae"/>
                <w:noProof/>
              </w:rPr>
              <w:t>1.5.</w:t>
            </w:r>
            <w:r>
              <w:rPr>
                <w:rFonts w:asciiTheme="minorHAnsi" w:eastAsiaTheme="minorEastAsia" w:hAnsiTheme="minorHAnsi" w:cstheme="minorBidi"/>
                <w:noProof/>
                <w:sz w:val="24"/>
                <w:lang w:eastAsia="ru-RU"/>
              </w:rPr>
              <w:tab/>
            </w:r>
            <w:r w:rsidRPr="001618C5">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3731682 \h </w:instrText>
            </w:r>
            <w:r>
              <w:rPr>
                <w:noProof/>
                <w:webHidden/>
              </w:rPr>
            </w:r>
            <w:r>
              <w:rPr>
                <w:noProof/>
                <w:webHidden/>
              </w:rPr>
              <w:fldChar w:fldCharType="separate"/>
            </w:r>
            <w:r>
              <w:rPr>
                <w:noProof/>
                <w:webHidden/>
              </w:rPr>
              <w:t>20</w:t>
            </w:r>
            <w:r>
              <w:rPr>
                <w:noProof/>
                <w:webHidden/>
              </w:rPr>
              <w:fldChar w:fldCharType="end"/>
            </w:r>
          </w:hyperlink>
        </w:p>
        <w:p w14:paraId="69BBA2E3" w14:textId="732423FC" w:rsidR="00631DD7" w:rsidRDefault="00631DD7">
          <w:pPr>
            <w:pStyle w:val="32"/>
            <w:rPr>
              <w:rFonts w:asciiTheme="minorHAnsi" w:eastAsiaTheme="minorEastAsia" w:hAnsiTheme="minorHAnsi" w:cstheme="minorBidi"/>
              <w:noProof/>
              <w:sz w:val="24"/>
              <w:lang w:eastAsia="ru-RU"/>
            </w:rPr>
          </w:pPr>
          <w:hyperlink w:anchor="_Toc103731683" w:history="1">
            <w:r w:rsidRPr="001618C5">
              <w:rPr>
                <w:rStyle w:val="ae"/>
                <w:noProof/>
              </w:rPr>
              <w:t>1.5.1.</w:t>
            </w:r>
            <w:r>
              <w:rPr>
                <w:rFonts w:asciiTheme="minorHAnsi" w:eastAsiaTheme="minorEastAsia" w:hAnsiTheme="minorHAnsi" w:cstheme="minorBidi"/>
                <w:noProof/>
                <w:sz w:val="24"/>
                <w:lang w:eastAsia="ru-RU"/>
              </w:rPr>
              <w:tab/>
            </w:r>
            <w:r w:rsidRPr="001618C5">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3731683 \h </w:instrText>
            </w:r>
            <w:r>
              <w:rPr>
                <w:noProof/>
                <w:webHidden/>
              </w:rPr>
            </w:r>
            <w:r>
              <w:rPr>
                <w:noProof/>
                <w:webHidden/>
              </w:rPr>
              <w:fldChar w:fldCharType="separate"/>
            </w:r>
            <w:r>
              <w:rPr>
                <w:noProof/>
                <w:webHidden/>
              </w:rPr>
              <w:t>21</w:t>
            </w:r>
            <w:r>
              <w:rPr>
                <w:noProof/>
                <w:webHidden/>
              </w:rPr>
              <w:fldChar w:fldCharType="end"/>
            </w:r>
          </w:hyperlink>
        </w:p>
        <w:p w14:paraId="5E64C6B0" w14:textId="0CAC524E" w:rsidR="00631DD7" w:rsidRDefault="00631DD7">
          <w:pPr>
            <w:pStyle w:val="32"/>
            <w:rPr>
              <w:rFonts w:asciiTheme="minorHAnsi" w:eastAsiaTheme="minorEastAsia" w:hAnsiTheme="minorHAnsi" w:cstheme="minorBidi"/>
              <w:noProof/>
              <w:sz w:val="24"/>
              <w:lang w:eastAsia="ru-RU"/>
            </w:rPr>
          </w:pPr>
          <w:hyperlink w:anchor="_Toc103731684" w:history="1">
            <w:r w:rsidRPr="001618C5">
              <w:rPr>
                <w:rStyle w:val="ae"/>
                <w:noProof/>
              </w:rPr>
              <w:t>1.5.2.</w:t>
            </w:r>
            <w:r>
              <w:rPr>
                <w:rFonts w:asciiTheme="minorHAnsi" w:eastAsiaTheme="minorEastAsia" w:hAnsiTheme="minorHAnsi" w:cstheme="minorBidi"/>
                <w:noProof/>
                <w:sz w:val="24"/>
                <w:lang w:eastAsia="ru-RU"/>
              </w:rPr>
              <w:tab/>
            </w:r>
            <w:r w:rsidRPr="001618C5">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3731684 \h </w:instrText>
            </w:r>
            <w:r>
              <w:rPr>
                <w:noProof/>
                <w:webHidden/>
              </w:rPr>
            </w:r>
            <w:r>
              <w:rPr>
                <w:noProof/>
                <w:webHidden/>
              </w:rPr>
              <w:fldChar w:fldCharType="separate"/>
            </w:r>
            <w:r>
              <w:rPr>
                <w:noProof/>
                <w:webHidden/>
              </w:rPr>
              <w:t>23</w:t>
            </w:r>
            <w:r>
              <w:rPr>
                <w:noProof/>
                <w:webHidden/>
              </w:rPr>
              <w:fldChar w:fldCharType="end"/>
            </w:r>
          </w:hyperlink>
        </w:p>
        <w:p w14:paraId="5B27412D" w14:textId="576776BB" w:rsidR="00631DD7" w:rsidRDefault="00631DD7">
          <w:pPr>
            <w:pStyle w:val="27"/>
            <w:rPr>
              <w:rFonts w:asciiTheme="minorHAnsi" w:eastAsiaTheme="minorEastAsia" w:hAnsiTheme="minorHAnsi" w:cstheme="minorBidi"/>
              <w:noProof/>
              <w:sz w:val="24"/>
              <w:lang w:eastAsia="ru-RU"/>
            </w:rPr>
          </w:pPr>
          <w:hyperlink w:anchor="_Toc103731685" w:history="1">
            <w:r w:rsidRPr="001618C5">
              <w:rPr>
                <w:rStyle w:val="ae"/>
                <w:noProof/>
              </w:rPr>
              <w:t>1.6.</w:t>
            </w:r>
            <w:r>
              <w:rPr>
                <w:rFonts w:asciiTheme="minorHAnsi" w:eastAsiaTheme="minorEastAsia" w:hAnsiTheme="minorHAnsi" w:cstheme="minorBidi"/>
                <w:noProof/>
                <w:sz w:val="24"/>
                <w:lang w:eastAsia="ru-RU"/>
              </w:rPr>
              <w:tab/>
            </w:r>
            <w:r w:rsidRPr="001618C5">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3731685 \h </w:instrText>
            </w:r>
            <w:r>
              <w:rPr>
                <w:noProof/>
                <w:webHidden/>
              </w:rPr>
            </w:r>
            <w:r>
              <w:rPr>
                <w:noProof/>
                <w:webHidden/>
              </w:rPr>
              <w:fldChar w:fldCharType="separate"/>
            </w:r>
            <w:r>
              <w:rPr>
                <w:noProof/>
                <w:webHidden/>
              </w:rPr>
              <w:t>24</w:t>
            </w:r>
            <w:r>
              <w:rPr>
                <w:noProof/>
                <w:webHidden/>
              </w:rPr>
              <w:fldChar w:fldCharType="end"/>
            </w:r>
          </w:hyperlink>
        </w:p>
        <w:p w14:paraId="0BFC4320" w14:textId="4C9CC2B4" w:rsidR="00631DD7" w:rsidRDefault="00631DD7">
          <w:pPr>
            <w:pStyle w:val="27"/>
            <w:rPr>
              <w:rFonts w:asciiTheme="minorHAnsi" w:eastAsiaTheme="minorEastAsia" w:hAnsiTheme="minorHAnsi" w:cstheme="minorBidi"/>
              <w:noProof/>
              <w:sz w:val="24"/>
              <w:lang w:eastAsia="ru-RU"/>
            </w:rPr>
          </w:pPr>
          <w:hyperlink w:anchor="_Toc103731686" w:history="1">
            <w:r w:rsidRPr="001618C5">
              <w:rPr>
                <w:rStyle w:val="ae"/>
                <w:noProof/>
              </w:rPr>
              <w:t>1.7.</w:t>
            </w:r>
            <w:r>
              <w:rPr>
                <w:rFonts w:asciiTheme="minorHAnsi" w:eastAsiaTheme="minorEastAsia" w:hAnsiTheme="minorHAnsi" w:cstheme="minorBidi"/>
                <w:noProof/>
                <w:sz w:val="24"/>
                <w:lang w:eastAsia="ru-RU"/>
              </w:rPr>
              <w:tab/>
            </w:r>
            <w:r w:rsidRPr="001618C5">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3731686 \h </w:instrText>
            </w:r>
            <w:r>
              <w:rPr>
                <w:noProof/>
                <w:webHidden/>
              </w:rPr>
            </w:r>
            <w:r>
              <w:rPr>
                <w:noProof/>
                <w:webHidden/>
              </w:rPr>
              <w:fldChar w:fldCharType="separate"/>
            </w:r>
            <w:r>
              <w:rPr>
                <w:noProof/>
                <w:webHidden/>
              </w:rPr>
              <w:t>26</w:t>
            </w:r>
            <w:r>
              <w:rPr>
                <w:noProof/>
                <w:webHidden/>
              </w:rPr>
              <w:fldChar w:fldCharType="end"/>
            </w:r>
          </w:hyperlink>
        </w:p>
        <w:p w14:paraId="67A7EC0D" w14:textId="56F02DCC" w:rsidR="00631DD7" w:rsidRDefault="00631DD7">
          <w:pPr>
            <w:pStyle w:val="32"/>
            <w:rPr>
              <w:rFonts w:asciiTheme="minorHAnsi" w:eastAsiaTheme="minorEastAsia" w:hAnsiTheme="minorHAnsi" w:cstheme="minorBidi"/>
              <w:noProof/>
              <w:sz w:val="24"/>
              <w:lang w:eastAsia="ru-RU"/>
            </w:rPr>
          </w:pPr>
          <w:hyperlink w:anchor="_Toc103731687" w:history="1">
            <w:r w:rsidRPr="001618C5">
              <w:rPr>
                <w:rStyle w:val="ae"/>
                <w:noProof/>
              </w:rPr>
              <w:t>1.7.1.</w:t>
            </w:r>
            <w:r>
              <w:rPr>
                <w:rFonts w:asciiTheme="minorHAnsi" w:eastAsiaTheme="minorEastAsia" w:hAnsiTheme="minorHAnsi" w:cstheme="minorBidi"/>
                <w:noProof/>
                <w:sz w:val="24"/>
                <w:lang w:eastAsia="ru-RU"/>
              </w:rPr>
              <w:tab/>
            </w:r>
            <w:r w:rsidRPr="001618C5">
              <w:rPr>
                <w:rStyle w:val="ae"/>
                <w:noProof/>
              </w:rPr>
              <w:t xml:space="preserve">Технологии реализации приложений с </w:t>
            </w:r>
            <w:r w:rsidRPr="001618C5">
              <w:rPr>
                <w:rStyle w:val="ae"/>
                <w:noProof/>
                <w:lang w:val="en-US"/>
              </w:rPr>
              <w:t>web</w:t>
            </w:r>
            <w:r w:rsidRPr="001618C5">
              <w:rPr>
                <w:rStyle w:val="ae"/>
                <w:noProof/>
              </w:rPr>
              <w:t>-базированным доступом</w:t>
            </w:r>
            <w:r>
              <w:rPr>
                <w:noProof/>
                <w:webHidden/>
              </w:rPr>
              <w:tab/>
            </w:r>
            <w:r>
              <w:rPr>
                <w:noProof/>
                <w:webHidden/>
              </w:rPr>
              <w:fldChar w:fldCharType="begin"/>
            </w:r>
            <w:r>
              <w:rPr>
                <w:noProof/>
                <w:webHidden/>
              </w:rPr>
              <w:instrText xml:space="preserve"> PAGEREF _Toc103731687 \h </w:instrText>
            </w:r>
            <w:r>
              <w:rPr>
                <w:noProof/>
                <w:webHidden/>
              </w:rPr>
            </w:r>
            <w:r>
              <w:rPr>
                <w:noProof/>
                <w:webHidden/>
              </w:rPr>
              <w:fldChar w:fldCharType="separate"/>
            </w:r>
            <w:r>
              <w:rPr>
                <w:noProof/>
                <w:webHidden/>
              </w:rPr>
              <w:t>26</w:t>
            </w:r>
            <w:r>
              <w:rPr>
                <w:noProof/>
                <w:webHidden/>
              </w:rPr>
              <w:fldChar w:fldCharType="end"/>
            </w:r>
          </w:hyperlink>
        </w:p>
        <w:p w14:paraId="3017AF3A" w14:textId="1F027920" w:rsidR="00631DD7" w:rsidRDefault="00631DD7">
          <w:pPr>
            <w:pStyle w:val="32"/>
            <w:rPr>
              <w:rFonts w:asciiTheme="minorHAnsi" w:eastAsiaTheme="minorEastAsia" w:hAnsiTheme="minorHAnsi" w:cstheme="minorBidi"/>
              <w:noProof/>
              <w:sz w:val="24"/>
              <w:lang w:eastAsia="ru-RU"/>
            </w:rPr>
          </w:pPr>
          <w:hyperlink w:anchor="_Toc103731688" w:history="1">
            <w:r w:rsidRPr="001618C5">
              <w:rPr>
                <w:rStyle w:val="ae"/>
                <w:noProof/>
              </w:rPr>
              <w:t>1.7.2.</w:t>
            </w:r>
            <w:r>
              <w:rPr>
                <w:rFonts w:asciiTheme="minorHAnsi" w:eastAsiaTheme="minorEastAsia" w:hAnsiTheme="minorHAnsi" w:cstheme="minorBidi"/>
                <w:noProof/>
                <w:sz w:val="24"/>
                <w:lang w:eastAsia="ru-RU"/>
              </w:rPr>
              <w:tab/>
            </w:r>
            <w:r w:rsidRPr="001618C5">
              <w:rPr>
                <w:rStyle w:val="ae"/>
                <w:noProof/>
              </w:rPr>
              <w:t>Технологии доставки ПО</w:t>
            </w:r>
            <w:r>
              <w:rPr>
                <w:noProof/>
                <w:webHidden/>
              </w:rPr>
              <w:tab/>
            </w:r>
            <w:r>
              <w:rPr>
                <w:noProof/>
                <w:webHidden/>
              </w:rPr>
              <w:fldChar w:fldCharType="begin"/>
            </w:r>
            <w:r>
              <w:rPr>
                <w:noProof/>
                <w:webHidden/>
              </w:rPr>
              <w:instrText xml:space="preserve"> PAGEREF _Toc103731688 \h </w:instrText>
            </w:r>
            <w:r>
              <w:rPr>
                <w:noProof/>
                <w:webHidden/>
              </w:rPr>
            </w:r>
            <w:r>
              <w:rPr>
                <w:noProof/>
                <w:webHidden/>
              </w:rPr>
              <w:fldChar w:fldCharType="separate"/>
            </w:r>
            <w:r>
              <w:rPr>
                <w:noProof/>
                <w:webHidden/>
              </w:rPr>
              <w:t>29</w:t>
            </w:r>
            <w:r>
              <w:rPr>
                <w:noProof/>
                <w:webHidden/>
              </w:rPr>
              <w:fldChar w:fldCharType="end"/>
            </w:r>
          </w:hyperlink>
        </w:p>
        <w:p w14:paraId="17AA0B41" w14:textId="3A557644" w:rsidR="00631DD7" w:rsidRDefault="00631DD7">
          <w:pPr>
            <w:pStyle w:val="32"/>
            <w:rPr>
              <w:rFonts w:asciiTheme="minorHAnsi" w:eastAsiaTheme="minorEastAsia" w:hAnsiTheme="minorHAnsi" w:cstheme="minorBidi"/>
              <w:noProof/>
              <w:sz w:val="24"/>
              <w:lang w:eastAsia="ru-RU"/>
            </w:rPr>
          </w:pPr>
          <w:hyperlink w:anchor="_Toc103731689" w:history="1">
            <w:r w:rsidRPr="001618C5">
              <w:rPr>
                <w:rStyle w:val="ae"/>
                <w:noProof/>
              </w:rPr>
              <w:t>1.7.3.</w:t>
            </w:r>
            <w:r>
              <w:rPr>
                <w:rFonts w:asciiTheme="minorHAnsi" w:eastAsiaTheme="minorEastAsia" w:hAnsiTheme="minorHAnsi" w:cstheme="minorBidi"/>
                <w:noProof/>
                <w:sz w:val="24"/>
                <w:lang w:eastAsia="ru-RU"/>
              </w:rPr>
              <w:tab/>
            </w:r>
            <w:r w:rsidRPr="001618C5">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3731689 \h </w:instrText>
            </w:r>
            <w:r>
              <w:rPr>
                <w:noProof/>
                <w:webHidden/>
              </w:rPr>
            </w:r>
            <w:r>
              <w:rPr>
                <w:noProof/>
                <w:webHidden/>
              </w:rPr>
              <w:fldChar w:fldCharType="separate"/>
            </w:r>
            <w:r>
              <w:rPr>
                <w:noProof/>
                <w:webHidden/>
              </w:rPr>
              <w:t>30</w:t>
            </w:r>
            <w:r>
              <w:rPr>
                <w:noProof/>
                <w:webHidden/>
              </w:rPr>
              <w:fldChar w:fldCharType="end"/>
            </w:r>
          </w:hyperlink>
        </w:p>
        <w:p w14:paraId="717E8584" w14:textId="36ECCA57" w:rsidR="00631DD7" w:rsidRDefault="00631DD7">
          <w:pPr>
            <w:pStyle w:val="27"/>
            <w:rPr>
              <w:rFonts w:asciiTheme="minorHAnsi" w:eastAsiaTheme="minorEastAsia" w:hAnsiTheme="minorHAnsi" w:cstheme="minorBidi"/>
              <w:noProof/>
              <w:sz w:val="24"/>
              <w:lang w:eastAsia="ru-RU"/>
            </w:rPr>
          </w:pPr>
          <w:hyperlink w:anchor="_Toc103731690" w:history="1">
            <w:r w:rsidRPr="001618C5">
              <w:rPr>
                <w:rStyle w:val="ae"/>
                <w:noProof/>
              </w:rPr>
              <w:t>1.8.</w:t>
            </w:r>
            <w:r>
              <w:rPr>
                <w:rFonts w:asciiTheme="minorHAnsi" w:eastAsiaTheme="minorEastAsia" w:hAnsiTheme="minorHAnsi" w:cstheme="minorBidi"/>
                <w:noProof/>
                <w:sz w:val="24"/>
                <w:lang w:eastAsia="ru-RU"/>
              </w:rPr>
              <w:tab/>
            </w:r>
            <w:r w:rsidRPr="001618C5">
              <w:rPr>
                <w:rStyle w:val="ae"/>
                <w:noProof/>
              </w:rPr>
              <w:t>Постановка задачи</w:t>
            </w:r>
            <w:r>
              <w:rPr>
                <w:noProof/>
                <w:webHidden/>
              </w:rPr>
              <w:tab/>
            </w:r>
            <w:r>
              <w:rPr>
                <w:noProof/>
                <w:webHidden/>
              </w:rPr>
              <w:fldChar w:fldCharType="begin"/>
            </w:r>
            <w:r>
              <w:rPr>
                <w:noProof/>
                <w:webHidden/>
              </w:rPr>
              <w:instrText xml:space="preserve"> PAGEREF _Toc103731690 \h </w:instrText>
            </w:r>
            <w:r>
              <w:rPr>
                <w:noProof/>
                <w:webHidden/>
              </w:rPr>
            </w:r>
            <w:r>
              <w:rPr>
                <w:noProof/>
                <w:webHidden/>
              </w:rPr>
              <w:fldChar w:fldCharType="separate"/>
            </w:r>
            <w:r>
              <w:rPr>
                <w:noProof/>
                <w:webHidden/>
              </w:rPr>
              <w:t>31</w:t>
            </w:r>
            <w:r>
              <w:rPr>
                <w:noProof/>
                <w:webHidden/>
              </w:rPr>
              <w:fldChar w:fldCharType="end"/>
            </w:r>
          </w:hyperlink>
        </w:p>
        <w:p w14:paraId="1DD50F0B" w14:textId="7E68FAC0" w:rsidR="00631DD7" w:rsidRDefault="00631DD7">
          <w:pPr>
            <w:pStyle w:val="1c"/>
            <w:tabs>
              <w:tab w:val="left" w:pos="560"/>
            </w:tabs>
            <w:rPr>
              <w:rFonts w:asciiTheme="minorHAnsi" w:eastAsiaTheme="minorEastAsia" w:hAnsiTheme="minorHAnsi" w:cstheme="minorBidi"/>
              <w:sz w:val="24"/>
              <w:szCs w:val="24"/>
              <w:lang w:eastAsia="ru-RU"/>
            </w:rPr>
          </w:pPr>
          <w:hyperlink w:anchor="_Toc103731691" w:history="1">
            <w:r w:rsidRPr="001618C5">
              <w:rPr>
                <w:rStyle w:val="ae"/>
              </w:rPr>
              <w:t>2.</w:t>
            </w:r>
            <w:r>
              <w:rPr>
                <w:rFonts w:asciiTheme="minorHAnsi" w:eastAsiaTheme="minorEastAsia" w:hAnsiTheme="minorHAnsi" w:cstheme="minorBidi"/>
                <w:sz w:val="24"/>
                <w:szCs w:val="24"/>
                <w:lang w:eastAsia="ru-RU"/>
              </w:rPr>
              <w:tab/>
            </w:r>
            <w:r w:rsidRPr="001618C5">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3731691 \h </w:instrText>
            </w:r>
            <w:r>
              <w:rPr>
                <w:webHidden/>
              </w:rPr>
            </w:r>
            <w:r>
              <w:rPr>
                <w:webHidden/>
              </w:rPr>
              <w:fldChar w:fldCharType="separate"/>
            </w:r>
            <w:r>
              <w:rPr>
                <w:webHidden/>
              </w:rPr>
              <w:t>33</w:t>
            </w:r>
            <w:r>
              <w:rPr>
                <w:webHidden/>
              </w:rPr>
              <w:fldChar w:fldCharType="end"/>
            </w:r>
          </w:hyperlink>
        </w:p>
        <w:p w14:paraId="11AED6AA" w14:textId="2A815613" w:rsidR="00631DD7" w:rsidRDefault="00631DD7">
          <w:pPr>
            <w:pStyle w:val="27"/>
            <w:rPr>
              <w:rFonts w:asciiTheme="minorHAnsi" w:eastAsiaTheme="minorEastAsia" w:hAnsiTheme="minorHAnsi" w:cstheme="minorBidi"/>
              <w:noProof/>
              <w:sz w:val="24"/>
              <w:lang w:eastAsia="ru-RU"/>
            </w:rPr>
          </w:pPr>
          <w:hyperlink w:anchor="_Toc103731692" w:history="1">
            <w:r w:rsidRPr="001618C5">
              <w:rPr>
                <w:rStyle w:val="ae"/>
                <w:noProof/>
              </w:rPr>
              <w:t>2.1.</w:t>
            </w:r>
            <w:r>
              <w:rPr>
                <w:rFonts w:asciiTheme="minorHAnsi" w:eastAsiaTheme="minorEastAsia" w:hAnsiTheme="minorHAnsi" w:cstheme="minorBidi"/>
                <w:noProof/>
                <w:sz w:val="24"/>
                <w:lang w:eastAsia="ru-RU"/>
              </w:rPr>
              <w:tab/>
            </w:r>
            <w:r w:rsidRPr="001618C5">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731692 \h </w:instrText>
            </w:r>
            <w:r>
              <w:rPr>
                <w:noProof/>
                <w:webHidden/>
              </w:rPr>
            </w:r>
            <w:r>
              <w:rPr>
                <w:noProof/>
                <w:webHidden/>
              </w:rPr>
              <w:fldChar w:fldCharType="separate"/>
            </w:r>
            <w:r>
              <w:rPr>
                <w:noProof/>
                <w:webHidden/>
              </w:rPr>
              <w:t>33</w:t>
            </w:r>
            <w:r>
              <w:rPr>
                <w:noProof/>
                <w:webHidden/>
              </w:rPr>
              <w:fldChar w:fldCharType="end"/>
            </w:r>
          </w:hyperlink>
        </w:p>
        <w:p w14:paraId="7B6DFE0A" w14:textId="7967B541" w:rsidR="00631DD7" w:rsidRDefault="00631DD7">
          <w:pPr>
            <w:pStyle w:val="32"/>
            <w:rPr>
              <w:rFonts w:asciiTheme="minorHAnsi" w:eastAsiaTheme="minorEastAsia" w:hAnsiTheme="minorHAnsi" w:cstheme="minorBidi"/>
              <w:noProof/>
              <w:sz w:val="24"/>
              <w:lang w:eastAsia="ru-RU"/>
            </w:rPr>
          </w:pPr>
          <w:hyperlink w:anchor="_Toc103731693" w:history="1">
            <w:r w:rsidRPr="001618C5">
              <w:rPr>
                <w:rStyle w:val="ae"/>
                <w:noProof/>
              </w:rPr>
              <w:t>2.1.1.</w:t>
            </w:r>
            <w:r>
              <w:rPr>
                <w:rFonts w:asciiTheme="minorHAnsi" w:eastAsiaTheme="minorEastAsia" w:hAnsiTheme="minorHAnsi" w:cstheme="minorBidi"/>
                <w:noProof/>
                <w:sz w:val="24"/>
                <w:lang w:eastAsia="ru-RU"/>
              </w:rPr>
              <w:tab/>
            </w:r>
            <w:r w:rsidRPr="001618C5">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3731693 \h </w:instrText>
            </w:r>
            <w:r>
              <w:rPr>
                <w:noProof/>
                <w:webHidden/>
              </w:rPr>
            </w:r>
            <w:r>
              <w:rPr>
                <w:noProof/>
                <w:webHidden/>
              </w:rPr>
              <w:fldChar w:fldCharType="separate"/>
            </w:r>
            <w:r>
              <w:rPr>
                <w:noProof/>
                <w:webHidden/>
              </w:rPr>
              <w:t>35</w:t>
            </w:r>
            <w:r>
              <w:rPr>
                <w:noProof/>
                <w:webHidden/>
              </w:rPr>
              <w:fldChar w:fldCharType="end"/>
            </w:r>
          </w:hyperlink>
        </w:p>
        <w:p w14:paraId="45B7AE02" w14:textId="1C0CAC88" w:rsidR="00631DD7" w:rsidRDefault="00631DD7">
          <w:pPr>
            <w:pStyle w:val="32"/>
            <w:rPr>
              <w:rFonts w:asciiTheme="minorHAnsi" w:eastAsiaTheme="minorEastAsia" w:hAnsiTheme="minorHAnsi" w:cstheme="minorBidi"/>
              <w:noProof/>
              <w:sz w:val="24"/>
              <w:lang w:eastAsia="ru-RU"/>
            </w:rPr>
          </w:pPr>
          <w:hyperlink w:anchor="_Toc103731694" w:history="1">
            <w:r w:rsidRPr="001618C5">
              <w:rPr>
                <w:rStyle w:val="ae"/>
                <w:noProof/>
              </w:rPr>
              <w:t>2.1.2.</w:t>
            </w:r>
            <w:r>
              <w:rPr>
                <w:rFonts w:asciiTheme="minorHAnsi" w:eastAsiaTheme="minorEastAsia" w:hAnsiTheme="minorHAnsi" w:cstheme="minorBidi"/>
                <w:noProof/>
                <w:sz w:val="24"/>
                <w:lang w:eastAsia="ru-RU"/>
              </w:rPr>
              <w:tab/>
            </w:r>
            <w:r w:rsidRPr="001618C5">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3731694 \h </w:instrText>
            </w:r>
            <w:r>
              <w:rPr>
                <w:noProof/>
                <w:webHidden/>
              </w:rPr>
            </w:r>
            <w:r>
              <w:rPr>
                <w:noProof/>
                <w:webHidden/>
              </w:rPr>
              <w:fldChar w:fldCharType="separate"/>
            </w:r>
            <w:r>
              <w:rPr>
                <w:noProof/>
                <w:webHidden/>
              </w:rPr>
              <w:t>35</w:t>
            </w:r>
            <w:r>
              <w:rPr>
                <w:noProof/>
                <w:webHidden/>
              </w:rPr>
              <w:fldChar w:fldCharType="end"/>
            </w:r>
          </w:hyperlink>
        </w:p>
        <w:p w14:paraId="329B5D9E" w14:textId="22C17A7A" w:rsidR="00631DD7" w:rsidRDefault="00631DD7">
          <w:pPr>
            <w:pStyle w:val="32"/>
            <w:rPr>
              <w:rFonts w:asciiTheme="minorHAnsi" w:eastAsiaTheme="minorEastAsia" w:hAnsiTheme="minorHAnsi" w:cstheme="minorBidi"/>
              <w:noProof/>
              <w:sz w:val="24"/>
              <w:lang w:eastAsia="ru-RU"/>
            </w:rPr>
          </w:pPr>
          <w:hyperlink w:anchor="_Toc103731695" w:history="1">
            <w:r w:rsidRPr="001618C5">
              <w:rPr>
                <w:rStyle w:val="ae"/>
                <w:noProof/>
              </w:rPr>
              <w:t>2.1.3.</w:t>
            </w:r>
            <w:r>
              <w:rPr>
                <w:rFonts w:asciiTheme="minorHAnsi" w:eastAsiaTheme="minorEastAsia" w:hAnsiTheme="minorHAnsi" w:cstheme="minorBidi"/>
                <w:noProof/>
                <w:sz w:val="24"/>
                <w:lang w:eastAsia="ru-RU"/>
              </w:rPr>
              <w:tab/>
            </w:r>
            <w:r w:rsidRPr="001618C5">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3731695 \h </w:instrText>
            </w:r>
            <w:r>
              <w:rPr>
                <w:noProof/>
                <w:webHidden/>
              </w:rPr>
            </w:r>
            <w:r>
              <w:rPr>
                <w:noProof/>
                <w:webHidden/>
              </w:rPr>
              <w:fldChar w:fldCharType="separate"/>
            </w:r>
            <w:r>
              <w:rPr>
                <w:noProof/>
                <w:webHidden/>
              </w:rPr>
              <w:t>38</w:t>
            </w:r>
            <w:r>
              <w:rPr>
                <w:noProof/>
                <w:webHidden/>
              </w:rPr>
              <w:fldChar w:fldCharType="end"/>
            </w:r>
          </w:hyperlink>
        </w:p>
        <w:p w14:paraId="0D63368A" w14:textId="299FAA2A" w:rsidR="00631DD7" w:rsidRDefault="00631DD7">
          <w:pPr>
            <w:pStyle w:val="32"/>
            <w:rPr>
              <w:rFonts w:asciiTheme="minorHAnsi" w:eastAsiaTheme="minorEastAsia" w:hAnsiTheme="minorHAnsi" w:cstheme="minorBidi"/>
              <w:noProof/>
              <w:sz w:val="24"/>
              <w:lang w:eastAsia="ru-RU"/>
            </w:rPr>
          </w:pPr>
          <w:hyperlink w:anchor="_Toc103731696" w:history="1">
            <w:r w:rsidRPr="001618C5">
              <w:rPr>
                <w:rStyle w:val="ae"/>
                <w:noProof/>
              </w:rPr>
              <w:t>2.1.4.</w:t>
            </w:r>
            <w:r>
              <w:rPr>
                <w:rFonts w:asciiTheme="minorHAnsi" w:eastAsiaTheme="minorEastAsia" w:hAnsiTheme="minorHAnsi" w:cstheme="minorBidi"/>
                <w:noProof/>
                <w:sz w:val="24"/>
                <w:lang w:eastAsia="ru-RU"/>
              </w:rPr>
              <w:tab/>
            </w:r>
            <w:r w:rsidRPr="001618C5">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3731696 \h </w:instrText>
            </w:r>
            <w:r>
              <w:rPr>
                <w:noProof/>
                <w:webHidden/>
              </w:rPr>
            </w:r>
            <w:r>
              <w:rPr>
                <w:noProof/>
                <w:webHidden/>
              </w:rPr>
              <w:fldChar w:fldCharType="separate"/>
            </w:r>
            <w:r>
              <w:rPr>
                <w:noProof/>
                <w:webHidden/>
              </w:rPr>
              <w:t>41</w:t>
            </w:r>
            <w:r>
              <w:rPr>
                <w:noProof/>
                <w:webHidden/>
              </w:rPr>
              <w:fldChar w:fldCharType="end"/>
            </w:r>
          </w:hyperlink>
        </w:p>
        <w:p w14:paraId="32301231" w14:textId="5FE99A32" w:rsidR="00631DD7" w:rsidRDefault="00631DD7">
          <w:pPr>
            <w:pStyle w:val="32"/>
            <w:rPr>
              <w:rFonts w:asciiTheme="minorHAnsi" w:eastAsiaTheme="minorEastAsia" w:hAnsiTheme="minorHAnsi" w:cstheme="minorBidi"/>
              <w:noProof/>
              <w:sz w:val="24"/>
              <w:lang w:eastAsia="ru-RU"/>
            </w:rPr>
          </w:pPr>
          <w:hyperlink w:anchor="_Toc103731697" w:history="1">
            <w:r w:rsidRPr="001618C5">
              <w:rPr>
                <w:rStyle w:val="ae"/>
                <w:noProof/>
              </w:rPr>
              <w:t>2.1.5.</w:t>
            </w:r>
            <w:r>
              <w:rPr>
                <w:rFonts w:asciiTheme="minorHAnsi" w:eastAsiaTheme="minorEastAsia" w:hAnsiTheme="minorHAnsi" w:cstheme="minorBidi"/>
                <w:noProof/>
                <w:sz w:val="24"/>
                <w:lang w:eastAsia="ru-RU"/>
              </w:rPr>
              <w:tab/>
            </w:r>
            <w:r w:rsidRPr="001618C5">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3731697 \h </w:instrText>
            </w:r>
            <w:r>
              <w:rPr>
                <w:noProof/>
                <w:webHidden/>
              </w:rPr>
            </w:r>
            <w:r>
              <w:rPr>
                <w:noProof/>
                <w:webHidden/>
              </w:rPr>
              <w:fldChar w:fldCharType="separate"/>
            </w:r>
            <w:r>
              <w:rPr>
                <w:noProof/>
                <w:webHidden/>
              </w:rPr>
              <w:t>42</w:t>
            </w:r>
            <w:r>
              <w:rPr>
                <w:noProof/>
                <w:webHidden/>
              </w:rPr>
              <w:fldChar w:fldCharType="end"/>
            </w:r>
          </w:hyperlink>
        </w:p>
        <w:p w14:paraId="7936B545" w14:textId="74719A68" w:rsidR="00631DD7" w:rsidRDefault="00631DD7">
          <w:pPr>
            <w:pStyle w:val="32"/>
            <w:rPr>
              <w:rFonts w:asciiTheme="minorHAnsi" w:eastAsiaTheme="minorEastAsia" w:hAnsiTheme="minorHAnsi" w:cstheme="minorBidi"/>
              <w:noProof/>
              <w:sz w:val="24"/>
              <w:lang w:eastAsia="ru-RU"/>
            </w:rPr>
          </w:pPr>
          <w:hyperlink w:anchor="_Toc103731698" w:history="1">
            <w:r w:rsidRPr="001618C5">
              <w:rPr>
                <w:rStyle w:val="ae"/>
                <w:noProof/>
              </w:rPr>
              <w:t>2.1.6.</w:t>
            </w:r>
            <w:r>
              <w:rPr>
                <w:rFonts w:asciiTheme="minorHAnsi" w:eastAsiaTheme="minorEastAsia" w:hAnsiTheme="minorHAnsi" w:cstheme="minorBidi"/>
                <w:noProof/>
                <w:sz w:val="24"/>
                <w:lang w:eastAsia="ru-RU"/>
              </w:rPr>
              <w:tab/>
            </w:r>
            <w:r w:rsidRPr="001618C5">
              <w:rPr>
                <w:rStyle w:val="ae"/>
                <w:noProof/>
              </w:rPr>
              <w:t>Разработка подсистемы оплаты</w:t>
            </w:r>
            <w:r>
              <w:rPr>
                <w:noProof/>
                <w:webHidden/>
              </w:rPr>
              <w:tab/>
            </w:r>
            <w:r>
              <w:rPr>
                <w:noProof/>
                <w:webHidden/>
              </w:rPr>
              <w:fldChar w:fldCharType="begin"/>
            </w:r>
            <w:r>
              <w:rPr>
                <w:noProof/>
                <w:webHidden/>
              </w:rPr>
              <w:instrText xml:space="preserve"> PAGEREF _Toc103731698 \h </w:instrText>
            </w:r>
            <w:r>
              <w:rPr>
                <w:noProof/>
                <w:webHidden/>
              </w:rPr>
            </w:r>
            <w:r>
              <w:rPr>
                <w:noProof/>
                <w:webHidden/>
              </w:rPr>
              <w:fldChar w:fldCharType="separate"/>
            </w:r>
            <w:r>
              <w:rPr>
                <w:noProof/>
                <w:webHidden/>
              </w:rPr>
              <w:t>44</w:t>
            </w:r>
            <w:r>
              <w:rPr>
                <w:noProof/>
                <w:webHidden/>
              </w:rPr>
              <w:fldChar w:fldCharType="end"/>
            </w:r>
          </w:hyperlink>
        </w:p>
        <w:p w14:paraId="42D4FF3E" w14:textId="18CFF9F1" w:rsidR="00631DD7" w:rsidRDefault="00631DD7">
          <w:pPr>
            <w:pStyle w:val="27"/>
            <w:rPr>
              <w:rFonts w:asciiTheme="minorHAnsi" w:eastAsiaTheme="minorEastAsia" w:hAnsiTheme="minorHAnsi" w:cstheme="minorBidi"/>
              <w:noProof/>
              <w:sz w:val="24"/>
              <w:lang w:eastAsia="ru-RU"/>
            </w:rPr>
          </w:pPr>
          <w:hyperlink w:anchor="_Toc103731699" w:history="1">
            <w:r w:rsidRPr="001618C5">
              <w:rPr>
                <w:rStyle w:val="ae"/>
                <w:noProof/>
              </w:rPr>
              <w:t>2.2.</w:t>
            </w:r>
            <w:r>
              <w:rPr>
                <w:rFonts w:asciiTheme="minorHAnsi" w:eastAsiaTheme="minorEastAsia" w:hAnsiTheme="minorHAnsi" w:cstheme="minorBidi"/>
                <w:noProof/>
                <w:sz w:val="24"/>
                <w:lang w:eastAsia="ru-RU"/>
              </w:rPr>
              <w:tab/>
            </w:r>
            <w:r w:rsidRPr="001618C5">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731699 \h </w:instrText>
            </w:r>
            <w:r>
              <w:rPr>
                <w:noProof/>
                <w:webHidden/>
              </w:rPr>
            </w:r>
            <w:r>
              <w:rPr>
                <w:noProof/>
                <w:webHidden/>
              </w:rPr>
              <w:fldChar w:fldCharType="separate"/>
            </w:r>
            <w:r>
              <w:rPr>
                <w:noProof/>
                <w:webHidden/>
              </w:rPr>
              <w:t>44</w:t>
            </w:r>
            <w:r>
              <w:rPr>
                <w:noProof/>
                <w:webHidden/>
              </w:rPr>
              <w:fldChar w:fldCharType="end"/>
            </w:r>
          </w:hyperlink>
        </w:p>
        <w:p w14:paraId="0050CC03" w14:textId="21F25DBF" w:rsidR="00631DD7" w:rsidRDefault="00631DD7">
          <w:pPr>
            <w:pStyle w:val="32"/>
            <w:rPr>
              <w:rFonts w:asciiTheme="minorHAnsi" w:eastAsiaTheme="minorEastAsia" w:hAnsiTheme="minorHAnsi" w:cstheme="minorBidi"/>
              <w:noProof/>
              <w:sz w:val="24"/>
              <w:lang w:eastAsia="ru-RU"/>
            </w:rPr>
          </w:pPr>
          <w:hyperlink w:anchor="_Toc103731700" w:history="1">
            <w:r w:rsidRPr="001618C5">
              <w:rPr>
                <w:rStyle w:val="ae"/>
                <w:noProof/>
              </w:rPr>
              <w:t>2.2.1.</w:t>
            </w:r>
            <w:r>
              <w:rPr>
                <w:rFonts w:asciiTheme="minorHAnsi" w:eastAsiaTheme="minorEastAsia" w:hAnsiTheme="minorHAnsi" w:cstheme="minorBidi"/>
                <w:noProof/>
                <w:sz w:val="24"/>
                <w:lang w:eastAsia="ru-RU"/>
              </w:rPr>
              <w:tab/>
            </w:r>
            <w:r w:rsidRPr="001618C5">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3731700 \h </w:instrText>
            </w:r>
            <w:r>
              <w:rPr>
                <w:noProof/>
                <w:webHidden/>
              </w:rPr>
            </w:r>
            <w:r>
              <w:rPr>
                <w:noProof/>
                <w:webHidden/>
              </w:rPr>
              <w:fldChar w:fldCharType="separate"/>
            </w:r>
            <w:r>
              <w:rPr>
                <w:noProof/>
                <w:webHidden/>
              </w:rPr>
              <w:t>46</w:t>
            </w:r>
            <w:r>
              <w:rPr>
                <w:noProof/>
                <w:webHidden/>
              </w:rPr>
              <w:fldChar w:fldCharType="end"/>
            </w:r>
          </w:hyperlink>
        </w:p>
        <w:p w14:paraId="36AF4471" w14:textId="7253C146" w:rsidR="00631DD7" w:rsidRDefault="00631DD7">
          <w:pPr>
            <w:pStyle w:val="32"/>
            <w:rPr>
              <w:rFonts w:asciiTheme="minorHAnsi" w:eastAsiaTheme="minorEastAsia" w:hAnsiTheme="minorHAnsi" w:cstheme="minorBidi"/>
              <w:noProof/>
              <w:sz w:val="24"/>
              <w:lang w:eastAsia="ru-RU"/>
            </w:rPr>
          </w:pPr>
          <w:hyperlink w:anchor="_Toc103731701" w:history="1">
            <w:r w:rsidRPr="001618C5">
              <w:rPr>
                <w:rStyle w:val="ae"/>
                <w:noProof/>
              </w:rPr>
              <w:t>2.2.2.</w:t>
            </w:r>
            <w:r>
              <w:rPr>
                <w:rFonts w:asciiTheme="minorHAnsi" w:eastAsiaTheme="minorEastAsia" w:hAnsiTheme="minorHAnsi" w:cstheme="minorBidi"/>
                <w:noProof/>
                <w:sz w:val="24"/>
                <w:lang w:eastAsia="ru-RU"/>
              </w:rPr>
              <w:tab/>
            </w:r>
            <w:r w:rsidRPr="001618C5">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3731701 \h </w:instrText>
            </w:r>
            <w:r>
              <w:rPr>
                <w:noProof/>
                <w:webHidden/>
              </w:rPr>
            </w:r>
            <w:r>
              <w:rPr>
                <w:noProof/>
                <w:webHidden/>
              </w:rPr>
              <w:fldChar w:fldCharType="separate"/>
            </w:r>
            <w:r>
              <w:rPr>
                <w:noProof/>
                <w:webHidden/>
              </w:rPr>
              <w:t>48</w:t>
            </w:r>
            <w:r>
              <w:rPr>
                <w:noProof/>
                <w:webHidden/>
              </w:rPr>
              <w:fldChar w:fldCharType="end"/>
            </w:r>
          </w:hyperlink>
        </w:p>
        <w:p w14:paraId="7CE1631D" w14:textId="59CF9E0B" w:rsidR="00631DD7" w:rsidRDefault="00631DD7">
          <w:pPr>
            <w:pStyle w:val="32"/>
            <w:rPr>
              <w:rFonts w:asciiTheme="minorHAnsi" w:eastAsiaTheme="minorEastAsia" w:hAnsiTheme="minorHAnsi" w:cstheme="minorBidi"/>
              <w:noProof/>
              <w:sz w:val="24"/>
              <w:lang w:eastAsia="ru-RU"/>
            </w:rPr>
          </w:pPr>
          <w:hyperlink w:anchor="_Toc103731702" w:history="1">
            <w:r w:rsidRPr="001618C5">
              <w:rPr>
                <w:rStyle w:val="ae"/>
                <w:noProof/>
              </w:rPr>
              <w:t>2.2.3.</w:t>
            </w:r>
            <w:r>
              <w:rPr>
                <w:rFonts w:asciiTheme="minorHAnsi" w:eastAsiaTheme="minorEastAsia" w:hAnsiTheme="minorHAnsi" w:cstheme="minorBidi"/>
                <w:noProof/>
                <w:sz w:val="24"/>
                <w:lang w:eastAsia="ru-RU"/>
              </w:rPr>
              <w:tab/>
            </w:r>
            <w:r w:rsidRPr="001618C5">
              <w:rPr>
                <w:rStyle w:val="ae"/>
                <w:noProof/>
              </w:rPr>
              <w:t xml:space="preserve">Формирование </w:t>
            </w:r>
            <w:r w:rsidRPr="001618C5">
              <w:rPr>
                <w:rStyle w:val="ae"/>
                <w:noProof/>
                <w:lang w:val="en-US"/>
              </w:rPr>
              <w:t xml:space="preserve">API </w:t>
            </w:r>
            <w:r w:rsidRPr="001618C5">
              <w:rPr>
                <w:rStyle w:val="ae"/>
                <w:noProof/>
              </w:rPr>
              <w:t>приложения</w:t>
            </w:r>
            <w:r>
              <w:rPr>
                <w:noProof/>
                <w:webHidden/>
              </w:rPr>
              <w:tab/>
            </w:r>
            <w:r>
              <w:rPr>
                <w:noProof/>
                <w:webHidden/>
              </w:rPr>
              <w:fldChar w:fldCharType="begin"/>
            </w:r>
            <w:r>
              <w:rPr>
                <w:noProof/>
                <w:webHidden/>
              </w:rPr>
              <w:instrText xml:space="preserve"> PAGEREF _Toc103731702 \h </w:instrText>
            </w:r>
            <w:r>
              <w:rPr>
                <w:noProof/>
                <w:webHidden/>
              </w:rPr>
            </w:r>
            <w:r>
              <w:rPr>
                <w:noProof/>
                <w:webHidden/>
              </w:rPr>
              <w:fldChar w:fldCharType="separate"/>
            </w:r>
            <w:r>
              <w:rPr>
                <w:noProof/>
                <w:webHidden/>
              </w:rPr>
              <w:t>49</w:t>
            </w:r>
            <w:r>
              <w:rPr>
                <w:noProof/>
                <w:webHidden/>
              </w:rPr>
              <w:fldChar w:fldCharType="end"/>
            </w:r>
          </w:hyperlink>
        </w:p>
        <w:p w14:paraId="6DA4435F" w14:textId="5E05F934" w:rsidR="00631DD7" w:rsidRDefault="00631DD7">
          <w:pPr>
            <w:pStyle w:val="1c"/>
            <w:tabs>
              <w:tab w:val="left" w:pos="560"/>
            </w:tabs>
            <w:rPr>
              <w:rFonts w:asciiTheme="minorHAnsi" w:eastAsiaTheme="minorEastAsia" w:hAnsiTheme="minorHAnsi" w:cstheme="minorBidi"/>
              <w:sz w:val="24"/>
              <w:szCs w:val="24"/>
              <w:lang w:eastAsia="ru-RU"/>
            </w:rPr>
          </w:pPr>
          <w:hyperlink w:anchor="_Toc103731703" w:history="1">
            <w:r w:rsidRPr="001618C5">
              <w:rPr>
                <w:rStyle w:val="ae"/>
              </w:rPr>
              <w:t>3.</w:t>
            </w:r>
            <w:r>
              <w:rPr>
                <w:rFonts w:asciiTheme="minorHAnsi" w:eastAsiaTheme="minorEastAsia" w:hAnsiTheme="minorHAnsi" w:cstheme="minorBidi"/>
                <w:sz w:val="24"/>
                <w:szCs w:val="24"/>
                <w:lang w:eastAsia="ru-RU"/>
              </w:rPr>
              <w:tab/>
            </w:r>
            <w:r w:rsidRPr="001618C5">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3731703 \h </w:instrText>
            </w:r>
            <w:r>
              <w:rPr>
                <w:webHidden/>
              </w:rPr>
            </w:r>
            <w:r>
              <w:rPr>
                <w:webHidden/>
              </w:rPr>
              <w:fldChar w:fldCharType="separate"/>
            </w:r>
            <w:r>
              <w:rPr>
                <w:webHidden/>
              </w:rPr>
              <w:t>52</w:t>
            </w:r>
            <w:r>
              <w:rPr>
                <w:webHidden/>
              </w:rPr>
              <w:fldChar w:fldCharType="end"/>
            </w:r>
          </w:hyperlink>
        </w:p>
        <w:p w14:paraId="51B98CD2" w14:textId="05C47530" w:rsidR="00631DD7" w:rsidRDefault="00631DD7">
          <w:pPr>
            <w:pStyle w:val="27"/>
            <w:rPr>
              <w:rFonts w:asciiTheme="minorHAnsi" w:eastAsiaTheme="minorEastAsia" w:hAnsiTheme="minorHAnsi" w:cstheme="minorBidi"/>
              <w:noProof/>
              <w:sz w:val="24"/>
              <w:lang w:eastAsia="ru-RU"/>
            </w:rPr>
          </w:pPr>
          <w:hyperlink w:anchor="_Toc103731704" w:history="1">
            <w:r w:rsidRPr="001618C5">
              <w:rPr>
                <w:rStyle w:val="ae"/>
                <w:noProof/>
              </w:rPr>
              <w:t>3.1.</w:t>
            </w:r>
            <w:r>
              <w:rPr>
                <w:rFonts w:asciiTheme="minorHAnsi" w:eastAsiaTheme="minorEastAsia" w:hAnsiTheme="minorHAnsi" w:cstheme="minorBidi"/>
                <w:noProof/>
                <w:sz w:val="24"/>
                <w:lang w:eastAsia="ru-RU"/>
              </w:rPr>
              <w:tab/>
            </w:r>
            <w:r w:rsidRPr="001618C5">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3731704 \h </w:instrText>
            </w:r>
            <w:r>
              <w:rPr>
                <w:noProof/>
                <w:webHidden/>
              </w:rPr>
            </w:r>
            <w:r>
              <w:rPr>
                <w:noProof/>
                <w:webHidden/>
              </w:rPr>
              <w:fldChar w:fldCharType="separate"/>
            </w:r>
            <w:r>
              <w:rPr>
                <w:noProof/>
                <w:webHidden/>
              </w:rPr>
              <w:t>52</w:t>
            </w:r>
            <w:r>
              <w:rPr>
                <w:noProof/>
                <w:webHidden/>
              </w:rPr>
              <w:fldChar w:fldCharType="end"/>
            </w:r>
          </w:hyperlink>
        </w:p>
        <w:p w14:paraId="565C3120" w14:textId="322457F8" w:rsidR="00631DD7" w:rsidRDefault="00631DD7">
          <w:pPr>
            <w:pStyle w:val="32"/>
            <w:rPr>
              <w:rFonts w:asciiTheme="minorHAnsi" w:eastAsiaTheme="minorEastAsia" w:hAnsiTheme="minorHAnsi" w:cstheme="minorBidi"/>
              <w:noProof/>
              <w:sz w:val="24"/>
              <w:lang w:eastAsia="ru-RU"/>
            </w:rPr>
          </w:pPr>
          <w:hyperlink w:anchor="_Toc103731705" w:history="1">
            <w:r w:rsidRPr="001618C5">
              <w:rPr>
                <w:rStyle w:val="ae"/>
                <w:noProof/>
              </w:rPr>
              <w:t>3.1.1.</w:t>
            </w:r>
            <w:r>
              <w:rPr>
                <w:rFonts w:asciiTheme="minorHAnsi" w:eastAsiaTheme="minorEastAsia" w:hAnsiTheme="minorHAnsi" w:cstheme="minorBidi"/>
                <w:noProof/>
                <w:sz w:val="24"/>
                <w:lang w:eastAsia="ru-RU"/>
              </w:rPr>
              <w:tab/>
            </w:r>
            <w:r w:rsidRPr="001618C5">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3731705 \h </w:instrText>
            </w:r>
            <w:r>
              <w:rPr>
                <w:noProof/>
                <w:webHidden/>
              </w:rPr>
            </w:r>
            <w:r>
              <w:rPr>
                <w:noProof/>
                <w:webHidden/>
              </w:rPr>
              <w:fldChar w:fldCharType="separate"/>
            </w:r>
            <w:r>
              <w:rPr>
                <w:noProof/>
                <w:webHidden/>
              </w:rPr>
              <w:t>53</w:t>
            </w:r>
            <w:r>
              <w:rPr>
                <w:noProof/>
                <w:webHidden/>
              </w:rPr>
              <w:fldChar w:fldCharType="end"/>
            </w:r>
          </w:hyperlink>
        </w:p>
        <w:p w14:paraId="29D5747D" w14:textId="14D744CA" w:rsidR="00631DD7" w:rsidRDefault="00631DD7">
          <w:pPr>
            <w:pStyle w:val="32"/>
            <w:rPr>
              <w:rFonts w:asciiTheme="minorHAnsi" w:eastAsiaTheme="minorEastAsia" w:hAnsiTheme="minorHAnsi" w:cstheme="minorBidi"/>
              <w:noProof/>
              <w:sz w:val="24"/>
              <w:lang w:eastAsia="ru-RU"/>
            </w:rPr>
          </w:pPr>
          <w:hyperlink w:anchor="_Toc103731706" w:history="1">
            <w:r w:rsidRPr="001618C5">
              <w:rPr>
                <w:rStyle w:val="ae"/>
                <w:noProof/>
                <w:lang w:val="en-US"/>
              </w:rPr>
              <w:t>3.1.2.</w:t>
            </w:r>
            <w:r>
              <w:rPr>
                <w:rFonts w:asciiTheme="minorHAnsi" w:eastAsiaTheme="minorEastAsia" w:hAnsiTheme="minorHAnsi" w:cstheme="minorBidi"/>
                <w:noProof/>
                <w:sz w:val="24"/>
                <w:lang w:eastAsia="ru-RU"/>
              </w:rPr>
              <w:tab/>
            </w:r>
            <w:r w:rsidRPr="001618C5">
              <w:rPr>
                <w:rStyle w:val="ae"/>
                <w:noProof/>
              </w:rPr>
              <w:t>Описание A</w:t>
            </w:r>
            <w:r w:rsidRPr="001618C5">
              <w:rPr>
                <w:rStyle w:val="ae"/>
                <w:noProof/>
                <w:lang w:val="en-US"/>
              </w:rPr>
              <w:t>PI</w:t>
            </w:r>
            <w:r w:rsidRPr="001618C5">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3731706 \h </w:instrText>
            </w:r>
            <w:r>
              <w:rPr>
                <w:noProof/>
                <w:webHidden/>
              </w:rPr>
            </w:r>
            <w:r>
              <w:rPr>
                <w:noProof/>
                <w:webHidden/>
              </w:rPr>
              <w:fldChar w:fldCharType="separate"/>
            </w:r>
            <w:r>
              <w:rPr>
                <w:noProof/>
                <w:webHidden/>
              </w:rPr>
              <w:t>55</w:t>
            </w:r>
            <w:r>
              <w:rPr>
                <w:noProof/>
                <w:webHidden/>
              </w:rPr>
              <w:fldChar w:fldCharType="end"/>
            </w:r>
          </w:hyperlink>
        </w:p>
        <w:p w14:paraId="7CE2AD68" w14:textId="38F1506D" w:rsidR="00631DD7" w:rsidRDefault="00631DD7">
          <w:pPr>
            <w:pStyle w:val="32"/>
            <w:rPr>
              <w:rFonts w:asciiTheme="minorHAnsi" w:eastAsiaTheme="minorEastAsia" w:hAnsiTheme="minorHAnsi" w:cstheme="minorBidi"/>
              <w:noProof/>
              <w:sz w:val="24"/>
              <w:lang w:eastAsia="ru-RU"/>
            </w:rPr>
          </w:pPr>
          <w:hyperlink w:anchor="_Toc103731707" w:history="1">
            <w:r w:rsidRPr="001618C5">
              <w:rPr>
                <w:rStyle w:val="ae"/>
                <w:noProof/>
              </w:rPr>
              <w:t>3.1.3.</w:t>
            </w:r>
            <w:r>
              <w:rPr>
                <w:rFonts w:asciiTheme="minorHAnsi" w:eastAsiaTheme="minorEastAsia" w:hAnsiTheme="minorHAnsi" w:cstheme="minorBidi"/>
                <w:noProof/>
                <w:sz w:val="24"/>
                <w:lang w:eastAsia="ru-RU"/>
              </w:rPr>
              <w:tab/>
            </w:r>
            <w:r w:rsidRPr="001618C5">
              <w:rPr>
                <w:rStyle w:val="ae"/>
                <w:noProof/>
              </w:rPr>
              <w:t>Реализация контроля и управления доступом  к AP</w:t>
            </w:r>
            <w:r w:rsidRPr="001618C5">
              <w:rPr>
                <w:rStyle w:val="ae"/>
                <w:noProof/>
                <w:lang w:val="en-US"/>
              </w:rPr>
              <w:t>I</w:t>
            </w:r>
            <w:r w:rsidRPr="001618C5">
              <w:rPr>
                <w:rStyle w:val="ae"/>
                <w:noProof/>
              </w:rPr>
              <w:t xml:space="preserve"> приложения</w:t>
            </w:r>
            <w:r>
              <w:rPr>
                <w:noProof/>
                <w:webHidden/>
              </w:rPr>
              <w:tab/>
            </w:r>
            <w:r>
              <w:rPr>
                <w:noProof/>
                <w:webHidden/>
              </w:rPr>
              <w:fldChar w:fldCharType="begin"/>
            </w:r>
            <w:r>
              <w:rPr>
                <w:noProof/>
                <w:webHidden/>
              </w:rPr>
              <w:instrText xml:space="preserve"> PAGEREF _Toc103731707 \h </w:instrText>
            </w:r>
            <w:r>
              <w:rPr>
                <w:noProof/>
                <w:webHidden/>
              </w:rPr>
            </w:r>
            <w:r>
              <w:rPr>
                <w:noProof/>
                <w:webHidden/>
              </w:rPr>
              <w:fldChar w:fldCharType="separate"/>
            </w:r>
            <w:r>
              <w:rPr>
                <w:noProof/>
                <w:webHidden/>
              </w:rPr>
              <w:t>57</w:t>
            </w:r>
            <w:r>
              <w:rPr>
                <w:noProof/>
                <w:webHidden/>
              </w:rPr>
              <w:fldChar w:fldCharType="end"/>
            </w:r>
          </w:hyperlink>
        </w:p>
        <w:p w14:paraId="1F23725C" w14:textId="5091B7B7" w:rsidR="00631DD7" w:rsidRDefault="00631DD7">
          <w:pPr>
            <w:pStyle w:val="27"/>
            <w:rPr>
              <w:rFonts w:asciiTheme="minorHAnsi" w:eastAsiaTheme="minorEastAsia" w:hAnsiTheme="minorHAnsi" w:cstheme="minorBidi"/>
              <w:noProof/>
              <w:sz w:val="24"/>
              <w:lang w:eastAsia="ru-RU"/>
            </w:rPr>
          </w:pPr>
          <w:hyperlink w:anchor="_Toc103731708" w:history="1">
            <w:r w:rsidRPr="001618C5">
              <w:rPr>
                <w:rStyle w:val="ae"/>
                <w:noProof/>
              </w:rPr>
              <w:t>3.2.</w:t>
            </w:r>
            <w:r>
              <w:rPr>
                <w:rFonts w:asciiTheme="minorHAnsi" w:eastAsiaTheme="minorEastAsia" w:hAnsiTheme="minorHAnsi" w:cstheme="minorBidi"/>
                <w:noProof/>
                <w:sz w:val="24"/>
                <w:lang w:eastAsia="ru-RU"/>
              </w:rPr>
              <w:tab/>
            </w:r>
            <w:r w:rsidRPr="001618C5">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3731708 \h </w:instrText>
            </w:r>
            <w:r>
              <w:rPr>
                <w:noProof/>
                <w:webHidden/>
              </w:rPr>
            </w:r>
            <w:r>
              <w:rPr>
                <w:noProof/>
                <w:webHidden/>
              </w:rPr>
              <w:fldChar w:fldCharType="separate"/>
            </w:r>
            <w:r>
              <w:rPr>
                <w:noProof/>
                <w:webHidden/>
              </w:rPr>
              <w:t>59</w:t>
            </w:r>
            <w:r>
              <w:rPr>
                <w:noProof/>
                <w:webHidden/>
              </w:rPr>
              <w:fldChar w:fldCharType="end"/>
            </w:r>
          </w:hyperlink>
        </w:p>
        <w:p w14:paraId="2DE6E567" w14:textId="781C49D6" w:rsidR="00631DD7" w:rsidRDefault="00631DD7">
          <w:pPr>
            <w:pStyle w:val="27"/>
            <w:rPr>
              <w:rFonts w:asciiTheme="minorHAnsi" w:eastAsiaTheme="minorEastAsia" w:hAnsiTheme="minorHAnsi" w:cstheme="minorBidi"/>
              <w:noProof/>
              <w:sz w:val="24"/>
              <w:lang w:eastAsia="ru-RU"/>
            </w:rPr>
          </w:pPr>
          <w:hyperlink w:anchor="_Toc103731709" w:history="1">
            <w:r w:rsidRPr="001618C5">
              <w:rPr>
                <w:rStyle w:val="ae"/>
                <w:noProof/>
              </w:rPr>
              <w:t>3.3</w:t>
            </w:r>
            <w:r>
              <w:rPr>
                <w:rFonts w:asciiTheme="minorHAnsi" w:eastAsiaTheme="minorEastAsia" w:hAnsiTheme="minorHAnsi" w:cstheme="minorBidi"/>
                <w:noProof/>
                <w:sz w:val="24"/>
                <w:lang w:eastAsia="ru-RU"/>
              </w:rPr>
              <w:tab/>
            </w:r>
            <w:r w:rsidRPr="001618C5">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3731709 \h </w:instrText>
            </w:r>
            <w:r>
              <w:rPr>
                <w:noProof/>
                <w:webHidden/>
              </w:rPr>
            </w:r>
            <w:r>
              <w:rPr>
                <w:noProof/>
                <w:webHidden/>
              </w:rPr>
              <w:fldChar w:fldCharType="separate"/>
            </w:r>
            <w:r>
              <w:rPr>
                <w:noProof/>
                <w:webHidden/>
              </w:rPr>
              <w:t>60</w:t>
            </w:r>
            <w:r>
              <w:rPr>
                <w:noProof/>
                <w:webHidden/>
              </w:rPr>
              <w:fldChar w:fldCharType="end"/>
            </w:r>
          </w:hyperlink>
        </w:p>
        <w:p w14:paraId="0DFB59D1" w14:textId="4E428971" w:rsidR="00631DD7" w:rsidRDefault="00631DD7">
          <w:pPr>
            <w:pStyle w:val="32"/>
            <w:rPr>
              <w:rFonts w:asciiTheme="minorHAnsi" w:eastAsiaTheme="minorEastAsia" w:hAnsiTheme="minorHAnsi" w:cstheme="minorBidi"/>
              <w:noProof/>
              <w:sz w:val="24"/>
              <w:lang w:eastAsia="ru-RU"/>
            </w:rPr>
          </w:pPr>
          <w:hyperlink w:anchor="_Toc103731710" w:history="1">
            <w:r w:rsidRPr="001618C5">
              <w:rPr>
                <w:rStyle w:val="ae"/>
                <w:noProof/>
              </w:rPr>
              <w:t>3.3.1.</w:t>
            </w:r>
            <w:r>
              <w:rPr>
                <w:rFonts w:asciiTheme="minorHAnsi" w:eastAsiaTheme="minorEastAsia" w:hAnsiTheme="minorHAnsi" w:cstheme="minorBidi"/>
                <w:noProof/>
                <w:sz w:val="24"/>
                <w:lang w:eastAsia="ru-RU"/>
              </w:rPr>
              <w:tab/>
            </w:r>
            <w:r w:rsidRPr="001618C5">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3731710 \h </w:instrText>
            </w:r>
            <w:r>
              <w:rPr>
                <w:noProof/>
                <w:webHidden/>
              </w:rPr>
            </w:r>
            <w:r>
              <w:rPr>
                <w:noProof/>
                <w:webHidden/>
              </w:rPr>
              <w:fldChar w:fldCharType="separate"/>
            </w:r>
            <w:r>
              <w:rPr>
                <w:noProof/>
                <w:webHidden/>
              </w:rPr>
              <w:t>62</w:t>
            </w:r>
            <w:r>
              <w:rPr>
                <w:noProof/>
                <w:webHidden/>
              </w:rPr>
              <w:fldChar w:fldCharType="end"/>
            </w:r>
          </w:hyperlink>
        </w:p>
        <w:p w14:paraId="7EB15FA5" w14:textId="5D23E952" w:rsidR="00631DD7" w:rsidRDefault="00631DD7">
          <w:pPr>
            <w:pStyle w:val="32"/>
            <w:rPr>
              <w:rFonts w:asciiTheme="minorHAnsi" w:eastAsiaTheme="minorEastAsia" w:hAnsiTheme="minorHAnsi" w:cstheme="minorBidi"/>
              <w:noProof/>
              <w:sz w:val="24"/>
              <w:lang w:eastAsia="ru-RU"/>
            </w:rPr>
          </w:pPr>
          <w:hyperlink w:anchor="_Toc103731711" w:history="1">
            <w:r w:rsidRPr="001618C5">
              <w:rPr>
                <w:rStyle w:val="ae"/>
                <w:noProof/>
              </w:rPr>
              <w:t>3.3.2.</w:t>
            </w:r>
            <w:r>
              <w:rPr>
                <w:rFonts w:asciiTheme="minorHAnsi" w:eastAsiaTheme="minorEastAsia" w:hAnsiTheme="minorHAnsi" w:cstheme="minorBidi"/>
                <w:noProof/>
                <w:sz w:val="24"/>
                <w:lang w:eastAsia="ru-RU"/>
              </w:rPr>
              <w:tab/>
            </w:r>
            <w:r w:rsidRPr="001618C5">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3731711 \h </w:instrText>
            </w:r>
            <w:r>
              <w:rPr>
                <w:noProof/>
                <w:webHidden/>
              </w:rPr>
            </w:r>
            <w:r>
              <w:rPr>
                <w:noProof/>
                <w:webHidden/>
              </w:rPr>
              <w:fldChar w:fldCharType="separate"/>
            </w:r>
            <w:r>
              <w:rPr>
                <w:noProof/>
                <w:webHidden/>
              </w:rPr>
              <w:t>63</w:t>
            </w:r>
            <w:r>
              <w:rPr>
                <w:noProof/>
                <w:webHidden/>
              </w:rPr>
              <w:fldChar w:fldCharType="end"/>
            </w:r>
          </w:hyperlink>
        </w:p>
        <w:p w14:paraId="75AF2A09" w14:textId="4C42FF09" w:rsidR="00631DD7" w:rsidRDefault="00631DD7">
          <w:pPr>
            <w:pStyle w:val="32"/>
            <w:rPr>
              <w:rFonts w:asciiTheme="minorHAnsi" w:eastAsiaTheme="minorEastAsia" w:hAnsiTheme="minorHAnsi" w:cstheme="minorBidi"/>
              <w:noProof/>
              <w:sz w:val="24"/>
              <w:lang w:eastAsia="ru-RU"/>
            </w:rPr>
          </w:pPr>
          <w:hyperlink w:anchor="_Toc103731712" w:history="1">
            <w:r w:rsidRPr="001618C5">
              <w:rPr>
                <w:rStyle w:val="ae"/>
                <w:noProof/>
              </w:rPr>
              <w:t>3.3.3.</w:t>
            </w:r>
            <w:r>
              <w:rPr>
                <w:rFonts w:asciiTheme="minorHAnsi" w:eastAsiaTheme="minorEastAsia" w:hAnsiTheme="minorHAnsi" w:cstheme="minorBidi"/>
                <w:noProof/>
                <w:sz w:val="24"/>
                <w:lang w:eastAsia="ru-RU"/>
              </w:rPr>
              <w:tab/>
            </w:r>
            <w:r w:rsidRPr="001618C5">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3731712 \h </w:instrText>
            </w:r>
            <w:r>
              <w:rPr>
                <w:noProof/>
                <w:webHidden/>
              </w:rPr>
            </w:r>
            <w:r>
              <w:rPr>
                <w:noProof/>
                <w:webHidden/>
              </w:rPr>
              <w:fldChar w:fldCharType="separate"/>
            </w:r>
            <w:r>
              <w:rPr>
                <w:noProof/>
                <w:webHidden/>
              </w:rPr>
              <w:t>63</w:t>
            </w:r>
            <w:r>
              <w:rPr>
                <w:noProof/>
                <w:webHidden/>
              </w:rPr>
              <w:fldChar w:fldCharType="end"/>
            </w:r>
          </w:hyperlink>
        </w:p>
        <w:p w14:paraId="5BEC8717" w14:textId="09A637AC" w:rsidR="00631DD7" w:rsidRDefault="00631DD7">
          <w:pPr>
            <w:pStyle w:val="32"/>
            <w:rPr>
              <w:rFonts w:asciiTheme="minorHAnsi" w:eastAsiaTheme="minorEastAsia" w:hAnsiTheme="minorHAnsi" w:cstheme="minorBidi"/>
              <w:noProof/>
              <w:sz w:val="24"/>
              <w:lang w:eastAsia="ru-RU"/>
            </w:rPr>
          </w:pPr>
          <w:hyperlink w:anchor="_Toc103731713" w:history="1">
            <w:r w:rsidRPr="001618C5">
              <w:rPr>
                <w:rStyle w:val="ae"/>
                <w:noProof/>
              </w:rPr>
              <w:t>3.3.4.</w:t>
            </w:r>
            <w:r>
              <w:rPr>
                <w:rFonts w:asciiTheme="minorHAnsi" w:eastAsiaTheme="minorEastAsia" w:hAnsiTheme="minorHAnsi" w:cstheme="minorBidi"/>
                <w:noProof/>
                <w:sz w:val="24"/>
                <w:lang w:eastAsia="ru-RU"/>
              </w:rPr>
              <w:tab/>
            </w:r>
            <w:r w:rsidRPr="001618C5">
              <w:rPr>
                <w:rStyle w:val="ae"/>
                <w:noProof/>
              </w:rPr>
              <w:t xml:space="preserve">Описание </w:t>
            </w:r>
            <w:r w:rsidRPr="001618C5">
              <w:rPr>
                <w:rStyle w:val="ae"/>
                <w:noProof/>
                <w:lang w:val="en-US"/>
              </w:rPr>
              <w:t>API</w:t>
            </w:r>
            <w:r w:rsidRPr="001618C5">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3731713 \h </w:instrText>
            </w:r>
            <w:r>
              <w:rPr>
                <w:noProof/>
                <w:webHidden/>
              </w:rPr>
            </w:r>
            <w:r>
              <w:rPr>
                <w:noProof/>
                <w:webHidden/>
              </w:rPr>
              <w:fldChar w:fldCharType="separate"/>
            </w:r>
            <w:r>
              <w:rPr>
                <w:noProof/>
                <w:webHidden/>
              </w:rPr>
              <w:t>64</w:t>
            </w:r>
            <w:r>
              <w:rPr>
                <w:noProof/>
                <w:webHidden/>
              </w:rPr>
              <w:fldChar w:fldCharType="end"/>
            </w:r>
          </w:hyperlink>
        </w:p>
        <w:p w14:paraId="1C0765E2" w14:textId="00E6F9EB" w:rsidR="00631DD7" w:rsidRDefault="00631DD7">
          <w:pPr>
            <w:pStyle w:val="27"/>
            <w:rPr>
              <w:rFonts w:asciiTheme="minorHAnsi" w:eastAsiaTheme="minorEastAsia" w:hAnsiTheme="minorHAnsi" w:cstheme="minorBidi"/>
              <w:noProof/>
              <w:sz w:val="24"/>
              <w:lang w:eastAsia="ru-RU"/>
            </w:rPr>
          </w:pPr>
          <w:hyperlink w:anchor="_Toc103731714" w:history="1">
            <w:r w:rsidRPr="001618C5">
              <w:rPr>
                <w:rStyle w:val="ae"/>
                <w:noProof/>
              </w:rPr>
              <w:t>3.4</w:t>
            </w:r>
            <w:r>
              <w:rPr>
                <w:rFonts w:asciiTheme="minorHAnsi" w:eastAsiaTheme="minorEastAsia" w:hAnsiTheme="minorHAnsi" w:cstheme="minorBidi"/>
                <w:noProof/>
                <w:sz w:val="24"/>
                <w:lang w:eastAsia="ru-RU"/>
              </w:rPr>
              <w:tab/>
            </w:r>
            <w:r w:rsidRPr="001618C5">
              <w:rPr>
                <w:rStyle w:val="ae"/>
                <w:noProof/>
              </w:rPr>
              <w:t>Реализация подсистемы оплаты</w:t>
            </w:r>
            <w:r>
              <w:rPr>
                <w:noProof/>
                <w:webHidden/>
              </w:rPr>
              <w:tab/>
            </w:r>
            <w:r>
              <w:rPr>
                <w:noProof/>
                <w:webHidden/>
              </w:rPr>
              <w:fldChar w:fldCharType="begin"/>
            </w:r>
            <w:r>
              <w:rPr>
                <w:noProof/>
                <w:webHidden/>
              </w:rPr>
              <w:instrText xml:space="preserve"> PAGEREF _Toc103731714 \h </w:instrText>
            </w:r>
            <w:r>
              <w:rPr>
                <w:noProof/>
                <w:webHidden/>
              </w:rPr>
            </w:r>
            <w:r>
              <w:rPr>
                <w:noProof/>
                <w:webHidden/>
              </w:rPr>
              <w:fldChar w:fldCharType="separate"/>
            </w:r>
            <w:r>
              <w:rPr>
                <w:noProof/>
                <w:webHidden/>
              </w:rPr>
              <w:t>65</w:t>
            </w:r>
            <w:r>
              <w:rPr>
                <w:noProof/>
                <w:webHidden/>
              </w:rPr>
              <w:fldChar w:fldCharType="end"/>
            </w:r>
          </w:hyperlink>
        </w:p>
        <w:p w14:paraId="62DC517C" w14:textId="20A1CE63" w:rsidR="00631DD7" w:rsidRDefault="00631DD7">
          <w:pPr>
            <w:pStyle w:val="32"/>
            <w:rPr>
              <w:rFonts w:asciiTheme="minorHAnsi" w:eastAsiaTheme="minorEastAsia" w:hAnsiTheme="minorHAnsi" w:cstheme="minorBidi"/>
              <w:noProof/>
              <w:sz w:val="24"/>
              <w:lang w:eastAsia="ru-RU"/>
            </w:rPr>
          </w:pPr>
          <w:hyperlink w:anchor="_Toc103731715" w:history="1">
            <w:r w:rsidRPr="001618C5">
              <w:rPr>
                <w:rStyle w:val="ae"/>
                <w:noProof/>
              </w:rPr>
              <w:t>3.4.1.</w:t>
            </w:r>
            <w:r>
              <w:rPr>
                <w:rFonts w:asciiTheme="minorHAnsi" w:eastAsiaTheme="minorEastAsia" w:hAnsiTheme="minorHAnsi" w:cstheme="minorBidi"/>
                <w:noProof/>
                <w:sz w:val="24"/>
                <w:lang w:eastAsia="ru-RU"/>
              </w:rPr>
              <w:tab/>
            </w:r>
            <w:r w:rsidRPr="001618C5">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3731715 \h </w:instrText>
            </w:r>
            <w:r>
              <w:rPr>
                <w:noProof/>
                <w:webHidden/>
              </w:rPr>
            </w:r>
            <w:r>
              <w:rPr>
                <w:noProof/>
                <w:webHidden/>
              </w:rPr>
              <w:fldChar w:fldCharType="separate"/>
            </w:r>
            <w:r>
              <w:rPr>
                <w:noProof/>
                <w:webHidden/>
              </w:rPr>
              <w:t>66</w:t>
            </w:r>
            <w:r>
              <w:rPr>
                <w:noProof/>
                <w:webHidden/>
              </w:rPr>
              <w:fldChar w:fldCharType="end"/>
            </w:r>
          </w:hyperlink>
        </w:p>
        <w:p w14:paraId="392EFFB4" w14:textId="6ED26C4D" w:rsidR="00631DD7" w:rsidRDefault="00631DD7">
          <w:pPr>
            <w:pStyle w:val="32"/>
            <w:rPr>
              <w:rFonts w:asciiTheme="minorHAnsi" w:eastAsiaTheme="minorEastAsia" w:hAnsiTheme="minorHAnsi" w:cstheme="minorBidi"/>
              <w:noProof/>
              <w:sz w:val="24"/>
              <w:lang w:eastAsia="ru-RU"/>
            </w:rPr>
          </w:pPr>
          <w:hyperlink w:anchor="_Toc103731716" w:history="1">
            <w:r w:rsidRPr="001618C5">
              <w:rPr>
                <w:rStyle w:val="ae"/>
                <w:noProof/>
              </w:rPr>
              <w:t>3.4.2.</w:t>
            </w:r>
            <w:r>
              <w:rPr>
                <w:rFonts w:asciiTheme="minorHAnsi" w:eastAsiaTheme="minorEastAsia" w:hAnsiTheme="minorHAnsi" w:cstheme="minorBidi"/>
                <w:noProof/>
                <w:sz w:val="24"/>
                <w:lang w:eastAsia="ru-RU"/>
              </w:rPr>
              <w:tab/>
            </w:r>
            <w:r w:rsidRPr="001618C5">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3731716 \h </w:instrText>
            </w:r>
            <w:r>
              <w:rPr>
                <w:noProof/>
                <w:webHidden/>
              </w:rPr>
            </w:r>
            <w:r>
              <w:rPr>
                <w:noProof/>
                <w:webHidden/>
              </w:rPr>
              <w:fldChar w:fldCharType="separate"/>
            </w:r>
            <w:r>
              <w:rPr>
                <w:noProof/>
                <w:webHidden/>
              </w:rPr>
              <w:t>67</w:t>
            </w:r>
            <w:r>
              <w:rPr>
                <w:noProof/>
                <w:webHidden/>
              </w:rPr>
              <w:fldChar w:fldCharType="end"/>
            </w:r>
          </w:hyperlink>
        </w:p>
        <w:p w14:paraId="5B146751" w14:textId="1A7FCAFF" w:rsidR="00631DD7" w:rsidRDefault="00631DD7">
          <w:pPr>
            <w:pStyle w:val="32"/>
            <w:rPr>
              <w:rFonts w:asciiTheme="minorHAnsi" w:eastAsiaTheme="minorEastAsia" w:hAnsiTheme="minorHAnsi" w:cstheme="minorBidi"/>
              <w:noProof/>
              <w:sz w:val="24"/>
              <w:lang w:eastAsia="ru-RU"/>
            </w:rPr>
          </w:pPr>
          <w:hyperlink w:anchor="_Toc103731717" w:history="1">
            <w:r w:rsidRPr="001618C5">
              <w:rPr>
                <w:rStyle w:val="ae"/>
                <w:noProof/>
                <w:lang w:val="en-US"/>
              </w:rPr>
              <w:t>3.4.3.</w:t>
            </w:r>
            <w:r>
              <w:rPr>
                <w:rFonts w:asciiTheme="minorHAnsi" w:eastAsiaTheme="minorEastAsia" w:hAnsiTheme="minorHAnsi" w:cstheme="minorBidi"/>
                <w:noProof/>
                <w:sz w:val="24"/>
                <w:lang w:eastAsia="ru-RU"/>
              </w:rPr>
              <w:tab/>
            </w:r>
            <w:r w:rsidRPr="001618C5">
              <w:rPr>
                <w:rStyle w:val="ae"/>
                <w:noProof/>
              </w:rPr>
              <w:t xml:space="preserve">Описание </w:t>
            </w:r>
            <w:r w:rsidRPr="001618C5">
              <w:rPr>
                <w:rStyle w:val="ae"/>
                <w:noProof/>
                <w:lang w:val="en-US"/>
              </w:rPr>
              <w:t>API</w:t>
            </w:r>
            <w:r w:rsidRPr="001618C5">
              <w:rPr>
                <w:rStyle w:val="ae"/>
                <w:noProof/>
              </w:rPr>
              <w:t xml:space="preserve"> подсистемы оплаты</w:t>
            </w:r>
            <w:r>
              <w:rPr>
                <w:noProof/>
                <w:webHidden/>
              </w:rPr>
              <w:tab/>
            </w:r>
            <w:r>
              <w:rPr>
                <w:noProof/>
                <w:webHidden/>
              </w:rPr>
              <w:fldChar w:fldCharType="begin"/>
            </w:r>
            <w:r>
              <w:rPr>
                <w:noProof/>
                <w:webHidden/>
              </w:rPr>
              <w:instrText xml:space="preserve"> PAGEREF _Toc103731717 \h </w:instrText>
            </w:r>
            <w:r>
              <w:rPr>
                <w:noProof/>
                <w:webHidden/>
              </w:rPr>
            </w:r>
            <w:r>
              <w:rPr>
                <w:noProof/>
                <w:webHidden/>
              </w:rPr>
              <w:fldChar w:fldCharType="separate"/>
            </w:r>
            <w:r>
              <w:rPr>
                <w:noProof/>
                <w:webHidden/>
              </w:rPr>
              <w:t>68</w:t>
            </w:r>
            <w:r>
              <w:rPr>
                <w:noProof/>
                <w:webHidden/>
              </w:rPr>
              <w:fldChar w:fldCharType="end"/>
            </w:r>
          </w:hyperlink>
        </w:p>
        <w:p w14:paraId="38CC80D8" w14:textId="4F2725D8" w:rsidR="00631DD7" w:rsidRDefault="00631DD7">
          <w:pPr>
            <w:pStyle w:val="27"/>
            <w:rPr>
              <w:rFonts w:asciiTheme="minorHAnsi" w:eastAsiaTheme="minorEastAsia" w:hAnsiTheme="minorHAnsi" w:cstheme="minorBidi"/>
              <w:noProof/>
              <w:sz w:val="24"/>
              <w:lang w:eastAsia="ru-RU"/>
            </w:rPr>
          </w:pPr>
          <w:hyperlink w:anchor="_Toc103731718" w:history="1">
            <w:r w:rsidRPr="001618C5">
              <w:rPr>
                <w:rStyle w:val="ae"/>
                <w:noProof/>
              </w:rPr>
              <w:t>3.5</w:t>
            </w:r>
            <w:r>
              <w:rPr>
                <w:rFonts w:asciiTheme="minorHAnsi" w:eastAsiaTheme="minorEastAsia" w:hAnsiTheme="minorHAnsi" w:cstheme="minorBidi"/>
                <w:noProof/>
                <w:sz w:val="24"/>
                <w:lang w:eastAsia="ru-RU"/>
              </w:rPr>
              <w:tab/>
            </w:r>
            <w:r w:rsidRPr="001618C5">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3731718 \h </w:instrText>
            </w:r>
            <w:r>
              <w:rPr>
                <w:noProof/>
                <w:webHidden/>
              </w:rPr>
            </w:r>
            <w:r>
              <w:rPr>
                <w:noProof/>
                <w:webHidden/>
              </w:rPr>
              <w:fldChar w:fldCharType="separate"/>
            </w:r>
            <w:r>
              <w:rPr>
                <w:noProof/>
                <w:webHidden/>
              </w:rPr>
              <w:t>69</w:t>
            </w:r>
            <w:r>
              <w:rPr>
                <w:noProof/>
                <w:webHidden/>
              </w:rPr>
              <w:fldChar w:fldCharType="end"/>
            </w:r>
          </w:hyperlink>
        </w:p>
        <w:p w14:paraId="18779FF5" w14:textId="39B100AD" w:rsidR="00631DD7" w:rsidRDefault="00631DD7">
          <w:pPr>
            <w:pStyle w:val="27"/>
            <w:rPr>
              <w:rFonts w:asciiTheme="minorHAnsi" w:eastAsiaTheme="minorEastAsia" w:hAnsiTheme="minorHAnsi" w:cstheme="minorBidi"/>
              <w:noProof/>
              <w:sz w:val="24"/>
              <w:lang w:eastAsia="ru-RU"/>
            </w:rPr>
          </w:pPr>
          <w:hyperlink w:anchor="_Toc103731719" w:history="1">
            <w:r w:rsidRPr="001618C5">
              <w:rPr>
                <w:rStyle w:val="ae"/>
                <w:noProof/>
              </w:rPr>
              <w:t>3.6</w:t>
            </w:r>
            <w:r>
              <w:rPr>
                <w:rFonts w:asciiTheme="minorHAnsi" w:eastAsiaTheme="minorEastAsia" w:hAnsiTheme="minorHAnsi" w:cstheme="minorBidi"/>
                <w:noProof/>
                <w:sz w:val="24"/>
                <w:lang w:eastAsia="ru-RU"/>
              </w:rPr>
              <w:tab/>
            </w:r>
            <w:r w:rsidRPr="001618C5">
              <w:rPr>
                <w:rStyle w:val="ae"/>
                <w:noProof/>
              </w:rPr>
              <w:t xml:space="preserve">Реализация подсистемы валидации данных об организации на основе </w:t>
            </w:r>
            <w:r w:rsidRPr="001618C5">
              <w:rPr>
                <w:rStyle w:val="ae"/>
                <w:noProof/>
                <w:lang w:val="en-US"/>
              </w:rPr>
              <w:t>MLP</w:t>
            </w:r>
            <w:r w:rsidRPr="001618C5">
              <w:rPr>
                <w:rStyle w:val="ae"/>
                <w:noProof/>
              </w:rPr>
              <w:t xml:space="preserve"> классификатора</w:t>
            </w:r>
            <w:r>
              <w:rPr>
                <w:noProof/>
                <w:webHidden/>
              </w:rPr>
              <w:tab/>
            </w:r>
            <w:r>
              <w:rPr>
                <w:noProof/>
                <w:webHidden/>
              </w:rPr>
              <w:fldChar w:fldCharType="begin"/>
            </w:r>
            <w:r>
              <w:rPr>
                <w:noProof/>
                <w:webHidden/>
              </w:rPr>
              <w:instrText xml:space="preserve"> PAGEREF _Toc103731719 \h </w:instrText>
            </w:r>
            <w:r>
              <w:rPr>
                <w:noProof/>
                <w:webHidden/>
              </w:rPr>
            </w:r>
            <w:r>
              <w:rPr>
                <w:noProof/>
                <w:webHidden/>
              </w:rPr>
              <w:fldChar w:fldCharType="separate"/>
            </w:r>
            <w:r>
              <w:rPr>
                <w:noProof/>
                <w:webHidden/>
              </w:rPr>
              <w:t>70</w:t>
            </w:r>
            <w:r>
              <w:rPr>
                <w:noProof/>
                <w:webHidden/>
              </w:rPr>
              <w:fldChar w:fldCharType="end"/>
            </w:r>
          </w:hyperlink>
        </w:p>
        <w:p w14:paraId="40404A67" w14:textId="5553BD56" w:rsidR="00631DD7" w:rsidRDefault="00631DD7">
          <w:pPr>
            <w:pStyle w:val="32"/>
            <w:rPr>
              <w:rFonts w:asciiTheme="minorHAnsi" w:eastAsiaTheme="minorEastAsia" w:hAnsiTheme="minorHAnsi" w:cstheme="minorBidi"/>
              <w:noProof/>
              <w:sz w:val="24"/>
              <w:lang w:eastAsia="ru-RU"/>
            </w:rPr>
          </w:pPr>
          <w:hyperlink w:anchor="_Toc103731720" w:history="1">
            <w:r w:rsidRPr="001618C5">
              <w:rPr>
                <w:rStyle w:val="ae"/>
                <w:noProof/>
              </w:rPr>
              <w:t>3.6.1. Реализация M</w:t>
            </w:r>
            <w:r w:rsidRPr="001618C5">
              <w:rPr>
                <w:rStyle w:val="ae"/>
                <w:noProof/>
                <w:lang w:val="en-US"/>
              </w:rPr>
              <w:t>LP</w:t>
            </w:r>
            <w:r w:rsidRPr="001618C5">
              <w:rPr>
                <w:rStyle w:val="ae"/>
                <w:noProof/>
              </w:rPr>
              <w:t xml:space="preserve"> классификатора</w:t>
            </w:r>
            <w:r>
              <w:rPr>
                <w:noProof/>
                <w:webHidden/>
              </w:rPr>
              <w:tab/>
            </w:r>
            <w:r>
              <w:rPr>
                <w:noProof/>
                <w:webHidden/>
              </w:rPr>
              <w:fldChar w:fldCharType="begin"/>
            </w:r>
            <w:r>
              <w:rPr>
                <w:noProof/>
                <w:webHidden/>
              </w:rPr>
              <w:instrText xml:space="preserve"> PAGEREF _Toc103731720 \h </w:instrText>
            </w:r>
            <w:r>
              <w:rPr>
                <w:noProof/>
                <w:webHidden/>
              </w:rPr>
            </w:r>
            <w:r>
              <w:rPr>
                <w:noProof/>
                <w:webHidden/>
              </w:rPr>
              <w:fldChar w:fldCharType="separate"/>
            </w:r>
            <w:r>
              <w:rPr>
                <w:noProof/>
                <w:webHidden/>
              </w:rPr>
              <w:t>70</w:t>
            </w:r>
            <w:r>
              <w:rPr>
                <w:noProof/>
                <w:webHidden/>
              </w:rPr>
              <w:fldChar w:fldCharType="end"/>
            </w:r>
          </w:hyperlink>
        </w:p>
        <w:p w14:paraId="7D73276F" w14:textId="4D7EDF84" w:rsidR="00631DD7" w:rsidRDefault="00631DD7">
          <w:pPr>
            <w:pStyle w:val="32"/>
            <w:rPr>
              <w:rFonts w:asciiTheme="minorHAnsi" w:eastAsiaTheme="minorEastAsia" w:hAnsiTheme="minorHAnsi" w:cstheme="minorBidi"/>
              <w:noProof/>
              <w:sz w:val="24"/>
              <w:lang w:eastAsia="ru-RU"/>
            </w:rPr>
          </w:pPr>
          <w:hyperlink w:anchor="_Toc103731721" w:history="1">
            <w:r w:rsidRPr="001618C5">
              <w:rPr>
                <w:rStyle w:val="ae"/>
                <w:noProof/>
              </w:rPr>
              <w:t>3.6.2.</w:t>
            </w:r>
            <w:r>
              <w:rPr>
                <w:rFonts w:asciiTheme="minorHAnsi" w:eastAsiaTheme="minorEastAsia" w:hAnsiTheme="minorHAnsi" w:cstheme="minorBidi"/>
                <w:noProof/>
                <w:sz w:val="24"/>
                <w:lang w:eastAsia="ru-RU"/>
              </w:rPr>
              <w:tab/>
            </w:r>
            <w:r w:rsidRPr="001618C5">
              <w:rPr>
                <w:rStyle w:val="ae"/>
                <w:noProof/>
              </w:rPr>
              <w:t xml:space="preserve">Алгоритм валидации данных об организации на основе </w:t>
            </w:r>
            <w:r w:rsidRPr="001618C5">
              <w:rPr>
                <w:rStyle w:val="ae"/>
                <w:noProof/>
                <w:lang w:val="en-US"/>
              </w:rPr>
              <w:t>MLP</w:t>
            </w:r>
            <w:r w:rsidRPr="001618C5">
              <w:rPr>
                <w:rStyle w:val="ae"/>
                <w:noProof/>
              </w:rPr>
              <w:t xml:space="preserve"> классификатора</w:t>
            </w:r>
            <w:r>
              <w:rPr>
                <w:noProof/>
                <w:webHidden/>
              </w:rPr>
              <w:tab/>
            </w:r>
            <w:r>
              <w:rPr>
                <w:noProof/>
                <w:webHidden/>
              </w:rPr>
              <w:fldChar w:fldCharType="begin"/>
            </w:r>
            <w:r>
              <w:rPr>
                <w:noProof/>
                <w:webHidden/>
              </w:rPr>
              <w:instrText xml:space="preserve"> PAGEREF _Toc103731721 \h </w:instrText>
            </w:r>
            <w:r>
              <w:rPr>
                <w:noProof/>
                <w:webHidden/>
              </w:rPr>
            </w:r>
            <w:r>
              <w:rPr>
                <w:noProof/>
                <w:webHidden/>
              </w:rPr>
              <w:fldChar w:fldCharType="separate"/>
            </w:r>
            <w:r>
              <w:rPr>
                <w:noProof/>
                <w:webHidden/>
              </w:rPr>
              <w:t>71</w:t>
            </w:r>
            <w:r>
              <w:rPr>
                <w:noProof/>
                <w:webHidden/>
              </w:rPr>
              <w:fldChar w:fldCharType="end"/>
            </w:r>
          </w:hyperlink>
        </w:p>
        <w:p w14:paraId="45BCBB3E" w14:textId="52312FAF" w:rsidR="00631DD7" w:rsidRDefault="00631DD7">
          <w:pPr>
            <w:pStyle w:val="32"/>
            <w:rPr>
              <w:rFonts w:asciiTheme="minorHAnsi" w:eastAsiaTheme="minorEastAsia" w:hAnsiTheme="minorHAnsi" w:cstheme="minorBidi"/>
              <w:noProof/>
              <w:sz w:val="24"/>
              <w:lang w:eastAsia="ru-RU"/>
            </w:rPr>
          </w:pPr>
          <w:hyperlink w:anchor="_Toc103731722" w:history="1">
            <w:r w:rsidRPr="001618C5">
              <w:rPr>
                <w:rStyle w:val="ae"/>
                <w:noProof/>
              </w:rPr>
              <w:t>3.6.3.</w:t>
            </w:r>
            <w:r>
              <w:rPr>
                <w:rFonts w:asciiTheme="minorHAnsi" w:eastAsiaTheme="minorEastAsia" w:hAnsiTheme="minorHAnsi" w:cstheme="minorBidi"/>
                <w:noProof/>
                <w:sz w:val="24"/>
                <w:lang w:eastAsia="ru-RU"/>
              </w:rPr>
              <w:tab/>
            </w:r>
            <w:r w:rsidRPr="001618C5">
              <w:rPr>
                <w:rStyle w:val="ae"/>
                <w:noProof/>
              </w:rPr>
              <w:t>Результаты работы подсистемы</w:t>
            </w:r>
            <w:r>
              <w:rPr>
                <w:noProof/>
                <w:webHidden/>
              </w:rPr>
              <w:tab/>
            </w:r>
            <w:r>
              <w:rPr>
                <w:noProof/>
                <w:webHidden/>
              </w:rPr>
              <w:fldChar w:fldCharType="begin"/>
            </w:r>
            <w:r>
              <w:rPr>
                <w:noProof/>
                <w:webHidden/>
              </w:rPr>
              <w:instrText xml:space="preserve"> PAGEREF _Toc103731722 \h </w:instrText>
            </w:r>
            <w:r>
              <w:rPr>
                <w:noProof/>
                <w:webHidden/>
              </w:rPr>
            </w:r>
            <w:r>
              <w:rPr>
                <w:noProof/>
                <w:webHidden/>
              </w:rPr>
              <w:fldChar w:fldCharType="separate"/>
            </w:r>
            <w:r>
              <w:rPr>
                <w:noProof/>
                <w:webHidden/>
              </w:rPr>
              <w:t>72</w:t>
            </w:r>
            <w:r>
              <w:rPr>
                <w:noProof/>
                <w:webHidden/>
              </w:rPr>
              <w:fldChar w:fldCharType="end"/>
            </w:r>
          </w:hyperlink>
        </w:p>
        <w:p w14:paraId="74682558" w14:textId="35A675E1" w:rsidR="00631DD7" w:rsidRDefault="00631DD7">
          <w:pPr>
            <w:pStyle w:val="27"/>
            <w:rPr>
              <w:rFonts w:asciiTheme="minorHAnsi" w:eastAsiaTheme="minorEastAsia" w:hAnsiTheme="minorHAnsi" w:cstheme="minorBidi"/>
              <w:noProof/>
              <w:sz w:val="24"/>
              <w:lang w:eastAsia="ru-RU"/>
            </w:rPr>
          </w:pPr>
          <w:hyperlink w:anchor="_Toc103731723" w:history="1">
            <w:r w:rsidRPr="001618C5">
              <w:rPr>
                <w:rStyle w:val="ae"/>
                <w:noProof/>
              </w:rPr>
              <w:t>3.7</w:t>
            </w:r>
            <w:r>
              <w:rPr>
                <w:rFonts w:asciiTheme="minorHAnsi" w:eastAsiaTheme="minorEastAsia" w:hAnsiTheme="minorHAnsi" w:cstheme="minorBidi"/>
                <w:noProof/>
                <w:sz w:val="24"/>
                <w:lang w:eastAsia="ru-RU"/>
              </w:rPr>
              <w:tab/>
            </w:r>
            <w:r w:rsidRPr="001618C5">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3731723 \h </w:instrText>
            </w:r>
            <w:r>
              <w:rPr>
                <w:noProof/>
                <w:webHidden/>
              </w:rPr>
            </w:r>
            <w:r>
              <w:rPr>
                <w:noProof/>
                <w:webHidden/>
              </w:rPr>
              <w:fldChar w:fldCharType="separate"/>
            </w:r>
            <w:r>
              <w:rPr>
                <w:noProof/>
                <w:webHidden/>
              </w:rPr>
              <w:t>73</w:t>
            </w:r>
            <w:r>
              <w:rPr>
                <w:noProof/>
                <w:webHidden/>
              </w:rPr>
              <w:fldChar w:fldCharType="end"/>
            </w:r>
          </w:hyperlink>
        </w:p>
        <w:p w14:paraId="5A6D896B" w14:textId="760566FD" w:rsidR="00631DD7" w:rsidRDefault="00631DD7">
          <w:pPr>
            <w:pStyle w:val="32"/>
            <w:rPr>
              <w:rFonts w:asciiTheme="minorHAnsi" w:eastAsiaTheme="minorEastAsia" w:hAnsiTheme="minorHAnsi" w:cstheme="minorBidi"/>
              <w:noProof/>
              <w:sz w:val="24"/>
              <w:lang w:eastAsia="ru-RU"/>
            </w:rPr>
          </w:pPr>
          <w:hyperlink w:anchor="_Toc103731724" w:history="1">
            <w:r w:rsidRPr="001618C5">
              <w:rPr>
                <w:rStyle w:val="ae"/>
                <w:noProof/>
              </w:rPr>
              <w:t>3.7.1.</w:t>
            </w:r>
            <w:r>
              <w:rPr>
                <w:rFonts w:asciiTheme="minorHAnsi" w:eastAsiaTheme="minorEastAsia" w:hAnsiTheme="minorHAnsi" w:cstheme="minorBidi"/>
                <w:noProof/>
                <w:sz w:val="24"/>
                <w:lang w:eastAsia="ru-RU"/>
              </w:rPr>
              <w:tab/>
            </w:r>
            <w:r w:rsidRPr="001618C5">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3731724 \h </w:instrText>
            </w:r>
            <w:r>
              <w:rPr>
                <w:noProof/>
                <w:webHidden/>
              </w:rPr>
            </w:r>
            <w:r>
              <w:rPr>
                <w:noProof/>
                <w:webHidden/>
              </w:rPr>
              <w:fldChar w:fldCharType="separate"/>
            </w:r>
            <w:r>
              <w:rPr>
                <w:noProof/>
                <w:webHidden/>
              </w:rPr>
              <w:t>73</w:t>
            </w:r>
            <w:r>
              <w:rPr>
                <w:noProof/>
                <w:webHidden/>
              </w:rPr>
              <w:fldChar w:fldCharType="end"/>
            </w:r>
          </w:hyperlink>
        </w:p>
        <w:p w14:paraId="373DAFCE" w14:textId="62679C03" w:rsidR="00631DD7" w:rsidRDefault="00631DD7">
          <w:pPr>
            <w:pStyle w:val="32"/>
            <w:rPr>
              <w:rFonts w:asciiTheme="minorHAnsi" w:eastAsiaTheme="minorEastAsia" w:hAnsiTheme="minorHAnsi" w:cstheme="minorBidi"/>
              <w:noProof/>
              <w:sz w:val="24"/>
              <w:lang w:eastAsia="ru-RU"/>
            </w:rPr>
          </w:pPr>
          <w:hyperlink w:anchor="_Toc103731725" w:history="1">
            <w:r w:rsidRPr="001618C5">
              <w:rPr>
                <w:rStyle w:val="ae"/>
                <w:noProof/>
              </w:rPr>
              <w:t>3.7.2.</w:t>
            </w:r>
            <w:r>
              <w:rPr>
                <w:rFonts w:asciiTheme="minorHAnsi" w:eastAsiaTheme="minorEastAsia" w:hAnsiTheme="minorHAnsi" w:cstheme="minorBidi"/>
                <w:noProof/>
                <w:sz w:val="24"/>
                <w:lang w:eastAsia="ru-RU"/>
              </w:rPr>
              <w:tab/>
            </w:r>
            <w:r w:rsidRPr="001618C5">
              <w:rPr>
                <w:rStyle w:val="ae"/>
                <w:noProof/>
              </w:rPr>
              <w:t xml:space="preserve">Компоненты и контейнеры фреймворка </w:t>
            </w:r>
            <w:r w:rsidRPr="001618C5">
              <w:rPr>
                <w:rStyle w:val="ae"/>
                <w:noProof/>
                <w:lang w:val="en-US"/>
              </w:rPr>
              <w:t>React</w:t>
            </w:r>
            <w:r>
              <w:rPr>
                <w:noProof/>
                <w:webHidden/>
              </w:rPr>
              <w:tab/>
            </w:r>
            <w:r>
              <w:rPr>
                <w:noProof/>
                <w:webHidden/>
              </w:rPr>
              <w:fldChar w:fldCharType="begin"/>
            </w:r>
            <w:r>
              <w:rPr>
                <w:noProof/>
                <w:webHidden/>
              </w:rPr>
              <w:instrText xml:space="preserve"> PAGEREF _Toc103731725 \h </w:instrText>
            </w:r>
            <w:r>
              <w:rPr>
                <w:noProof/>
                <w:webHidden/>
              </w:rPr>
            </w:r>
            <w:r>
              <w:rPr>
                <w:noProof/>
                <w:webHidden/>
              </w:rPr>
              <w:fldChar w:fldCharType="separate"/>
            </w:r>
            <w:r>
              <w:rPr>
                <w:noProof/>
                <w:webHidden/>
              </w:rPr>
              <w:t>74</w:t>
            </w:r>
            <w:r>
              <w:rPr>
                <w:noProof/>
                <w:webHidden/>
              </w:rPr>
              <w:fldChar w:fldCharType="end"/>
            </w:r>
          </w:hyperlink>
        </w:p>
        <w:p w14:paraId="548E34D2" w14:textId="216FFE79" w:rsidR="00631DD7" w:rsidRDefault="00631DD7">
          <w:pPr>
            <w:pStyle w:val="32"/>
            <w:rPr>
              <w:rFonts w:asciiTheme="minorHAnsi" w:eastAsiaTheme="minorEastAsia" w:hAnsiTheme="minorHAnsi" w:cstheme="minorBidi"/>
              <w:noProof/>
              <w:sz w:val="24"/>
              <w:lang w:eastAsia="ru-RU"/>
            </w:rPr>
          </w:pPr>
          <w:hyperlink w:anchor="_Toc103731726" w:history="1">
            <w:r w:rsidRPr="001618C5">
              <w:rPr>
                <w:rStyle w:val="ae"/>
                <w:noProof/>
              </w:rPr>
              <w:t>3.7.3.</w:t>
            </w:r>
            <w:r>
              <w:rPr>
                <w:rFonts w:asciiTheme="minorHAnsi" w:eastAsiaTheme="minorEastAsia" w:hAnsiTheme="minorHAnsi" w:cstheme="minorBidi"/>
                <w:noProof/>
                <w:sz w:val="24"/>
                <w:lang w:eastAsia="ru-RU"/>
              </w:rPr>
              <w:tab/>
            </w:r>
            <w:r w:rsidRPr="001618C5">
              <w:rPr>
                <w:rStyle w:val="ae"/>
                <w:noProof/>
              </w:rPr>
              <w:t xml:space="preserve">Взаимодействие с </w:t>
            </w:r>
            <w:r w:rsidRPr="001618C5">
              <w:rPr>
                <w:rStyle w:val="ae"/>
                <w:noProof/>
                <w:lang w:val="en-US"/>
              </w:rPr>
              <w:t>API</w:t>
            </w:r>
            <w:r>
              <w:rPr>
                <w:noProof/>
                <w:webHidden/>
              </w:rPr>
              <w:tab/>
            </w:r>
            <w:r>
              <w:rPr>
                <w:noProof/>
                <w:webHidden/>
              </w:rPr>
              <w:fldChar w:fldCharType="begin"/>
            </w:r>
            <w:r>
              <w:rPr>
                <w:noProof/>
                <w:webHidden/>
              </w:rPr>
              <w:instrText xml:space="preserve"> PAGEREF _Toc103731726 \h </w:instrText>
            </w:r>
            <w:r>
              <w:rPr>
                <w:noProof/>
                <w:webHidden/>
              </w:rPr>
            </w:r>
            <w:r>
              <w:rPr>
                <w:noProof/>
                <w:webHidden/>
              </w:rPr>
              <w:fldChar w:fldCharType="separate"/>
            </w:r>
            <w:r>
              <w:rPr>
                <w:noProof/>
                <w:webHidden/>
              </w:rPr>
              <w:t>75</w:t>
            </w:r>
            <w:r>
              <w:rPr>
                <w:noProof/>
                <w:webHidden/>
              </w:rPr>
              <w:fldChar w:fldCharType="end"/>
            </w:r>
          </w:hyperlink>
        </w:p>
        <w:p w14:paraId="6E8D44F6" w14:textId="354492A9" w:rsidR="00631DD7" w:rsidRDefault="00631DD7">
          <w:pPr>
            <w:pStyle w:val="1c"/>
            <w:tabs>
              <w:tab w:val="left" w:pos="560"/>
            </w:tabs>
            <w:rPr>
              <w:rFonts w:asciiTheme="minorHAnsi" w:eastAsiaTheme="minorEastAsia" w:hAnsiTheme="minorHAnsi" w:cstheme="minorBidi"/>
              <w:sz w:val="24"/>
              <w:szCs w:val="24"/>
              <w:lang w:eastAsia="ru-RU"/>
            </w:rPr>
          </w:pPr>
          <w:hyperlink w:anchor="_Toc103731727" w:history="1">
            <w:r w:rsidRPr="001618C5">
              <w:rPr>
                <w:rStyle w:val="ae"/>
              </w:rPr>
              <w:t>4.</w:t>
            </w:r>
            <w:r>
              <w:rPr>
                <w:rFonts w:asciiTheme="minorHAnsi" w:eastAsiaTheme="minorEastAsia" w:hAnsiTheme="minorHAnsi" w:cstheme="minorBidi"/>
                <w:sz w:val="24"/>
                <w:szCs w:val="24"/>
                <w:lang w:eastAsia="ru-RU"/>
              </w:rPr>
              <w:tab/>
            </w:r>
            <w:r w:rsidRPr="001618C5">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3731727 \h </w:instrText>
            </w:r>
            <w:r>
              <w:rPr>
                <w:webHidden/>
              </w:rPr>
            </w:r>
            <w:r>
              <w:rPr>
                <w:webHidden/>
              </w:rPr>
              <w:fldChar w:fldCharType="separate"/>
            </w:r>
            <w:r>
              <w:rPr>
                <w:webHidden/>
              </w:rPr>
              <w:t>77</w:t>
            </w:r>
            <w:r>
              <w:rPr>
                <w:webHidden/>
              </w:rPr>
              <w:fldChar w:fldCharType="end"/>
            </w:r>
          </w:hyperlink>
        </w:p>
        <w:p w14:paraId="3C9B880E" w14:textId="5F712406" w:rsidR="00631DD7" w:rsidRDefault="00631DD7">
          <w:pPr>
            <w:pStyle w:val="27"/>
            <w:rPr>
              <w:rFonts w:asciiTheme="minorHAnsi" w:eastAsiaTheme="minorEastAsia" w:hAnsiTheme="minorHAnsi" w:cstheme="minorBidi"/>
              <w:noProof/>
              <w:sz w:val="24"/>
              <w:lang w:eastAsia="ru-RU"/>
            </w:rPr>
          </w:pPr>
          <w:hyperlink w:anchor="_Toc103731728" w:history="1">
            <w:r w:rsidRPr="001618C5">
              <w:rPr>
                <w:rStyle w:val="ae"/>
                <w:noProof/>
              </w:rPr>
              <w:t>4.1.</w:t>
            </w:r>
            <w:r>
              <w:rPr>
                <w:rFonts w:asciiTheme="minorHAnsi" w:eastAsiaTheme="minorEastAsia" w:hAnsiTheme="minorHAnsi" w:cstheme="minorBidi"/>
                <w:noProof/>
                <w:sz w:val="24"/>
                <w:lang w:eastAsia="ru-RU"/>
              </w:rPr>
              <w:tab/>
            </w:r>
            <w:r w:rsidRPr="001618C5">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3731728 \h </w:instrText>
            </w:r>
            <w:r>
              <w:rPr>
                <w:noProof/>
                <w:webHidden/>
              </w:rPr>
            </w:r>
            <w:r>
              <w:rPr>
                <w:noProof/>
                <w:webHidden/>
              </w:rPr>
              <w:fldChar w:fldCharType="separate"/>
            </w:r>
            <w:r>
              <w:rPr>
                <w:noProof/>
                <w:webHidden/>
              </w:rPr>
              <w:t>77</w:t>
            </w:r>
            <w:r>
              <w:rPr>
                <w:noProof/>
                <w:webHidden/>
              </w:rPr>
              <w:fldChar w:fldCharType="end"/>
            </w:r>
          </w:hyperlink>
        </w:p>
        <w:p w14:paraId="35BF5023" w14:textId="1C4F253A" w:rsidR="00631DD7" w:rsidRDefault="00631DD7">
          <w:pPr>
            <w:pStyle w:val="32"/>
            <w:rPr>
              <w:rFonts w:asciiTheme="minorHAnsi" w:eastAsiaTheme="minorEastAsia" w:hAnsiTheme="minorHAnsi" w:cstheme="minorBidi"/>
              <w:noProof/>
              <w:sz w:val="24"/>
              <w:lang w:eastAsia="ru-RU"/>
            </w:rPr>
          </w:pPr>
          <w:hyperlink w:anchor="_Toc103731729" w:history="1">
            <w:r w:rsidRPr="001618C5">
              <w:rPr>
                <w:rStyle w:val="ae"/>
                <w:noProof/>
              </w:rPr>
              <w:t>4.1.1.</w:t>
            </w:r>
            <w:r>
              <w:rPr>
                <w:rFonts w:asciiTheme="minorHAnsi" w:eastAsiaTheme="minorEastAsia" w:hAnsiTheme="minorHAnsi" w:cstheme="minorBidi"/>
                <w:noProof/>
                <w:sz w:val="24"/>
                <w:lang w:eastAsia="ru-RU"/>
              </w:rPr>
              <w:tab/>
            </w:r>
            <w:r w:rsidRPr="001618C5">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731729 \h </w:instrText>
            </w:r>
            <w:r>
              <w:rPr>
                <w:noProof/>
                <w:webHidden/>
              </w:rPr>
            </w:r>
            <w:r>
              <w:rPr>
                <w:noProof/>
                <w:webHidden/>
              </w:rPr>
              <w:fldChar w:fldCharType="separate"/>
            </w:r>
            <w:r>
              <w:rPr>
                <w:noProof/>
                <w:webHidden/>
              </w:rPr>
              <w:t>77</w:t>
            </w:r>
            <w:r>
              <w:rPr>
                <w:noProof/>
                <w:webHidden/>
              </w:rPr>
              <w:fldChar w:fldCharType="end"/>
            </w:r>
          </w:hyperlink>
        </w:p>
        <w:p w14:paraId="07721A65" w14:textId="1E6FDAD3" w:rsidR="00631DD7" w:rsidRDefault="00631DD7">
          <w:pPr>
            <w:pStyle w:val="32"/>
            <w:rPr>
              <w:rFonts w:asciiTheme="minorHAnsi" w:eastAsiaTheme="minorEastAsia" w:hAnsiTheme="minorHAnsi" w:cstheme="minorBidi"/>
              <w:noProof/>
              <w:sz w:val="24"/>
              <w:lang w:eastAsia="ru-RU"/>
            </w:rPr>
          </w:pPr>
          <w:hyperlink w:anchor="_Toc103731730" w:history="1">
            <w:r w:rsidRPr="001618C5">
              <w:rPr>
                <w:rStyle w:val="ae"/>
                <w:noProof/>
              </w:rPr>
              <w:t>4.1.2.</w:t>
            </w:r>
            <w:r>
              <w:rPr>
                <w:rFonts w:asciiTheme="minorHAnsi" w:eastAsiaTheme="minorEastAsia" w:hAnsiTheme="minorHAnsi" w:cstheme="minorBidi"/>
                <w:noProof/>
                <w:sz w:val="24"/>
                <w:lang w:eastAsia="ru-RU"/>
              </w:rPr>
              <w:tab/>
            </w:r>
            <w:r w:rsidRPr="001618C5">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3731730 \h </w:instrText>
            </w:r>
            <w:r>
              <w:rPr>
                <w:noProof/>
                <w:webHidden/>
              </w:rPr>
            </w:r>
            <w:r>
              <w:rPr>
                <w:noProof/>
                <w:webHidden/>
              </w:rPr>
              <w:fldChar w:fldCharType="separate"/>
            </w:r>
            <w:r>
              <w:rPr>
                <w:noProof/>
                <w:webHidden/>
              </w:rPr>
              <w:t>79</w:t>
            </w:r>
            <w:r>
              <w:rPr>
                <w:noProof/>
                <w:webHidden/>
              </w:rPr>
              <w:fldChar w:fldCharType="end"/>
            </w:r>
          </w:hyperlink>
        </w:p>
        <w:p w14:paraId="3F6B59B3" w14:textId="7AA41826" w:rsidR="00631DD7" w:rsidRDefault="00631DD7">
          <w:pPr>
            <w:pStyle w:val="32"/>
            <w:rPr>
              <w:rFonts w:asciiTheme="minorHAnsi" w:eastAsiaTheme="minorEastAsia" w:hAnsiTheme="minorHAnsi" w:cstheme="minorBidi"/>
              <w:noProof/>
              <w:sz w:val="24"/>
              <w:lang w:eastAsia="ru-RU"/>
            </w:rPr>
          </w:pPr>
          <w:hyperlink w:anchor="_Toc103731731" w:history="1">
            <w:r w:rsidRPr="001618C5">
              <w:rPr>
                <w:rStyle w:val="ae"/>
                <w:noProof/>
              </w:rPr>
              <w:t>4.1.3.</w:t>
            </w:r>
            <w:r>
              <w:rPr>
                <w:rFonts w:asciiTheme="minorHAnsi" w:eastAsiaTheme="minorEastAsia" w:hAnsiTheme="minorHAnsi" w:cstheme="minorBidi"/>
                <w:noProof/>
                <w:sz w:val="24"/>
                <w:lang w:eastAsia="ru-RU"/>
              </w:rPr>
              <w:tab/>
            </w:r>
            <w:r w:rsidRPr="001618C5">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3731731 \h </w:instrText>
            </w:r>
            <w:r>
              <w:rPr>
                <w:noProof/>
                <w:webHidden/>
              </w:rPr>
            </w:r>
            <w:r>
              <w:rPr>
                <w:noProof/>
                <w:webHidden/>
              </w:rPr>
              <w:fldChar w:fldCharType="separate"/>
            </w:r>
            <w:r>
              <w:rPr>
                <w:noProof/>
                <w:webHidden/>
              </w:rPr>
              <w:t>80</w:t>
            </w:r>
            <w:r>
              <w:rPr>
                <w:noProof/>
                <w:webHidden/>
              </w:rPr>
              <w:fldChar w:fldCharType="end"/>
            </w:r>
          </w:hyperlink>
        </w:p>
        <w:p w14:paraId="145D0D09" w14:textId="18062719" w:rsidR="00631DD7" w:rsidRDefault="00631DD7">
          <w:pPr>
            <w:pStyle w:val="32"/>
            <w:rPr>
              <w:rFonts w:asciiTheme="minorHAnsi" w:eastAsiaTheme="minorEastAsia" w:hAnsiTheme="minorHAnsi" w:cstheme="minorBidi"/>
              <w:noProof/>
              <w:sz w:val="24"/>
              <w:lang w:eastAsia="ru-RU"/>
            </w:rPr>
          </w:pPr>
          <w:hyperlink w:anchor="_Toc103731732" w:history="1">
            <w:r w:rsidRPr="001618C5">
              <w:rPr>
                <w:rStyle w:val="ae"/>
                <w:noProof/>
              </w:rPr>
              <w:t>4.1.4.</w:t>
            </w:r>
            <w:r>
              <w:rPr>
                <w:rFonts w:asciiTheme="minorHAnsi" w:eastAsiaTheme="minorEastAsia" w:hAnsiTheme="minorHAnsi" w:cstheme="minorBidi"/>
                <w:noProof/>
                <w:sz w:val="24"/>
                <w:lang w:eastAsia="ru-RU"/>
              </w:rPr>
              <w:tab/>
            </w:r>
            <w:r w:rsidRPr="001618C5">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3731732 \h </w:instrText>
            </w:r>
            <w:r>
              <w:rPr>
                <w:noProof/>
                <w:webHidden/>
              </w:rPr>
            </w:r>
            <w:r>
              <w:rPr>
                <w:noProof/>
                <w:webHidden/>
              </w:rPr>
              <w:fldChar w:fldCharType="separate"/>
            </w:r>
            <w:r>
              <w:rPr>
                <w:noProof/>
                <w:webHidden/>
              </w:rPr>
              <w:t>81</w:t>
            </w:r>
            <w:r>
              <w:rPr>
                <w:noProof/>
                <w:webHidden/>
              </w:rPr>
              <w:fldChar w:fldCharType="end"/>
            </w:r>
          </w:hyperlink>
        </w:p>
        <w:p w14:paraId="50C9C00D" w14:textId="1F343DDB" w:rsidR="00631DD7" w:rsidRDefault="00631DD7">
          <w:pPr>
            <w:pStyle w:val="32"/>
            <w:rPr>
              <w:rFonts w:asciiTheme="minorHAnsi" w:eastAsiaTheme="minorEastAsia" w:hAnsiTheme="minorHAnsi" w:cstheme="minorBidi"/>
              <w:noProof/>
              <w:sz w:val="24"/>
              <w:lang w:eastAsia="ru-RU"/>
            </w:rPr>
          </w:pPr>
          <w:hyperlink w:anchor="_Toc103731733" w:history="1">
            <w:r w:rsidRPr="001618C5">
              <w:rPr>
                <w:rStyle w:val="ae"/>
                <w:noProof/>
              </w:rPr>
              <w:t>4.1.5.</w:t>
            </w:r>
            <w:r>
              <w:rPr>
                <w:rFonts w:asciiTheme="minorHAnsi" w:eastAsiaTheme="minorEastAsia" w:hAnsiTheme="minorHAnsi" w:cstheme="minorBidi"/>
                <w:noProof/>
                <w:sz w:val="24"/>
                <w:lang w:eastAsia="ru-RU"/>
              </w:rPr>
              <w:tab/>
            </w:r>
            <w:r w:rsidRPr="001618C5">
              <w:rPr>
                <w:rStyle w:val="ae"/>
                <w:noProof/>
              </w:rPr>
              <w:t>Сроки проведения тестирования</w:t>
            </w:r>
            <w:r>
              <w:rPr>
                <w:noProof/>
                <w:webHidden/>
              </w:rPr>
              <w:tab/>
            </w:r>
            <w:r>
              <w:rPr>
                <w:noProof/>
                <w:webHidden/>
              </w:rPr>
              <w:fldChar w:fldCharType="begin"/>
            </w:r>
            <w:r>
              <w:rPr>
                <w:noProof/>
                <w:webHidden/>
              </w:rPr>
              <w:instrText xml:space="preserve"> PAGEREF _Toc103731733 \h </w:instrText>
            </w:r>
            <w:r>
              <w:rPr>
                <w:noProof/>
                <w:webHidden/>
              </w:rPr>
            </w:r>
            <w:r>
              <w:rPr>
                <w:noProof/>
                <w:webHidden/>
              </w:rPr>
              <w:fldChar w:fldCharType="separate"/>
            </w:r>
            <w:r>
              <w:rPr>
                <w:noProof/>
                <w:webHidden/>
              </w:rPr>
              <w:t>82</w:t>
            </w:r>
            <w:r>
              <w:rPr>
                <w:noProof/>
                <w:webHidden/>
              </w:rPr>
              <w:fldChar w:fldCharType="end"/>
            </w:r>
          </w:hyperlink>
        </w:p>
        <w:p w14:paraId="66D98BE3" w14:textId="6FE520F1" w:rsidR="00631DD7" w:rsidRDefault="00631DD7">
          <w:pPr>
            <w:pStyle w:val="32"/>
            <w:rPr>
              <w:rFonts w:asciiTheme="minorHAnsi" w:eastAsiaTheme="minorEastAsia" w:hAnsiTheme="minorHAnsi" w:cstheme="minorBidi"/>
              <w:noProof/>
              <w:sz w:val="24"/>
              <w:lang w:eastAsia="ru-RU"/>
            </w:rPr>
          </w:pPr>
          <w:hyperlink w:anchor="_Toc103731734" w:history="1">
            <w:r w:rsidRPr="001618C5">
              <w:rPr>
                <w:rStyle w:val="ae"/>
                <w:noProof/>
              </w:rPr>
              <w:t>4.1.6.</w:t>
            </w:r>
            <w:r>
              <w:rPr>
                <w:rFonts w:asciiTheme="minorHAnsi" w:eastAsiaTheme="minorEastAsia" w:hAnsiTheme="minorHAnsi" w:cstheme="minorBidi"/>
                <w:noProof/>
                <w:sz w:val="24"/>
                <w:lang w:eastAsia="ru-RU"/>
              </w:rPr>
              <w:tab/>
            </w:r>
            <w:r w:rsidRPr="001618C5">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3731734 \h </w:instrText>
            </w:r>
            <w:r>
              <w:rPr>
                <w:noProof/>
                <w:webHidden/>
              </w:rPr>
            </w:r>
            <w:r>
              <w:rPr>
                <w:noProof/>
                <w:webHidden/>
              </w:rPr>
              <w:fldChar w:fldCharType="separate"/>
            </w:r>
            <w:r>
              <w:rPr>
                <w:noProof/>
                <w:webHidden/>
              </w:rPr>
              <w:t>82</w:t>
            </w:r>
            <w:r>
              <w:rPr>
                <w:noProof/>
                <w:webHidden/>
              </w:rPr>
              <w:fldChar w:fldCharType="end"/>
            </w:r>
          </w:hyperlink>
        </w:p>
        <w:p w14:paraId="42D86326" w14:textId="0EA24BA7" w:rsidR="00631DD7" w:rsidRDefault="00631DD7">
          <w:pPr>
            <w:pStyle w:val="27"/>
            <w:rPr>
              <w:rFonts w:asciiTheme="minorHAnsi" w:eastAsiaTheme="minorEastAsia" w:hAnsiTheme="minorHAnsi" w:cstheme="minorBidi"/>
              <w:noProof/>
              <w:sz w:val="24"/>
              <w:lang w:eastAsia="ru-RU"/>
            </w:rPr>
          </w:pPr>
          <w:hyperlink w:anchor="_Toc103731735" w:history="1">
            <w:r w:rsidRPr="001618C5">
              <w:rPr>
                <w:rStyle w:val="ae"/>
                <w:noProof/>
              </w:rPr>
              <w:t>4.2.</w:t>
            </w:r>
            <w:r>
              <w:rPr>
                <w:rFonts w:asciiTheme="minorHAnsi" w:eastAsiaTheme="minorEastAsia" w:hAnsiTheme="minorHAnsi" w:cstheme="minorBidi"/>
                <w:noProof/>
                <w:sz w:val="24"/>
                <w:lang w:eastAsia="ru-RU"/>
              </w:rPr>
              <w:tab/>
            </w:r>
            <w:r w:rsidRPr="001618C5">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3731735 \h </w:instrText>
            </w:r>
            <w:r>
              <w:rPr>
                <w:noProof/>
                <w:webHidden/>
              </w:rPr>
            </w:r>
            <w:r>
              <w:rPr>
                <w:noProof/>
                <w:webHidden/>
              </w:rPr>
              <w:fldChar w:fldCharType="separate"/>
            </w:r>
            <w:r>
              <w:rPr>
                <w:noProof/>
                <w:webHidden/>
              </w:rPr>
              <w:t>84</w:t>
            </w:r>
            <w:r>
              <w:rPr>
                <w:noProof/>
                <w:webHidden/>
              </w:rPr>
              <w:fldChar w:fldCharType="end"/>
            </w:r>
          </w:hyperlink>
        </w:p>
        <w:p w14:paraId="026080ED" w14:textId="1381C0EE" w:rsidR="00631DD7" w:rsidRDefault="00631DD7">
          <w:pPr>
            <w:pStyle w:val="32"/>
            <w:rPr>
              <w:rFonts w:asciiTheme="minorHAnsi" w:eastAsiaTheme="minorEastAsia" w:hAnsiTheme="minorHAnsi" w:cstheme="minorBidi"/>
              <w:noProof/>
              <w:sz w:val="24"/>
              <w:lang w:eastAsia="ru-RU"/>
            </w:rPr>
          </w:pPr>
          <w:hyperlink w:anchor="_Toc103731736" w:history="1">
            <w:r w:rsidRPr="001618C5">
              <w:rPr>
                <w:rStyle w:val="ae"/>
                <w:noProof/>
              </w:rPr>
              <w:t>4.2.1.</w:t>
            </w:r>
            <w:r>
              <w:rPr>
                <w:rFonts w:asciiTheme="minorHAnsi" w:eastAsiaTheme="minorEastAsia" w:hAnsiTheme="minorHAnsi" w:cstheme="minorBidi"/>
                <w:noProof/>
                <w:sz w:val="24"/>
                <w:lang w:eastAsia="ru-RU"/>
              </w:rPr>
              <w:tab/>
            </w:r>
            <w:r w:rsidRPr="001618C5">
              <w:rPr>
                <w:rStyle w:val="ae"/>
                <w:noProof/>
              </w:rPr>
              <w:t>Модульное тестирование</w:t>
            </w:r>
            <w:r>
              <w:rPr>
                <w:noProof/>
                <w:webHidden/>
              </w:rPr>
              <w:tab/>
            </w:r>
            <w:r>
              <w:rPr>
                <w:noProof/>
                <w:webHidden/>
              </w:rPr>
              <w:fldChar w:fldCharType="begin"/>
            </w:r>
            <w:r>
              <w:rPr>
                <w:noProof/>
                <w:webHidden/>
              </w:rPr>
              <w:instrText xml:space="preserve"> PAGEREF _Toc103731736 \h </w:instrText>
            </w:r>
            <w:r>
              <w:rPr>
                <w:noProof/>
                <w:webHidden/>
              </w:rPr>
            </w:r>
            <w:r>
              <w:rPr>
                <w:noProof/>
                <w:webHidden/>
              </w:rPr>
              <w:fldChar w:fldCharType="separate"/>
            </w:r>
            <w:r>
              <w:rPr>
                <w:noProof/>
                <w:webHidden/>
              </w:rPr>
              <w:t>85</w:t>
            </w:r>
            <w:r>
              <w:rPr>
                <w:noProof/>
                <w:webHidden/>
              </w:rPr>
              <w:fldChar w:fldCharType="end"/>
            </w:r>
          </w:hyperlink>
        </w:p>
        <w:p w14:paraId="4B3EA896" w14:textId="4EAD17B2" w:rsidR="00631DD7" w:rsidRDefault="00631DD7">
          <w:pPr>
            <w:pStyle w:val="32"/>
            <w:rPr>
              <w:rFonts w:asciiTheme="minorHAnsi" w:eastAsiaTheme="minorEastAsia" w:hAnsiTheme="minorHAnsi" w:cstheme="minorBidi"/>
              <w:noProof/>
              <w:sz w:val="24"/>
              <w:lang w:eastAsia="ru-RU"/>
            </w:rPr>
          </w:pPr>
          <w:hyperlink w:anchor="_Toc103731737" w:history="1">
            <w:r w:rsidRPr="001618C5">
              <w:rPr>
                <w:rStyle w:val="ae"/>
                <w:noProof/>
              </w:rPr>
              <w:t>4.2.2.</w:t>
            </w:r>
            <w:r>
              <w:rPr>
                <w:rFonts w:asciiTheme="minorHAnsi" w:eastAsiaTheme="minorEastAsia" w:hAnsiTheme="minorHAnsi" w:cstheme="minorBidi"/>
                <w:noProof/>
                <w:sz w:val="24"/>
                <w:lang w:eastAsia="ru-RU"/>
              </w:rPr>
              <w:tab/>
            </w:r>
            <w:r w:rsidRPr="001618C5">
              <w:rPr>
                <w:rStyle w:val="ae"/>
                <w:noProof/>
              </w:rPr>
              <w:t>Интеграционное тестирование</w:t>
            </w:r>
            <w:r>
              <w:rPr>
                <w:noProof/>
                <w:webHidden/>
              </w:rPr>
              <w:tab/>
            </w:r>
            <w:r>
              <w:rPr>
                <w:noProof/>
                <w:webHidden/>
              </w:rPr>
              <w:fldChar w:fldCharType="begin"/>
            </w:r>
            <w:r>
              <w:rPr>
                <w:noProof/>
                <w:webHidden/>
              </w:rPr>
              <w:instrText xml:space="preserve"> PAGEREF _Toc103731737 \h </w:instrText>
            </w:r>
            <w:r>
              <w:rPr>
                <w:noProof/>
                <w:webHidden/>
              </w:rPr>
            </w:r>
            <w:r>
              <w:rPr>
                <w:noProof/>
                <w:webHidden/>
              </w:rPr>
              <w:fldChar w:fldCharType="separate"/>
            </w:r>
            <w:r>
              <w:rPr>
                <w:noProof/>
                <w:webHidden/>
              </w:rPr>
              <w:t>87</w:t>
            </w:r>
            <w:r>
              <w:rPr>
                <w:noProof/>
                <w:webHidden/>
              </w:rPr>
              <w:fldChar w:fldCharType="end"/>
            </w:r>
          </w:hyperlink>
        </w:p>
        <w:p w14:paraId="3DD66DF1" w14:textId="210D94C9" w:rsidR="00631DD7" w:rsidRDefault="00631DD7">
          <w:pPr>
            <w:pStyle w:val="27"/>
            <w:rPr>
              <w:rFonts w:asciiTheme="minorHAnsi" w:eastAsiaTheme="minorEastAsia" w:hAnsiTheme="minorHAnsi" w:cstheme="minorBidi"/>
              <w:noProof/>
              <w:sz w:val="24"/>
              <w:lang w:eastAsia="ru-RU"/>
            </w:rPr>
          </w:pPr>
          <w:hyperlink w:anchor="_Toc103731738" w:history="1">
            <w:r w:rsidRPr="001618C5">
              <w:rPr>
                <w:rStyle w:val="ae"/>
                <w:noProof/>
              </w:rPr>
              <w:t>4.3.</w:t>
            </w:r>
            <w:r>
              <w:rPr>
                <w:rFonts w:asciiTheme="minorHAnsi" w:eastAsiaTheme="minorEastAsia" w:hAnsiTheme="minorHAnsi" w:cstheme="minorBidi"/>
                <w:noProof/>
                <w:sz w:val="24"/>
                <w:lang w:eastAsia="ru-RU"/>
              </w:rPr>
              <w:tab/>
            </w:r>
            <w:r w:rsidRPr="001618C5">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3731738 \h </w:instrText>
            </w:r>
            <w:r>
              <w:rPr>
                <w:noProof/>
                <w:webHidden/>
              </w:rPr>
            </w:r>
            <w:r>
              <w:rPr>
                <w:noProof/>
                <w:webHidden/>
              </w:rPr>
              <w:fldChar w:fldCharType="separate"/>
            </w:r>
            <w:r>
              <w:rPr>
                <w:noProof/>
                <w:webHidden/>
              </w:rPr>
              <w:t>88</w:t>
            </w:r>
            <w:r>
              <w:rPr>
                <w:noProof/>
                <w:webHidden/>
              </w:rPr>
              <w:fldChar w:fldCharType="end"/>
            </w:r>
          </w:hyperlink>
        </w:p>
        <w:p w14:paraId="66449329" w14:textId="48123DA6" w:rsidR="00631DD7" w:rsidRDefault="00631DD7">
          <w:pPr>
            <w:pStyle w:val="27"/>
            <w:rPr>
              <w:rFonts w:asciiTheme="minorHAnsi" w:eastAsiaTheme="minorEastAsia" w:hAnsiTheme="minorHAnsi" w:cstheme="minorBidi"/>
              <w:noProof/>
              <w:sz w:val="24"/>
              <w:lang w:eastAsia="ru-RU"/>
            </w:rPr>
          </w:pPr>
          <w:hyperlink w:anchor="_Toc103731739" w:history="1">
            <w:r w:rsidRPr="001618C5">
              <w:rPr>
                <w:rStyle w:val="ae"/>
                <w:noProof/>
              </w:rPr>
              <w:t>4.4.</w:t>
            </w:r>
            <w:r>
              <w:rPr>
                <w:rFonts w:asciiTheme="minorHAnsi" w:eastAsiaTheme="minorEastAsia" w:hAnsiTheme="minorHAnsi" w:cstheme="minorBidi"/>
                <w:noProof/>
                <w:sz w:val="24"/>
                <w:lang w:eastAsia="ru-RU"/>
              </w:rPr>
              <w:tab/>
            </w:r>
            <w:r w:rsidRPr="001618C5">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3731739 \h </w:instrText>
            </w:r>
            <w:r>
              <w:rPr>
                <w:noProof/>
                <w:webHidden/>
              </w:rPr>
            </w:r>
            <w:r>
              <w:rPr>
                <w:noProof/>
                <w:webHidden/>
              </w:rPr>
              <w:fldChar w:fldCharType="separate"/>
            </w:r>
            <w:r>
              <w:rPr>
                <w:noProof/>
                <w:webHidden/>
              </w:rPr>
              <w:t>90</w:t>
            </w:r>
            <w:r>
              <w:rPr>
                <w:noProof/>
                <w:webHidden/>
              </w:rPr>
              <w:fldChar w:fldCharType="end"/>
            </w:r>
          </w:hyperlink>
        </w:p>
        <w:p w14:paraId="6FCE7936" w14:textId="6509B87C" w:rsidR="00631DD7" w:rsidRDefault="00631DD7">
          <w:pPr>
            <w:pStyle w:val="32"/>
            <w:rPr>
              <w:rFonts w:asciiTheme="minorHAnsi" w:eastAsiaTheme="minorEastAsia" w:hAnsiTheme="minorHAnsi" w:cstheme="minorBidi"/>
              <w:noProof/>
              <w:sz w:val="24"/>
              <w:lang w:eastAsia="ru-RU"/>
            </w:rPr>
          </w:pPr>
          <w:hyperlink w:anchor="_Toc103731740" w:history="1">
            <w:r w:rsidRPr="001618C5">
              <w:rPr>
                <w:rStyle w:val="ae"/>
                <w:noProof/>
              </w:rPr>
              <w:t>4.4.1.</w:t>
            </w:r>
            <w:r>
              <w:rPr>
                <w:rFonts w:asciiTheme="minorHAnsi" w:eastAsiaTheme="minorEastAsia" w:hAnsiTheme="minorHAnsi" w:cstheme="minorBidi"/>
                <w:noProof/>
                <w:sz w:val="24"/>
                <w:lang w:eastAsia="ru-RU"/>
              </w:rPr>
              <w:tab/>
            </w:r>
            <w:r w:rsidRPr="001618C5">
              <w:rPr>
                <w:rStyle w:val="ae"/>
                <w:noProof/>
              </w:rPr>
              <w:t>Аппаратные требования для использования  разработанного ПО</w:t>
            </w:r>
            <w:r>
              <w:rPr>
                <w:noProof/>
                <w:webHidden/>
              </w:rPr>
              <w:tab/>
            </w:r>
            <w:r>
              <w:rPr>
                <w:noProof/>
                <w:webHidden/>
              </w:rPr>
              <w:fldChar w:fldCharType="begin"/>
            </w:r>
            <w:r>
              <w:rPr>
                <w:noProof/>
                <w:webHidden/>
              </w:rPr>
              <w:instrText xml:space="preserve"> PAGEREF _Toc103731740 \h </w:instrText>
            </w:r>
            <w:r>
              <w:rPr>
                <w:noProof/>
                <w:webHidden/>
              </w:rPr>
            </w:r>
            <w:r>
              <w:rPr>
                <w:noProof/>
                <w:webHidden/>
              </w:rPr>
              <w:fldChar w:fldCharType="separate"/>
            </w:r>
            <w:r>
              <w:rPr>
                <w:noProof/>
                <w:webHidden/>
              </w:rPr>
              <w:t>90</w:t>
            </w:r>
            <w:r>
              <w:rPr>
                <w:noProof/>
                <w:webHidden/>
              </w:rPr>
              <w:fldChar w:fldCharType="end"/>
            </w:r>
          </w:hyperlink>
        </w:p>
        <w:p w14:paraId="5F0D0D58" w14:textId="5FA04EAB" w:rsidR="00631DD7" w:rsidRDefault="00631DD7">
          <w:pPr>
            <w:pStyle w:val="32"/>
            <w:rPr>
              <w:rFonts w:asciiTheme="minorHAnsi" w:eastAsiaTheme="minorEastAsia" w:hAnsiTheme="minorHAnsi" w:cstheme="minorBidi"/>
              <w:noProof/>
              <w:sz w:val="24"/>
              <w:lang w:eastAsia="ru-RU"/>
            </w:rPr>
          </w:pPr>
          <w:hyperlink w:anchor="_Toc103731741" w:history="1">
            <w:r w:rsidRPr="001618C5">
              <w:rPr>
                <w:rStyle w:val="ae"/>
                <w:noProof/>
              </w:rPr>
              <w:t>4.4.2.</w:t>
            </w:r>
            <w:r>
              <w:rPr>
                <w:rFonts w:asciiTheme="minorHAnsi" w:eastAsiaTheme="minorEastAsia" w:hAnsiTheme="minorHAnsi" w:cstheme="minorBidi"/>
                <w:noProof/>
                <w:sz w:val="24"/>
                <w:lang w:eastAsia="ru-RU"/>
              </w:rPr>
              <w:tab/>
            </w:r>
            <w:r w:rsidRPr="001618C5">
              <w:rPr>
                <w:rStyle w:val="ae"/>
                <w:noProof/>
              </w:rPr>
              <w:t>Апробация аппаратных требований для использования разработанного ПО</w:t>
            </w:r>
            <w:r>
              <w:rPr>
                <w:noProof/>
                <w:webHidden/>
              </w:rPr>
              <w:tab/>
            </w:r>
            <w:r>
              <w:rPr>
                <w:noProof/>
                <w:webHidden/>
              </w:rPr>
              <w:fldChar w:fldCharType="begin"/>
            </w:r>
            <w:r>
              <w:rPr>
                <w:noProof/>
                <w:webHidden/>
              </w:rPr>
              <w:instrText xml:space="preserve"> PAGEREF _Toc103731741 \h </w:instrText>
            </w:r>
            <w:r>
              <w:rPr>
                <w:noProof/>
                <w:webHidden/>
              </w:rPr>
            </w:r>
            <w:r>
              <w:rPr>
                <w:noProof/>
                <w:webHidden/>
              </w:rPr>
              <w:fldChar w:fldCharType="separate"/>
            </w:r>
            <w:r>
              <w:rPr>
                <w:noProof/>
                <w:webHidden/>
              </w:rPr>
              <w:t>91</w:t>
            </w:r>
            <w:r>
              <w:rPr>
                <w:noProof/>
                <w:webHidden/>
              </w:rPr>
              <w:fldChar w:fldCharType="end"/>
            </w:r>
          </w:hyperlink>
        </w:p>
        <w:p w14:paraId="12C5C535" w14:textId="6CD75F0A" w:rsidR="00631DD7" w:rsidRDefault="00631DD7">
          <w:pPr>
            <w:pStyle w:val="32"/>
            <w:rPr>
              <w:rFonts w:asciiTheme="minorHAnsi" w:eastAsiaTheme="minorEastAsia" w:hAnsiTheme="minorHAnsi" w:cstheme="minorBidi"/>
              <w:noProof/>
              <w:sz w:val="24"/>
              <w:lang w:eastAsia="ru-RU"/>
            </w:rPr>
          </w:pPr>
          <w:hyperlink w:anchor="_Toc103731742" w:history="1">
            <w:r w:rsidRPr="001618C5">
              <w:rPr>
                <w:rStyle w:val="ae"/>
                <w:noProof/>
              </w:rPr>
              <w:t>4.4.3.</w:t>
            </w:r>
            <w:r>
              <w:rPr>
                <w:rFonts w:asciiTheme="minorHAnsi" w:eastAsiaTheme="minorEastAsia" w:hAnsiTheme="minorHAnsi" w:cstheme="minorBidi"/>
                <w:noProof/>
                <w:sz w:val="24"/>
                <w:lang w:eastAsia="ru-RU"/>
              </w:rPr>
              <w:tab/>
            </w:r>
            <w:r w:rsidRPr="001618C5">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3731742 \h </w:instrText>
            </w:r>
            <w:r>
              <w:rPr>
                <w:noProof/>
                <w:webHidden/>
              </w:rPr>
            </w:r>
            <w:r>
              <w:rPr>
                <w:noProof/>
                <w:webHidden/>
              </w:rPr>
              <w:fldChar w:fldCharType="separate"/>
            </w:r>
            <w:r>
              <w:rPr>
                <w:noProof/>
                <w:webHidden/>
              </w:rPr>
              <w:t>92</w:t>
            </w:r>
            <w:r>
              <w:rPr>
                <w:noProof/>
                <w:webHidden/>
              </w:rPr>
              <w:fldChar w:fldCharType="end"/>
            </w:r>
          </w:hyperlink>
        </w:p>
        <w:p w14:paraId="482B4CBC" w14:textId="7ED3BE08" w:rsidR="00631DD7" w:rsidRDefault="00631DD7">
          <w:pPr>
            <w:pStyle w:val="27"/>
            <w:rPr>
              <w:rFonts w:asciiTheme="minorHAnsi" w:eastAsiaTheme="minorEastAsia" w:hAnsiTheme="minorHAnsi" w:cstheme="minorBidi"/>
              <w:noProof/>
              <w:sz w:val="24"/>
              <w:lang w:eastAsia="ru-RU"/>
            </w:rPr>
          </w:pPr>
          <w:hyperlink w:anchor="_Toc103731743" w:history="1">
            <w:r w:rsidRPr="001618C5">
              <w:rPr>
                <w:rStyle w:val="ae"/>
                <w:noProof/>
              </w:rPr>
              <w:t>4.5.</w:t>
            </w:r>
            <w:r>
              <w:rPr>
                <w:rFonts w:asciiTheme="minorHAnsi" w:eastAsiaTheme="minorEastAsia" w:hAnsiTheme="minorHAnsi" w:cstheme="minorBidi"/>
                <w:noProof/>
                <w:sz w:val="24"/>
                <w:lang w:eastAsia="ru-RU"/>
              </w:rPr>
              <w:tab/>
            </w:r>
            <w:r w:rsidRPr="001618C5">
              <w:rPr>
                <w:rStyle w:val="ae"/>
                <w:noProof/>
              </w:rPr>
              <w:t>Доставка системы формирования программы энергосбережения пользователю</w:t>
            </w:r>
            <w:r>
              <w:rPr>
                <w:noProof/>
                <w:webHidden/>
              </w:rPr>
              <w:tab/>
            </w:r>
            <w:r>
              <w:rPr>
                <w:noProof/>
                <w:webHidden/>
              </w:rPr>
              <w:fldChar w:fldCharType="begin"/>
            </w:r>
            <w:r>
              <w:rPr>
                <w:noProof/>
                <w:webHidden/>
              </w:rPr>
              <w:instrText xml:space="preserve"> PAGEREF _Toc103731743 \h </w:instrText>
            </w:r>
            <w:r>
              <w:rPr>
                <w:noProof/>
                <w:webHidden/>
              </w:rPr>
            </w:r>
            <w:r>
              <w:rPr>
                <w:noProof/>
                <w:webHidden/>
              </w:rPr>
              <w:fldChar w:fldCharType="separate"/>
            </w:r>
            <w:r>
              <w:rPr>
                <w:noProof/>
                <w:webHidden/>
              </w:rPr>
              <w:t>93</w:t>
            </w:r>
            <w:r>
              <w:rPr>
                <w:noProof/>
                <w:webHidden/>
              </w:rPr>
              <w:fldChar w:fldCharType="end"/>
            </w:r>
          </w:hyperlink>
        </w:p>
        <w:p w14:paraId="402B90E7" w14:textId="51AF210C" w:rsidR="00631DD7" w:rsidRDefault="00631DD7">
          <w:pPr>
            <w:pStyle w:val="32"/>
            <w:rPr>
              <w:rFonts w:asciiTheme="minorHAnsi" w:eastAsiaTheme="minorEastAsia" w:hAnsiTheme="minorHAnsi" w:cstheme="minorBidi"/>
              <w:noProof/>
              <w:sz w:val="24"/>
              <w:lang w:eastAsia="ru-RU"/>
            </w:rPr>
          </w:pPr>
          <w:hyperlink w:anchor="_Toc103731744" w:history="1">
            <w:r w:rsidRPr="001618C5">
              <w:rPr>
                <w:rStyle w:val="ae"/>
                <w:noProof/>
              </w:rPr>
              <w:t>4.5.1.</w:t>
            </w:r>
            <w:r>
              <w:rPr>
                <w:rFonts w:asciiTheme="minorHAnsi" w:eastAsiaTheme="minorEastAsia" w:hAnsiTheme="minorHAnsi" w:cstheme="minorBidi"/>
                <w:noProof/>
                <w:sz w:val="24"/>
                <w:lang w:eastAsia="ru-RU"/>
              </w:rPr>
              <w:tab/>
            </w:r>
            <w:r w:rsidRPr="001618C5">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3731744 \h </w:instrText>
            </w:r>
            <w:r>
              <w:rPr>
                <w:noProof/>
                <w:webHidden/>
              </w:rPr>
            </w:r>
            <w:r>
              <w:rPr>
                <w:noProof/>
                <w:webHidden/>
              </w:rPr>
              <w:fldChar w:fldCharType="separate"/>
            </w:r>
            <w:r>
              <w:rPr>
                <w:noProof/>
                <w:webHidden/>
              </w:rPr>
              <w:t>94</w:t>
            </w:r>
            <w:r>
              <w:rPr>
                <w:noProof/>
                <w:webHidden/>
              </w:rPr>
              <w:fldChar w:fldCharType="end"/>
            </w:r>
          </w:hyperlink>
        </w:p>
        <w:p w14:paraId="6262C821" w14:textId="46F36653" w:rsidR="00631DD7" w:rsidRDefault="00631DD7">
          <w:pPr>
            <w:pStyle w:val="32"/>
            <w:rPr>
              <w:rFonts w:asciiTheme="minorHAnsi" w:eastAsiaTheme="minorEastAsia" w:hAnsiTheme="minorHAnsi" w:cstheme="minorBidi"/>
              <w:noProof/>
              <w:sz w:val="24"/>
              <w:lang w:eastAsia="ru-RU"/>
            </w:rPr>
          </w:pPr>
          <w:hyperlink w:anchor="_Toc103731745" w:history="1">
            <w:r w:rsidRPr="001618C5">
              <w:rPr>
                <w:rStyle w:val="ae"/>
                <w:noProof/>
              </w:rPr>
              <w:t>4.5.2.</w:t>
            </w:r>
            <w:r>
              <w:rPr>
                <w:rFonts w:asciiTheme="minorHAnsi" w:eastAsiaTheme="minorEastAsia" w:hAnsiTheme="minorHAnsi" w:cstheme="minorBidi"/>
                <w:noProof/>
                <w:sz w:val="24"/>
                <w:lang w:eastAsia="ru-RU"/>
              </w:rPr>
              <w:tab/>
            </w:r>
            <w:r w:rsidRPr="001618C5">
              <w:rPr>
                <w:rStyle w:val="ae"/>
                <w:noProof/>
              </w:rPr>
              <w:t>Процесс развертывания</w:t>
            </w:r>
            <w:r>
              <w:rPr>
                <w:noProof/>
                <w:webHidden/>
              </w:rPr>
              <w:tab/>
            </w:r>
            <w:r>
              <w:rPr>
                <w:noProof/>
                <w:webHidden/>
              </w:rPr>
              <w:fldChar w:fldCharType="begin"/>
            </w:r>
            <w:r>
              <w:rPr>
                <w:noProof/>
                <w:webHidden/>
              </w:rPr>
              <w:instrText xml:space="preserve"> PAGEREF _Toc103731745 \h </w:instrText>
            </w:r>
            <w:r>
              <w:rPr>
                <w:noProof/>
                <w:webHidden/>
              </w:rPr>
            </w:r>
            <w:r>
              <w:rPr>
                <w:noProof/>
                <w:webHidden/>
              </w:rPr>
              <w:fldChar w:fldCharType="separate"/>
            </w:r>
            <w:r>
              <w:rPr>
                <w:noProof/>
                <w:webHidden/>
              </w:rPr>
              <w:t>95</w:t>
            </w:r>
            <w:r>
              <w:rPr>
                <w:noProof/>
                <w:webHidden/>
              </w:rPr>
              <w:fldChar w:fldCharType="end"/>
            </w:r>
          </w:hyperlink>
        </w:p>
        <w:p w14:paraId="02A48E81" w14:textId="1D3CF4BF" w:rsidR="00631DD7" w:rsidRDefault="00631DD7">
          <w:pPr>
            <w:pStyle w:val="1c"/>
            <w:rPr>
              <w:rFonts w:asciiTheme="minorHAnsi" w:eastAsiaTheme="minorEastAsia" w:hAnsiTheme="minorHAnsi" w:cstheme="minorBidi"/>
              <w:sz w:val="24"/>
              <w:szCs w:val="24"/>
              <w:lang w:eastAsia="ru-RU"/>
            </w:rPr>
          </w:pPr>
          <w:hyperlink w:anchor="_Toc103731746" w:history="1">
            <w:r w:rsidRPr="001618C5">
              <w:rPr>
                <w:rStyle w:val="ae"/>
                <w:rFonts w:eastAsia="Calibri"/>
              </w:rPr>
              <w:t>З</w:t>
            </w:r>
            <w:r w:rsidRPr="001618C5">
              <w:rPr>
                <w:rStyle w:val="ae"/>
                <w:rFonts w:eastAsia="Calibri"/>
                <w:lang w:val="en-US"/>
              </w:rPr>
              <w:t>A</w:t>
            </w:r>
            <w:r w:rsidRPr="001618C5">
              <w:rPr>
                <w:rStyle w:val="ae"/>
                <w:rFonts w:eastAsia="Calibri"/>
              </w:rPr>
              <w:t>КЛЮЧЕНИЕ</w:t>
            </w:r>
            <w:r>
              <w:rPr>
                <w:webHidden/>
              </w:rPr>
              <w:tab/>
            </w:r>
            <w:r>
              <w:rPr>
                <w:webHidden/>
              </w:rPr>
              <w:fldChar w:fldCharType="begin"/>
            </w:r>
            <w:r>
              <w:rPr>
                <w:webHidden/>
              </w:rPr>
              <w:instrText xml:space="preserve"> PAGEREF _Toc103731746 \h </w:instrText>
            </w:r>
            <w:r>
              <w:rPr>
                <w:webHidden/>
              </w:rPr>
            </w:r>
            <w:r>
              <w:rPr>
                <w:webHidden/>
              </w:rPr>
              <w:fldChar w:fldCharType="separate"/>
            </w:r>
            <w:r>
              <w:rPr>
                <w:webHidden/>
              </w:rPr>
              <w:t>97</w:t>
            </w:r>
            <w:r>
              <w:rPr>
                <w:webHidden/>
              </w:rPr>
              <w:fldChar w:fldCharType="end"/>
            </w:r>
          </w:hyperlink>
        </w:p>
        <w:p w14:paraId="7DFBAFA5" w14:textId="7413E186" w:rsidR="00631DD7" w:rsidRDefault="00631DD7">
          <w:pPr>
            <w:pStyle w:val="1c"/>
            <w:rPr>
              <w:rFonts w:asciiTheme="minorHAnsi" w:eastAsiaTheme="minorEastAsia" w:hAnsiTheme="minorHAnsi" w:cstheme="minorBidi"/>
              <w:sz w:val="24"/>
              <w:szCs w:val="24"/>
              <w:lang w:eastAsia="ru-RU"/>
            </w:rPr>
          </w:pPr>
          <w:hyperlink w:anchor="_Toc103731747" w:history="1">
            <w:r w:rsidRPr="001618C5">
              <w:rPr>
                <w:rStyle w:val="ae"/>
              </w:rPr>
              <w:t>СПИС</w:t>
            </w:r>
            <w:r w:rsidRPr="001618C5">
              <w:rPr>
                <w:rStyle w:val="ae"/>
                <w:lang w:val="en-US"/>
              </w:rPr>
              <w:t>O</w:t>
            </w:r>
            <w:r w:rsidRPr="001618C5">
              <w:rPr>
                <w:rStyle w:val="ae"/>
              </w:rPr>
              <w:t>К ЛИТЕР</w:t>
            </w:r>
            <w:r w:rsidRPr="001618C5">
              <w:rPr>
                <w:rStyle w:val="ae"/>
                <w:lang w:val="en-US"/>
              </w:rPr>
              <w:t>A</w:t>
            </w:r>
            <w:r w:rsidRPr="001618C5">
              <w:rPr>
                <w:rStyle w:val="ae"/>
              </w:rPr>
              <w:t>ТУРЫ</w:t>
            </w:r>
            <w:r>
              <w:rPr>
                <w:webHidden/>
              </w:rPr>
              <w:tab/>
            </w:r>
            <w:r>
              <w:rPr>
                <w:webHidden/>
              </w:rPr>
              <w:fldChar w:fldCharType="begin"/>
            </w:r>
            <w:r>
              <w:rPr>
                <w:webHidden/>
              </w:rPr>
              <w:instrText xml:space="preserve"> PAGEREF _Toc103731747 \h </w:instrText>
            </w:r>
            <w:r>
              <w:rPr>
                <w:webHidden/>
              </w:rPr>
            </w:r>
            <w:r>
              <w:rPr>
                <w:webHidden/>
              </w:rPr>
              <w:fldChar w:fldCharType="separate"/>
            </w:r>
            <w:r>
              <w:rPr>
                <w:webHidden/>
              </w:rPr>
              <w:t>99</w:t>
            </w:r>
            <w:r>
              <w:rPr>
                <w:webHidden/>
              </w:rPr>
              <w:fldChar w:fldCharType="end"/>
            </w:r>
          </w:hyperlink>
        </w:p>
        <w:p w14:paraId="3B8E4368" w14:textId="73011743" w:rsidR="00631DD7" w:rsidRDefault="00631DD7">
          <w:pPr>
            <w:pStyle w:val="1c"/>
            <w:rPr>
              <w:rFonts w:asciiTheme="minorHAnsi" w:eastAsiaTheme="minorEastAsia" w:hAnsiTheme="minorHAnsi" w:cstheme="minorBidi"/>
              <w:sz w:val="24"/>
              <w:szCs w:val="24"/>
              <w:lang w:eastAsia="ru-RU"/>
            </w:rPr>
          </w:pPr>
          <w:hyperlink w:anchor="_Toc103731748" w:history="1">
            <w:r w:rsidRPr="001618C5">
              <w:rPr>
                <w:rStyle w:val="ae"/>
                <w:rFonts w:eastAsia="Calibri"/>
              </w:rPr>
              <w:t>ПРИЛ</w:t>
            </w:r>
            <w:r w:rsidRPr="001618C5">
              <w:rPr>
                <w:rStyle w:val="ae"/>
                <w:rFonts w:eastAsia="Calibri"/>
                <w:lang w:val="en-US"/>
              </w:rPr>
              <w:t>O</w:t>
            </w:r>
            <w:r w:rsidRPr="001618C5">
              <w:rPr>
                <w:rStyle w:val="ae"/>
                <w:rFonts w:eastAsia="Calibri"/>
              </w:rPr>
              <w:t>ЖЕНИЕ А</w:t>
            </w:r>
            <w:r>
              <w:rPr>
                <w:webHidden/>
              </w:rPr>
              <w:tab/>
            </w:r>
            <w:r>
              <w:rPr>
                <w:webHidden/>
              </w:rPr>
              <w:fldChar w:fldCharType="begin"/>
            </w:r>
            <w:r>
              <w:rPr>
                <w:webHidden/>
              </w:rPr>
              <w:instrText xml:space="preserve"> PAGEREF _Toc103731748 \h </w:instrText>
            </w:r>
            <w:r>
              <w:rPr>
                <w:webHidden/>
              </w:rPr>
            </w:r>
            <w:r>
              <w:rPr>
                <w:webHidden/>
              </w:rPr>
              <w:fldChar w:fldCharType="separate"/>
            </w:r>
            <w:r>
              <w:rPr>
                <w:webHidden/>
              </w:rPr>
              <w:t>104</w:t>
            </w:r>
            <w:r>
              <w:rPr>
                <w:webHidden/>
              </w:rPr>
              <w:fldChar w:fldCharType="end"/>
            </w:r>
          </w:hyperlink>
        </w:p>
        <w:p w14:paraId="5BBCBDED" w14:textId="7DE06182" w:rsidR="00631DD7" w:rsidRDefault="00631DD7">
          <w:pPr>
            <w:pStyle w:val="1c"/>
            <w:rPr>
              <w:rFonts w:asciiTheme="minorHAnsi" w:eastAsiaTheme="minorEastAsia" w:hAnsiTheme="minorHAnsi" w:cstheme="minorBidi"/>
              <w:sz w:val="24"/>
              <w:szCs w:val="24"/>
              <w:lang w:eastAsia="ru-RU"/>
            </w:rPr>
          </w:pPr>
          <w:hyperlink w:anchor="_Toc103731749" w:history="1">
            <w:r w:rsidRPr="001618C5">
              <w:rPr>
                <w:rStyle w:val="ae"/>
                <w:rFonts w:eastAsia="Calibri"/>
              </w:rPr>
              <w:t>ПРИЛ</w:t>
            </w:r>
            <w:r w:rsidRPr="001618C5">
              <w:rPr>
                <w:rStyle w:val="ae"/>
                <w:rFonts w:eastAsia="Calibri"/>
                <w:lang w:val="en-US"/>
              </w:rPr>
              <w:t>O</w:t>
            </w:r>
            <w:r w:rsidRPr="001618C5">
              <w:rPr>
                <w:rStyle w:val="ae"/>
                <w:rFonts w:eastAsia="Calibri"/>
              </w:rPr>
              <w:t xml:space="preserve">ЖЕНИЕ </w:t>
            </w:r>
            <w:r w:rsidRPr="001618C5">
              <w:rPr>
                <w:rStyle w:val="ae"/>
                <w:rFonts w:eastAsia="Calibri"/>
                <w:lang w:val="en-US"/>
              </w:rPr>
              <w:t>B</w:t>
            </w:r>
            <w:r>
              <w:rPr>
                <w:webHidden/>
              </w:rPr>
              <w:tab/>
            </w:r>
            <w:r>
              <w:rPr>
                <w:webHidden/>
              </w:rPr>
              <w:fldChar w:fldCharType="begin"/>
            </w:r>
            <w:r>
              <w:rPr>
                <w:webHidden/>
              </w:rPr>
              <w:instrText xml:space="preserve"> PAGEREF _Toc103731749 \h </w:instrText>
            </w:r>
            <w:r>
              <w:rPr>
                <w:webHidden/>
              </w:rPr>
            </w:r>
            <w:r>
              <w:rPr>
                <w:webHidden/>
              </w:rPr>
              <w:fldChar w:fldCharType="separate"/>
            </w:r>
            <w:r>
              <w:rPr>
                <w:webHidden/>
              </w:rPr>
              <w:t>110</w:t>
            </w:r>
            <w:r>
              <w:rPr>
                <w:webHidden/>
              </w:rPr>
              <w:fldChar w:fldCharType="end"/>
            </w:r>
          </w:hyperlink>
        </w:p>
        <w:p w14:paraId="72CF226F" w14:textId="05B52E28" w:rsidR="00631DD7" w:rsidRDefault="00631DD7">
          <w:pPr>
            <w:pStyle w:val="1c"/>
            <w:rPr>
              <w:rFonts w:asciiTheme="minorHAnsi" w:eastAsiaTheme="minorEastAsia" w:hAnsiTheme="minorHAnsi" w:cstheme="minorBidi"/>
              <w:sz w:val="24"/>
              <w:szCs w:val="24"/>
              <w:lang w:eastAsia="ru-RU"/>
            </w:rPr>
          </w:pPr>
          <w:hyperlink w:anchor="_Toc103731750" w:history="1">
            <w:r w:rsidRPr="001618C5">
              <w:rPr>
                <w:rStyle w:val="ae"/>
                <w:rFonts w:eastAsia="Calibri"/>
              </w:rPr>
              <w:t>ПРИЛ</w:t>
            </w:r>
            <w:r w:rsidRPr="001618C5">
              <w:rPr>
                <w:rStyle w:val="ae"/>
                <w:rFonts w:eastAsia="Calibri"/>
                <w:lang w:val="en-US"/>
              </w:rPr>
              <w:t>O</w:t>
            </w:r>
            <w:r w:rsidRPr="001618C5">
              <w:rPr>
                <w:rStyle w:val="ae"/>
                <w:rFonts w:eastAsia="Calibri"/>
              </w:rPr>
              <w:t xml:space="preserve">ЖЕНИЕ </w:t>
            </w:r>
            <w:r w:rsidRPr="001618C5">
              <w:rPr>
                <w:rStyle w:val="ae"/>
                <w:rFonts w:eastAsia="Calibri"/>
                <w:lang w:val="en-US"/>
              </w:rPr>
              <w:t>C</w:t>
            </w:r>
            <w:r>
              <w:rPr>
                <w:webHidden/>
              </w:rPr>
              <w:tab/>
            </w:r>
            <w:r>
              <w:rPr>
                <w:webHidden/>
              </w:rPr>
              <w:fldChar w:fldCharType="begin"/>
            </w:r>
            <w:r>
              <w:rPr>
                <w:webHidden/>
              </w:rPr>
              <w:instrText xml:space="preserve"> PAGEREF _Toc103731750 \h </w:instrText>
            </w:r>
            <w:r>
              <w:rPr>
                <w:webHidden/>
              </w:rPr>
            </w:r>
            <w:r>
              <w:rPr>
                <w:webHidden/>
              </w:rPr>
              <w:fldChar w:fldCharType="separate"/>
            </w:r>
            <w:r>
              <w:rPr>
                <w:webHidden/>
              </w:rPr>
              <w:t>111</w:t>
            </w:r>
            <w:r>
              <w:rPr>
                <w:webHidden/>
              </w:rPr>
              <w:fldChar w:fldCharType="end"/>
            </w:r>
          </w:hyperlink>
        </w:p>
        <w:p w14:paraId="0F68E766" w14:textId="34444EA1" w:rsidR="00631DD7" w:rsidRDefault="00631DD7">
          <w:pPr>
            <w:pStyle w:val="1c"/>
            <w:rPr>
              <w:rFonts w:asciiTheme="minorHAnsi" w:eastAsiaTheme="minorEastAsia" w:hAnsiTheme="minorHAnsi" w:cstheme="minorBidi"/>
              <w:sz w:val="24"/>
              <w:szCs w:val="24"/>
              <w:lang w:eastAsia="ru-RU"/>
            </w:rPr>
          </w:pPr>
          <w:hyperlink w:anchor="_Toc103731751" w:history="1">
            <w:r w:rsidRPr="001618C5">
              <w:rPr>
                <w:rStyle w:val="ae"/>
                <w:rFonts w:eastAsia="Calibri"/>
              </w:rPr>
              <w:t>ПРИЛ</w:t>
            </w:r>
            <w:r w:rsidRPr="001618C5">
              <w:rPr>
                <w:rStyle w:val="ae"/>
                <w:rFonts w:eastAsia="Calibri"/>
                <w:lang w:val="en-US"/>
              </w:rPr>
              <w:t>O</w:t>
            </w:r>
            <w:r w:rsidRPr="001618C5">
              <w:rPr>
                <w:rStyle w:val="ae"/>
                <w:rFonts w:eastAsia="Calibri"/>
              </w:rPr>
              <w:t>ЖЕНИЕ</w:t>
            </w:r>
            <w:r w:rsidRPr="001618C5">
              <w:rPr>
                <w:rStyle w:val="ae"/>
                <w:rFonts w:eastAsia="Calibri"/>
                <w:lang w:val="en-US"/>
              </w:rPr>
              <w:t xml:space="preserve"> D</w:t>
            </w:r>
            <w:r>
              <w:rPr>
                <w:webHidden/>
              </w:rPr>
              <w:tab/>
            </w:r>
            <w:r>
              <w:rPr>
                <w:webHidden/>
              </w:rPr>
              <w:fldChar w:fldCharType="begin"/>
            </w:r>
            <w:r>
              <w:rPr>
                <w:webHidden/>
              </w:rPr>
              <w:instrText xml:space="preserve"> PAGEREF _Toc103731751 \h </w:instrText>
            </w:r>
            <w:r>
              <w:rPr>
                <w:webHidden/>
              </w:rPr>
            </w:r>
            <w:r>
              <w:rPr>
                <w:webHidden/>
              </w:rPr>
              <w:fldChar w:fldCharType="separate"/>
            </w:r>
            <w:r>
              <w:rPr>
                <w:webHidden/>
              </w:rPr>
              <w:t>129</w:t>
            </w:r>
            <w:r>
              <w:rPr>
                <w:webHidden/>
              </w:rPr>
              <w:fldChar w:fldCharType="end"/>
            </w:r>
          </w:hyperlink>
        </w:p>
        <w:p w14:paraId="2337B419" w14:textId="4681FD42"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0" w:name="_Toc103731672"/>
      <w:r w:rsidRPr="00DE5C95">
        <w:rPr>
          <w:rFonts w:eastAsia="Times New Roman"/>
        </w:rPr>
        <w:lastRenderedPageBreak/>
        <w:t>ВВЕДЕНИЕ</w:t>
      </w:r>
      <w:bookmarkEnd w:id="0"/>
    </w:p>
    <w:p w14:paraId="74821CA3" w14:textId="1319DAE5" w:rsidR="00DE5C95" w:rsidRDefault="00DE5C95" w:rsidP="001D2CB4">
      <w:pPr>
        <w:ind w:firstLine="0"/>
      </w:pPr>
      <w:r>
        <w:tab/>
      </w:r>
      <w:r w:rsidR="00EC2688">
        <w:t>На текущий момент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1" w:name="_Toc8269342"/>
      <w:bookmarkStart w:id="2" w:name="_Toc8889977"/>
      <w:bookmarkStart w:id="3" w:name="_Toc103731673"/>
      <w:r w:rsidRPr="00BD33B3">
        <w:lastRenderedPageBreak/>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4" w:name="_Toc103731674"/>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r>
        <w:lastRenderedPageBreak/>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r>
        <w:rPr>
          <w:color w:val="000000" w:themeColor="text1"/>
        </w:rPr>
        <w:t>энергопринимающих</w:t>
      </w:r>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5" w:name="_Toc103731675"/>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6" w:name="_Toc103731676"/>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29E14643" w:rsidR="001D2CB4" w:rsidRDefault="001D2CB4" w:rsidP="001D2CB4">
      <w:pPr>
        <w:ind w:firstLine="708"/>
        <w:rPr>
          <w:color w:val="FF0000"/>
        </w:rPr>
      </w:pPr>
      <w:r>
        <w:t xml:space="preserve">Согласно, федеральному закону «Об </w:t>
      </w:r>
      <w:r w:rsidRPr="0017575E">
        <w:t>энергосбережении и о повышении энергетической эффективности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7" w:name="_Toc103731677"/>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 xml:space="preserve">Разработка ПЭС представляет из себя объемное исследование организации(энергоаудит)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8" w:name="_Toc103731678"/>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т.к.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т.к.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9" w:name="_Toc103731679"/>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142AD90D" w:rsidR="001D2CB4" w:rsidRPr="00884134" w:rsidRDefault="001D2CB4" w:rsidP="002C465A">
      <w:pPr>
        <w:pStyle w:val="a3"/>
        <w:widowControl w:val="0"/>
        <w:numPr>
          <w:ilvl w:val="0"/>
          <w:numId w:val="69"/>
        </w:numPr>
        <w:ind w:left="0" w:firstLine="708"/>
      </w:pPr>
      <w:r>
        <w:t>площадь остекления</w:t>
      </w:r>
      <w:r>
        <w:rPr>
          <w:lang w:val="en-US"/>
        </w:rPr>
        <w:t>;</w:t>
      </w:r>
    </w:p>
    <w:p w14:paraId="4AD573A1" w14:textId="4134827E" w:rsidR="00884134" w:rsidRPr="00884134" w:rsidRDefault="00884134" w:rsidP="002C465A">
      <w:pPr>
        <w:pStyle w:val="a3"/>
        <w:widowControl w:val="0"/>
        <w:numPr>
          <w:ilvl w:val="0"/>
          <w:numId w:val="69"/>
        </w:numPr>
        <w:ind w:left="0" w:firstLine="708"/>
      </w:pPr>
      <w:r>
        <w:t>общий объем;</w:t>
      </w:r>
    </w:p>
    <w:p w14:paraId="7B6994AC" w14:textId="2A63A9E7" w:rsidR="00884134" w:rsidRDefault="00884134" w:rsidP="002C465A">
      <w:pPr>
        <w:pStyle w:val="a3"/>
        <w:widowControl w:val="0"/>
        <w:numPr>
          <w:ilvl w:val="0"/>
          <w:numId w:val="69"/>
        </w:numPr>
        <w:ind w:left="0" w:firstLine="708"/>
      </w:pPr>
      <w:r>
        <w:t>отапливаемый объем;</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0" w:name="_Toc103731680"/>
      <w:r w:rsidRPr="00324117">
        <w:lastRenderedPageBreak/>
        <w:t>Энергопотребление ресурсов</w:t>
      </w:r>
      <w:bookmarkEnd w:id="10"/>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01E3CA2E" w:rsidR="001D2CB4"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r>
        <w:t>.</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1" w:name="_Toc103731681"/>
      <w:r w:rsidRPr="00245934">
        <w:lastRenderedPageBreak/>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2" w:name="_Toc103731682"/>
      <w:r w:rsidRPr="00F231CF">
        <w:t>Анализ существующих подходов подбора энергосберегающих мероприятий</w:t>
      </w:r>
      <w:bookmarkEnd w:id="12"/>
    </w:p>
    <w:p w14:paraId="6CEE836C" w14:textId="77777777" w:rsidR="001D2CB4" w:rsidRDefault="001D2CB4" w:rsidP="001D2CB4">
      <w:r>
        <w:t xml:space="preserve">План по внедрению энергосберегающих мероприятий является ядром ПЭС и представляет из себя список энергосберегающих мероприятий, сроки </w:t>
      </w:r>
      <w:r>
        <w:lastRenderedPageBreak/>
        <w:t>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3" w:name="_Toc103731683"/>
      <w:r w:rsidRPr="00F231CF">
        <w:t>Анализ методики расчета потенциал энергосбережения и целевые уровни потребления энергоресурсов</w:t>
      </w:r>
      <w:bookmarkEnd w:id="13"/>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lastRenderedPageBreak/>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0A30DC"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5A2805D5" w:rsidR="001D2CB4" w:rsidRDefault="000A30DC"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кв.м)</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0A30DC"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15C3D8FB" w:rsidR="001D2CB4" w:rsidRDefault="000A30DC"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0A30DC"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lastRenderedPageBreak/>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14" w:name="_Toc103731684"/>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77777777" w:rsidR="001D2CB4" w:rsidRDefault="001D2CB4" w:rsidP="002C465A">
      <w:pPr>
        <w:pStyle w:val="a3"/>
        <w:widowControl w:val="0"/>
        <w:numPr>
          <w:ilvl w:val="0"/>
          <w:numId w:val="74"/>
        </w:numPr>
        <w:ind w:left="0" w:firstLine="708"/>
      </w:pPr>
      <w:r>
        <w:lastRenderedPageBreak/>
        <w:t>все вводы энергоресурсов, не оборудованные приборами учета, оборудуются ими</w:t>
      </w:r>
      <w:r w:rsidRPr="003D2BF4">
        <w:t>;</w:t>
      </w:r>
    </w:p>
    <w:p w14:paraId="7FD8B355" w14:textId="77777777" w:rsidR="001D2CB4" w:rsidRDefault="001D2CB4" w:rsidP="002C465A">
      <w:pPr>
        <w:pStyle w:val="a3"/>
        <w:widowControl w:val="0"/>
        <w:numPr>
          <w:ilvl w:val="0"/>
          <w:numId w:val="74"/>
        </w:numPr>
        <w:ind w:left="0" w:firstLine="708"/>
      </w:pPr>
      <w:r>
        <w:t>в случае наличия не энергоэффективных приборов освещения, они заменяются на энергоэффективные</w:t>
      </w:r>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3AC2DFCC" w:rsidR="001D2CB4" w:rsidRDefault="001D2CB4" w:rsidP="002C465A">
      <w:pPr>
        <w:pStyle w:val="a3"/>
        <w:widowControl w:val="0"/>
        <w:numPr>
          <w:ilvl w:val="0"/>
          <w:numId w:val="74"/>
        </w:numPr>
        <w:ind w:left="0" w:firstLine="708"/>
      </w:pPr>
      <w:r>
        <w:t>деревянные стеклопакеты заменяются на энергоэффективные</w:t>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все неэнергоэффективное оборудование заменяется на энергоэффективное.</w:t>
      </w:r>
    </w:p>
    <w:p w14:paraId="78D3A807" w14:textId="446BBDDC" w:rsidR="00E443C0" w:rsidRPr="00DE49DF" w:rsidRDefault="00DE49DF" w:rsidP="00D30614">
      <w:pPr>
        <w:pStyle w:val="2"/>
        <w:spacing w:line="360" w:lineRule="auto"/>
      </w:pPr>
      <w:bookmarkStart w:id="15" w:name="_Toc103731685"/>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Энергоэффективность и энергоаудит» (</w:t>
      </w:r>
      <w:r>
        <w:rPr>
          <w:lang w:val="en-US"/>
        </w:rPr>
        <w:t>energo</w:t>
      </w:r>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w:t>
      </w:r>
      <w:r w:rsidR="00F14924">
        <w:lastRenderedPageBreak/>
        <w:t>примера автоматической системы – система управления энрегоресурсами города Белгорода(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Значительные временные затраты обусловлены необходимостью участия специалиста в сфере энергосбережения при проведении энергоаудита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10 млн.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3B14AFBF" w14:textId="38620321" w:rsidR="00DB2E80" w:rsidRDefault="00DB2E80" w:rsidP="00F14924"/>
    <w:p w14:paraId="231EE2D4" w14:textId="215B92F4" w:rsidR="007D7FA4" w:rsidRDefault="007D7FA4" w:rsidP="00F14924">
      <w:r>
        <w:t xml:space="preserve">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w:t>
      </w:r>
      <w:r>
        <w:lastRenderedPageBreak/>
        <w:t>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16" w:name="_Toc103731686"/>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r>
        <w:t>десктопное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базированным доступом. Так как ввиду специфики предметной области нет необходимости в мобильном приложении, а десктопное приложение вызывает сложности с доставкой, версионированием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17" w:name="_Toc103731687"/>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lastRenderedPageBreak/>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r>
        <w:rPr>
          <w:lang w:val="en-US"/>
        </w:rPr>
        <w:t>API;</w:t>
      </w:r>
    </w:p>
    <w:p w14:paraId="473E3EBC" w14:textId="65B7D3FD" w:rsidR="00BC37B5" w:rsidRDefault="00BC37B5" w:rsidP="002C465A">
      <w:pPr>
        <w:pStyle w:val="a3"/>
        <w:numPr>
          <w:ilvl w:val="0"/>
          <w:numId w:val="78"/>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2C465A">
      <w:pPr>
        <w:pStyle w:val="a3"/>
        <w:numPr>
          <w:ilvl w:val="0"/>
          <w:numId w:val="79"/>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2C465A">
      <w:pPr>
        <w:pStyle w:val="a3"/>
        <w:numPr>
          <w:ilvl w:val="0"/>
          <w:numId w:val="79"/>
        </w:numPr>
        <w:ind w:left="0" w:firstLine="708"/>
      </w:pPr>
      <w:r>
        <w:t xml:space="preserve">асинхронные вызовы (например, </w:t>
      </w:r>
      <w:r w:rsidR="00EB08BA">
        <w:rPr>
          <w:lang w:val="en-US"/>
        </w:rPr>
        <w:t>RPC</w:t>
      </w:r>
      <w:r>
        <w:t>)</w:t>
      </w:r>
      <w:r w:rsidR="00EB08BA">
        <w:rPr>
          <w:lang w:val="en-US"/>
        </w:rPr>
        <w:t>.</w:t>
      </w:r>
    </w:p>
    <w:p w14:paraId="0054FD1A" w14:textId="14F668B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EB08BA">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0DF6344D"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p>
    <w:p w14:paraId="05C31B8F" w14:textId="77777777" w:rsidR="00176C19" w:rsidRDefault="00176C19" w:rsidP="00176C19"/>
    <w:p w14:paraId="6AB41CC9" w14:textId="7E16DE15" w:rsidR="00A17042" w:rsidRDefault="00A17042" w:rsidP="00A17042">
      <w:r>
        <w:lastRenderedPageBreak/>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r>
        <w:t>create (создание новой информации);</w:t>
      </w:r>
    </w:p>
    <w:p w14:paraId="7F7074ED" w14:textId="299B5467" w:rsidR="00A17042" w:rsidRDefault="00A17042" w:rsidP="002C465A">
      <w:pPr>
        <w:pStyle w:val="a3"/>
        <w:numPr>
          <w:ilvl w:val="0"/>
          <w:numId w:val="80"/>
        </w:numPr>
        <w:ind w:left="0" w:firstLine="709"/>
      </w:pPr>
      <w:r>
        <w:t>read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r>
        <w:t>updat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r>
        <w:t>delete (удаление информации из системы)</w:t>
      </w:r>
      <w:r w:rsidRPr="00A17042">
        <w:t>.</w:t>
      </w:r>
    </w:p>
    <w:p w14:paraId="158AE4BA" w14:textId="24FF150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366C2F6D"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B33E8">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17]","plainTextFormattedCitation":"[17]","previouslyFormattedCitation":"[17]"},"properties":{"noteIndex":0},"schema":"https://github.com/citation-style-language/schema/raw/master/csl-citation.json"}</w:instrText>
      </w:r>
      <w:r w:rsidR="003B33E8">
        <w:rPr>
          <w:lang w:val="en-US"/>
        </w:rPr>
        <w:fldChar w:fldCharType="separate"/>
      </w:r>
      <w:r w:rsidR="003B33E8" w:rsidRPr="003B33E8">
        <w:rPr>
          <w:noProof/>
          <w:lang w:val="en-US"/>
        </w:rPr>
        <w:t>[17]</w:t>
      </w:r>
      <w:r w:rsidR="003B33E8">
        <w:rPr>
          <w:lang w:val="en-US"/>
        </w:rPr>
        <w:fldChar w:fldCharType="end"/>
      </w:r>
      <w:r>
        <w:rPr>
          <w:lang w:val="en-US"/>
        </w:rPr>
        <w:t>;</w:t>
      </w:r>
    </w:p>
    <w:p w14:paraId="281EC539" w14:textId="7E75637A"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B33E8">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18]","plainTextFormattedCitation":"[18]","previouslyFormattedCitation":"[18]"},"properties":{"noteIndex":0},"schema":"https://github.com/citation-style-language/schema/raw/master/csl-citation.json"}</w:instrText>
      </w:r>
      <w:r w:rsidR="003B33E8">
        <w:rPr>
          <w:lang w:val="en-US"/>
        </w:rPr>
        <w:fldChar w:fldCharType="separate"/>
      </w:r>
      <w:r w:rsidR="003B33E8" w:rsidRPr="003B33E8">
        <w:rPr>
          <w:noProof/>
          <w:lang w:val="en-US"/>
        </w:rPr>
        <w:t>[18]</w:t>
      </w:r>
      <w:r w:rsidR="003B33E8">
        <w:rPr>
          <w:lang w:val="en-US"/>
        </w:rPr>
        <w:fldChar w:fldCharType="end"/>
      </w:r>
      <w:r>
        <w:rPr>
          <w:lang w:val="en-US"/>
        </w:rPr>
        <w:t>;</w:t>
      </w:r>
    </w:p>
    <w:p w14:paraId="31C337FD" w14:textId="05A8C057" w:rsidR="008807AC" w:rsidRPr="008807AC" w:rsidRDefault="00492AF0" w:rsidP="002C465A">
      <w:pPr>
        <w:pStyle w:val="a3"/>
        <w:numPr>
          <w:ilvl w:val="0"/>
          <w:numId w:val="81"/>
        </w:numPr>
        <w:ind w:left="0" w:firstLine="708"/>
      </w:pPr>
      <w:r>
        <w:rPr>
          <w:lang w:val="en-US"/>
        </w:rPr>
        <w:t>RPC (</w:t>
      </w:r>
      <w:r w:rsidR="008807AC">
        <w:rPr>
          <w:lang w:val="en-US"/>
        </w:rPr>
        <w:t>SOAP</w:t>
      </w:r>
      <w:r w:rsidR="003B33E8">
        <w:rPr>
          <w:lang w:val="en-US"/>
        </w:rPr>
        <w:fldChar w:fldCharType="begin" w:fldLock="1"/>
      </w:r>
      <w:r w:rsidR="003B33E8">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19]","plainTextFormattedCitation":"[19]","previouslyFormattedCitation":"[19]"},"properties":{"noteIndex":0},"schema":"https://github.com/citation-style-language/schema/raw/master/csl-citation.json"}</w:instrText>
      </w:r>
      <w:r w:rsidR="003B33E8">
        <w:rPr>
          <w:lang w:val="en-US"/>
        </w:rPr>
        <w:fldChar w:fldCharType="separate"/>
      </w:r>
      <w:r w:rsidR="003B33E8" w:rsidRPr="003B33E8">
        <w:rPr>
          <w:noProof/>
          <w:lang w:val="en-US"/>
        </w:rPr>
        <w:t>[19]</w:t>
      </w:r>
      <w:r w:rsidR="003B33E8">
        <w:rPr>
          <w:lang w:val="en-US"/>
        </w:rPr>
        <w:fldChar w:fldCharType="end"/>
      </w:r>
      <w:r>
        <w:rPr>
          <w:lang w:val="en-US"/>
        </w:rPr>
        <w:t>)</w:t>
      </w:r>
      <w:r w:rsidR="008807AC">
        <w:rPr>
          <w:lang w:val="en-US"/>
        </w:rPr>
        <w:t>;</w:t>
      </w:r>
    </w:p>
    <w:p w14:paraId="2359F37D" w14:textId="3CB26A39" w:rsidR="008807AC" w:rsidRDefault="00492AF0" w:rsidP="002C465A">
      <w:pPr>
        <w:pStyle w:val="a3"/>
        <w:numPr>
          <w:ilvl w:val="0"/>
          <w:numId w:val="81"/>
        </w:numPr>
        <w:ind w:left="0" w:firstLine="708"/>
      </w:pPr>
      <w:r>
        <w:t>и</w:t>
      </w:r>
      <w:r w:rsidR="008807AC">
        <w:t xml:space="preserve"> </w:t>
      </w:r>
      <w:r>
        <w:t>др</w:t>
      </w:r>
      <w:r w:rsidR="008807AC">
        <w:t>.</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0900" cy="3721100"/>
                    </a:xfrm>
                    <a:prstGeom prst="rect">
                      <a:avLst/>
                    </a:prstGeom>
                  </pic:spPr>
                </pic:pic>
              </a:graphicData>
            </a:graphic>
          </wp:inline>
        </w:drawing>
      </w:r>
    </w:p>
    <w:p w14:paraId="5A1823DF" w14:textId="729D42DA" w:rsidR="009B1F23" w:rsidRDefault="009B1F23" w:rsidP="004036C6">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161AAAB8" w14:textId="77777777" w:rsidR="00492AF0" w:rsidRDefault="00492AF0" w:rsidP="004036C6">
      <w:pPr>
        <w:ind w:firstLine="0"/>
        <w:jc w:val="center"/>
      </w:pPr>
    </w:p>
    <w:p w14:paraId="083A2534" w14:textId="659A647B"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Но на текущий момент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18" w:name="_Toc103731688"/>
      <w:r w:rsidRPr="00017628">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2F65AADF"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DOI</w:instrText>
      </w:r>
      <w:r w:rsidR="009A65A2" w:rsidRPr="00227B69">
        <w:instrText>":"10.1109/</w:instrText>
      </w:r>
      <w:r w:rsidR="009A65A2">
        <w:rPr>
          <w:lang w:val="en-US"/>
        </w:rPr>
        <w:instrText>ACCESS</w:instrText>
      </w:r>
      <w:r w:rsidR="009A65A2" w:rsidRPr="00227B69">
        <w:instrText>.2021.3137671","</w:instrText>
      </w:r>
      <w:r w:rsidR="009A65A2">
        <w:rPr>
          <w:lang w:val="en-US"/>
        </w:rPr>
        <w:instrText>ISSN</w:instrText>
      </w:r>
      <w:r w:rsidR="009A65A2" w:rsidRPr="00227B69">
        <w:instrText>":"21693536","</w:instrText>
      </w:r>
      <w:r w:rsidR="009A65A2">
        <w:rPr>
          <w:lang w:val="en-US"/>
        </w:rPr>
        <w:instrText>abstract</w:instrText>
      </w:r>
      <w:r w:rsidR="009A65A2" w:rsidRPr="00227B69">
        <w:instrText>":"</w:instrText>
      </w:r>
      <w:r w:rsidR="009A65A2">
        <w:rPr>
          <w:lang w:val="en-US"/>
        </w:rPr>
        <w:instrText>Cloud</w:instrText>
      </w:r>
      <w:r w:rsidR="009A65A2" w:rsidRPr="00227B69">
        <w:instrText xml:space="preserve"> </w:instrText>
      </w:r>
      <w:r w:rsidR="009A65A2">
        <w:rPr>
          <w:lang w:val="en-US"/>
        </w:rPr>
        <w:instrText>comput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Infrastructure</w:instrText>
      </w:r>
      <w:r w:rsidR="009A65A2" w:rsidRPr="00227B69">
        <w:instrText>-</w:instrText>
      </w:r>
      <w:r w:rsidR="009A65A2">
        <w:rPr>
          <w:lang w:val="en-US"/>
        </w:rPr>
        <w:instrText>as</w:instrText>
      </w:r>
      <w:r w:rsidR="009A65A2" w:rsidRPr="00227B69">
        <w:instrText>-</w:instrText>
      </w:r>
      <w:r w:rsidR="009A65A2">
        <w:rPr>
          <w:lang w:val="en-US"/>
        </w:rPr>
        <w:instrText>Code</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by</w:instrText>
      </w:r>
      <w:r w:rsidR="009A65A2" w:rsidRPr="00227B69">
        <w:instrText xml:space="preserve"> </w:instrText>
      </w:r>
      <w:r w:rsidR="009A65A2">
        <w:rPr>
          <w:lang w:val="en-US"/>
        </w:rPr>
        <w:instrText>technologies</w:instrText>
      </w:r>
      <w:r w:rsidR="009A65A2" w:rsidRPr="00227B69">
        <w:instrText xml:space="preserve"> </w:instrText>
      </w:r>
      <w:r w:rsidR="009A65A2">
        <w:rPr>
          <w:lang w:val="en-US"/>
        </w:rPr>
        <w:instrText>such</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shaped</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system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uilt</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eployed</w:instrText>
      </w:r>
      <w:r w:rsidR="009A65A2" w:rsidRPr="00227B69">
        <w:instrText xml:space="preserve">. </w:instrText>
      </w:r>
      <w:r w:rsidR="009A65A2">
        <w:rPr>
          <w:lang w:val="en-US"/>
        </w:rPr>
        <w:instrText>Previous</w:instrText>
      </w:r>
      <w:r w:rsidR="009A65A2" w:rsidRPr="00227B69">
        <w:instrText xml:space="preserve"> </w:instrText>
      </w:r>
      <w:r w:rsidR="009A65A2">
        <w:rPr>
          <w:lang w:val="en-US"/>
        </w:rPr>
        <w:instrText>research</w:instrText>
      </w:r>
      <w:r w:rsidR="009A65A2" w:rsidRPr="00227B69">
        <w:instrText xml:space="preserve"> </w:instrText>
      </w:r>
      <w:r w:rsidR="009A65A2">
        <w:rPr>
          <w:lang w:val="en-US"/>
        </w:rPr>
        <w:instrText>has</w:instrText>
      </w:r>
      <w:r w:rsidR="009A65A2" w:rsidRPr="00227B69">
        <w:instrText xml:space="preserve"> </w:instrText>
      </w:r>
      <w:r w:rsidR="009A65A2">
        <w:rPr>
          <w:lang w:val="en-US"/>
        </w:rPr>
        <w:instrText>identified</w:instrText>
      </w:r>
      <w:r w:rsidR="009A65A2" w:rsidRPr="00227B69">
        <w:instrText xml:space="preserve"> </w:instrText>
      </w:r>
      <w:r w:rsidR="009A65A2">
        <w:rPr>
          <w:lang w:val="en-US"/>
        </w:rPr>
        <w:instrText>typical</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some</w:instrText>
      </w:r>
      <w:r w:rsidR="009A65A2" w:rsidRPr="00227B69">
        <w:instrText xml:space="preserve"> </w:instrText>
      </w:r>
      <w:r w:rsidR="009A65A2">
        <w:rPr>
          <w:lang w:val="en-US"/>
        </w:rPr>
        <w:instrText>typ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why</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om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or</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delved</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collaboration</w:instrText>
      </w:r>
      <w:r w:rsidR="009A65A2" w:rsidRPr="00227B69">
        <w:instrText xml:space="preserve"> </w:instrText>
      </w:r>
      <w:r w:rsidR="009A65A2">
        <w:rPr>
          <w:lang w:val="en-US"/>
        </w:rPr>
        <w:instrText>aspects</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technical</w:instrText>
      </w:r>
      <w:r w:rsidR="009A65A2" w:rsidRPr="00227B69">
        <w:instrText xml:space="preserve"> </w:instrText>
      </w:r>
      <w:r w:rsidR="009A65A2">
        <w:rPr>
          <w:lang w:val="en-US"/>
        </w:rPr>
        <w:instrText>ones</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work</w:instrText>
      </w:r>
      <w:r w:rsidR="009A65A2" w:rsidRPr="00227B69">
        <w:instrText xml:space="preserve"> </w:instrText>
      </w:r>
      <w:r w:rsidR="009A65A2">
        <w:rPr>
          <w:lang w:val="en-US"/>
        </w:rPr>
        <w:instrText>aim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characterize</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around</w:instrText>
      </w:r>
      <w:r w:rsidR="009A65A2" w:rsidRPr="00227B69">
        <w:instrText xml:space="preserve"> </w:instrText>
      </w:r>
      <w:r w:rsidR="009A65A2">
        <w:rPr>
          <w:lang w:val="en-US"/>
        </w:rPr>
        <w:instrText>two</w:instrText>
      </w:r>
      <w:r w:rsidR="009A65A2" w:rsidRPr="00227B69">
        <w:instrText xml:space="preserve"> </w:instrText>
      </w:r>
      <w:r w:rsidR="009A65A2">
        <w:rPr>
          <w:lang w:val="en-US"/>
        </w:rPr>
        <w:instrText>particular</w:instrText>
      </w:r>
      <w:r w:rsidR="009A65A2" w:rsidRPr="00227B69">
        <w:instrText xml:space="preserve"> </w:instrText>
      </w:r>
      <w:r w:rsidR="009A65A2">
        <w:rPr>
          <w:lang w:val="en-US"/>
        </w:rPr>
        <w:instrText>kind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seek</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know</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an</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better</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refor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what</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practitioners</w:instrText>
      </w:r>
      <w:r w:rsidR="009A65A2" w:rsidRPr="00227B69">
        <w:instrText xml:space="preserve"> </w:instrText>
      </w:r>
      <w:r w:rsidR="009A65A2">
        <w:rPr>
          <w:lang w:val="en-US"/>
        </w:rPr>
        <w:instrText>emplo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used</w:instrText>
      </w:r>
      <w:r w:rsidR="009A65A2" w:rsidRPr="00227B69">
        <w:instrText xml:space="preserve"> </w:instrText>
      </w:r>
      <w:r w:rsidR="009A65A2">
        <w:rPr>
          <w:lang w:val="en-US"/>
        </w:rPr>
        <w:instrText>an</w:instrText>
      </w:r>
      <w:r w:rsidR="009A65A2" w:rsidRPr="00227B69">
        <w:instrText xml:space="preserve"> </w:instrText>
      </w:r>
      <w:r w:rsidR="009A65A2">
        <w:rPr>
          <w:lang w:val="en-US"/>
        </w:rPr>
        <w:instrText>online</w:instrText>
      </w:r>
      <w:r w:rsidR="009A65A2" w:rsidRPr="00227B69">
        <w:instrText xml:space="preserve"> </w:instrText>
      </w:r>
      <w:r w:rsidR="009A65A2">
        <w:rPr>
          <w:lang w:val="en-US"/>
        </w:rPr>
        <w:instrText>questionnair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gather</w:instrText>
      </w:r>
      <w:r w:rsidR="009A65A2" w:rsidRPr="00227B69">
        <w:instrText xml:space="preserve"> </w:instrText>
      </w:r>
      <w:r w:rsidR="009A65A2">
        <w:rPr>
          <w:lang w:val="en-US"/>
        </w:rPr>
        <w:instrText>data</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first</w:instrText>
      </w:r>
      <w:r w:rsidR="009A65A2" w:rsidRPr="00227B69">
        <w:instrText xml:space="preserve"> </w:instrText>
      </w:r>
      <w:r w:rsidR="009A65A2">
        <w:rPr>
          <w:lang w:val="en-US"/>
        </w:rPr>
        <w:instrText>par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reached</w:instrText>
      </w:r>
      <w:r w:rsidR="009A65A2" w:rsidRPr="00227B69">
        <w:instrText xml:space="preserve"> 68 </w:instrText>
      </w:r>
      <w:r w:rsidR="009A65A2">
        <w:rPr>
          <w:lang w:val="en-US"/>
        </w:rPr>
        <w:instrText>graduate</w:instrText>
      </w:r>
      <w:r w:rsidR="009A65A2" w:rsidRPr="00227B69">
        <w:instrText xml:space="preserve"> </w:instrText>
      </w:r>
      <w:r w:rsidR="009A65A2">
        <w:rPr>
          <w:lang w:val="en-US"/>
        </w:rPr>
        <w:instrText>students</w:instrText>
      </w:r>
      <w:r w:rsidR="009A65A2" w:rsidRPr="00227B69">
        <w:instrText xml:space="preserve"> </w:instrText>
      </w:r>
      <w:r w:rsidR="009A65A2">
        <w:rPr>
          <w:lang w:val="en-US"/>
        </w:rPr>
        <w:instrText>from</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program</w:instrText>
      </w:r>
      <w:r w:rsidR="009A65A2" w:rsidRPr="00227B69">
        <w:instrText xml:space="preserve"> </w:instrText>
      </w:r>
      <w:r w:rsidR="009A65A2">
        <w:rPr>
          <w:lang w:val="en-US"/>
        </w:rPr>
        <w:instrText>on</w:instrText>
      </w:r>
      <w:r w:rsidR="009A65A2" w:rsidRPr="00227B69">
        <w:instrText xml:space="preserve"> </w:instrText>
      </w:r>
      <w:r w:rsidR="009A65A2">
        <w:rPr>
          <w:lang w:val="en-US"/>
        </w:rPr>
        <w:instrText>informatics</w:instrText>
      </w:r>
      <w:r w:rsidR="009A65A2" w:rsidRPr="00227B69">
        <w:instrText xml:space="preserve"> </w:instrText>
      </w:r>
      <w:r w:rsidR="009A65A2">
        <w:rPr>
          <w:lang w:val="en-US"/>
        </w:rPr>
        <w:instrText>engineer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econd</w:instrText>
      </w:r>
      <w:r w:rsidR="009A65A2" w:rsidRPr="00227B69">
        <w:instrText xml:space="preserve"> </w:instrText>
      </w:r>
      <w:r w:rsidR="009A65A2">
        <w:rPr>
          <w:lang w:val="en-US"/>
        </w:rPr>
        <w:instrText>one</w:instrText>
      </w:r>
      <w:r w:rsidR="009A65A2" w:rsidRPr="00227B69">
        <w:instrText xml:space="preserve"> 120 </w:instrText>
      </w:r>
      <w:r w:rsidR="009A65A2">
        <w:rPr>
          <w:lang w:val="en-US"/>
        </w:rPr>
        <w:instrText>professional</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ults</w:instrText>
      </w:r>
      <w:r w:rsidR="009A65A2" w:rsidRPr="00227B69">
        <w:instrText xml:space="preserve"> </w:instrText>
      </w:r>
      <w:r w:rsidR="009A65A2">
        <w:rPr>
          <w:lang w:val="en-US"/>
        </w:rPr>
        <w:instrText>show</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os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proces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eveloping</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ockerfile</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perceived</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time</w:instrText>
      </w:r>
      <w:r w:rsidR="009A65A2" w:rsidRPr="00227B69">
        <w:instrText>-</w:instrText>
      </w:r>
      <w:r w:rsidR="009A65A2">
        <w:rPr>
          <w:lang w:val="en-US"/>
        </w:rPr>
        <w:instrText>consuming</w:instrText>
      </w:r>
      <w:r w:rsidR="009A65A2" w:rsidRPr="00227B69">
        <w:instrText xml:space="preserve">, </w:instrText>
      </w:r>
      <w:r w:rsidR="009A65A2">
        <w:rPr>
          <w:lang w:val="en-US"/>
        </w:rPr>
        <w:instrText>especially</w:instrText>
      </w:r>
      <w:r w:rsidR="009A65A2" w:rsidRPr="00227B69">
        <w:instrText xml:space="preserve"> </w:instrText>
      </w:r>
      <w:r w:rsidR="009A65A2">
        <w:rPr>
          <w:lang w:val="en-US"/>
        </w:rPr>
        <w:instrText>when</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pondent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eginners</w:instrText>
      </w:r>
      <w:r w:rsidR="009A65A2" w:rsidRPr="00227B69">
        <w:instrText xml:space="preserve"> </w:instrText>
      </w:r>
      <w:r w:rsidR="009A65A2">
        <w:rPr>
          <w:lang w:val="en-US"/>
        </w:rPr>
        <w:instrText>with</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technolog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fou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solving</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using</w:instrText>
      </w:r>
      <w:r w:rsidR="009A65A2" w:rsidRPr="00227B69">
        <w:instrText xml:space="preserve"> </w:instrText>
      </w:r>
      <w:r w:rsidR="009A65A2">
        <w:rPr>
          <w:lang w:val="en-US"/>
        </w:rPr>
        <w:instrText>trial</w:instrText>
      </w:r>
      <w:r w:rsidR="009A65A2" w:rsidRPr="00227B69">
        <w:instrText>-</w:instrText>
      </w:r>
      <w:r w:rsidR="009A65A2">
        <w:rPr>
          <w:lang w:val="en-US"/>
        </w:rPr>
        <w:instrText>and</w:instrText>
      </w:r>
      <w:r w:rsidR="009A65A2" w:rsidRPr="00227B69">
        <w:instrText>-</w:instrText>
      </w:r>
      <w:r w:rsidR="009A65A2">
        <w:rPr>
          <w:lang w:val="en-US"/>
        </w:rPr>
        <w:instrText>error</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is</w:instrText>
      </w:r>
      <w:r w:rsidR="009A65A2" w:rsidRPr="00227B69">
        <w:instrText xml:space="preserve"> </w:instrText>
      </w:r>
      <w:r w:rsidR="009A65A2">
        <w:rPr>
          <w:lang w:val="en-US"/>
        </w:rPr>
        <w:instrText>very</w:instrText>
      </w:r>
      <w:r w:rsidR="009A65A2" w:rsidRPr="00227B69">
        <w:instrText xml:space="preserve"> </w:instrText>
      </w:r>
      <w:r w:rsidR="009A65A2">
        <w:rPr>
          <w:lang w:val="en-US"/>
        </w:rPr>
        <w:instrText>common</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do</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use</w:instrText>
      </w:r>
      <w:r w:rsidR="009A65A2" w:rsidRPr="00227B69">
        <w:instrText xml:space="preserve"> </w:instrText>
      </w:r>
      <w:r w:rsidR="009A65A2">
        <w:rPr>
          <w:lang w:val="en-US"/>
        </w:rPr>
        <w:instrText>ancillary</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support</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developmen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Reis</w:instrText>
      </w:r>
      <w:r w:rsidR="009A65A2" w:rsidRPr="00227B69">
        <w:instrText>","</w:instrText>
      </w:r>
      <w:r w:rsidR="009A65A2">
        <w:rPr>
          <w:lang w:val="en-US"/>
        </w:rPr>
        <w:instrText>given</w:instrText>
      </w:r>
      <w:r w:rsidR="009A65A2" w:rsidRPr="00227B69">
        <w:instrText>":"</w:instrText>
      </w:r>
      <w:r w:rsidR="009A65A2">
        <w:rPr>
          <w:lang w:val="en-US"/>
        </w:rPr>
        <w:instrText>David</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Piedade</w:instrText>
      </w:r>
      <w:r w:rsidR="009A65A2" w:rsidRPr="00227B69">
        <w:instrText>","</w:instrText>
      </w:r>
      <w:r w:rsidR="009A65A2">
        <w:rPr>
          <w:lang w:val="en-US"/>
        </w:rPr>
        <w:instrText>given</w:instrText>
      </w:r>
      <w:r w:rsidR="009A65A2" w:rsidRPr="00227B69">
        <w:instrText>":"</w:instrText>
      </w:r>
      <w:r w:rsidR="009A65A2">
        <w:rPr>
          <w:lang w:val="en-US"/>
        </w:rPr>
        <w:instrText>Brun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Correia</w:instrText>
      </w:r>
      <w:r w:rsidR="009A65A2" w:rsidRPr="00227B69">
        <w:instrText>","</w:instrText>
      </w:r>
      <w:r w:rsidR="009A65A2">
        <w:rPr>
          <w:lang w:val="en-US"/>
        </w:rPr>
        <w:instrText>given</w:instrText>
      </w:r>
      <w:r w:rsidR="009A65A2" w:rsidRPr="00227B69">
        <w:instrText>":"</w:instrText>
      </w:r>
      <w:r w:rsidR="009A65A2">
        <w:rPr>
          <w:lang w:val="en-US"/>
        </w:rPr>
        <w:instrText>Filipe</w:instrText>
      </w:r>
      <w:r w:rsidR="009A65A2" w:rsidRPr="00227B69">
        <w:instrText xml:space="preserve"> </w:instrText>
      </w:r>
      <w:r w:rsidR="009A65A2">
        <w:rPr>
          <w:lang w:val="en-US"/>
        </w:rPr>
        <w:instrText>F</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Dias</w:instrText>
      </w:r>
      <w:r w:rsidR="009A65A2" w:rsidRPr="00227B69">
        <w:instrText>","</w:instrText>
      </w:r>
      <w:r w:rsidR="009A65A2">
        <w:rPr>
          <w:lang w:val="en-US"/>
        </w:rPr>
        <w:instrText>given</w:instrText>
      </w:r>
      <w:r w:rsidR="009A65A2" w:rsidRPr="00227B69">
        <w:instrText>":"</w:instrText>
      </w:r>
      <w:r w:rsidR="009A65A2">
        <w:rPr>
          <w:lang w:val="en-US"/>
        </w:rPr>
        <w:instrText>Joao</w:instrText>
      </w:r>
      <w:r w:rsidR="009A65A2" w:rsidRPr="00227B69">
        <w:instrText xml:space="preserve"> </w:instrText>
      </w:r>
      <w:r w:rsidR="009A65A2">
        <w:rPr>
          <w:lang w:val="en-US"/>
        </w:rPr>
        <w:instrText>Pedr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Aguiar</w:instrText>
      </w:r>
      <w:r w:rsidR="009A65A2" w:rsidRPr="00227B69">
        <w:instrText>","</w:instrText>
      </w:r>
      <w:r w:rsidR="009A65A2">
        <w:rPr>
          <w:lang w:val="en-US"/>
        </w:rPr>
        <w:instrText>given</w:instrText>
      </w:r>
      <w:r w:rsidR="009A65A2" w:rsidRPr="00227B69">
        <w:instrText>":"</w:instrText>
      </w:r>
      <w:r w:rsidR="009A65A2">
        <w:rPr>
          <w:lang w:val="en-US"/>
        </w:rPr>
        <w:instrText>Ademar</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container</w:instrText>
      </w:r>
      <w:r w:rsidR="009A65A2" w:rsidRPr="00227B69">
        <w:instrText>-</w:instrText>
      </w:r>
      <w:r w:rsidR="009A65A2">
        <w:rPr>
          <w:lang w:val="en-US"/>
        </w:rPr>
        <w:instrText>title</w:instrText>
      </w:r>
      <w:r w:rsidR="009A65A2" w:rsidRPr="00227B69">
        <w:instrText>":"</w:instrText>
      </w:r>
      <w:r w:rsidR="009A65A2">
        <w:rPr>
          <w:lang w:val="en-US"/>
        </w:rPr>
        <w:instrText>IEEE</w:instrText>
      </w:r>
      <w:r w:rsidR="009A65A2" w:rsidRPr="00227B69">
        <w:instrText xml:space="preserve"> </w:instrText>
      </w:r>
      <w:r w:rsidR="009A65A2">
        <w:rPr>
          <w:lang w:val="en-US"/>
        </w:rPr>
        <w:instrText>Acces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22"]]},"</w:instrText>
      </w:r>
      <w:r w:rsidR="009A65A2">
        <w:rPr>
          <w:lang w:val="en-US"/>
        </w:rPr>
        <w:instrText>publisher</w:instrText>
      </w:r>
      <w:r w:rsidR="009A65A2" w:rsidRPr="00227B69">
        <w:instrText>":"</w:instrText>
      </w:r>
      <w:r w:rsidR="009A65A2">
        <w:rPr>
          <w:lang w:val="en-US"/>
        </w:rPr>
        <w:instrText>Institute</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Electrical</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Electronics</w:instrText>
      </w:r>
      <w:r w:rsidR="009A65A2" w:rsidRPr="00227B69">
        <w:instrText xml:space="preserve"> </w:instrText>
      </w:r>
      <w:r w:rsidR="009A65A2">
        <w:rPr>
          <w:lang w:val="en-US"/>
        </w:rPr>
        <w:instrText>Engineers</w:instrText>
      </w:r>
      <w:r w:rsidR="009A65A2" w:rsidRPr="00227B69">
        <w:instrText xml:space="preserve"> </w:instrText>
      </w:r>
      <w:r w:rsidR="009A65A2">
        <w:rPr>
          <w:lang w:val="en-US"/>
        </w:rPr>
        <w:instrText>Inc</w:instrText>
      </w:r>
      <w:r w:rsidR="009A65A2" w:rsidRPr="00227B69">
        <w:instrText>.","</w:instrText>
      </w:r>
      <w:r w:rsidR="009A65A2">
        <w:rPr>
          <w:lang w:val="en-US"/>
        </w:rPr>
        <w:instrText>title</w:instrText>
      </w:r>
      <w:r w:rsidR="009A65A2" w:rsidRPr="00227B69">
        <w:instrText>":"</w:instrText>
      </w:r>
      <w:r w:rsidR="009A65A2">
        <w:rPr>
          <w:lang w:val="en-US"/>
        </w:rPr>
        <w:instrText>Developing</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 xml:space="preserve"> </w:instrText>
      </w:r>
      <w:r w:rsidR="009A65A2">
        <w:rPr>
          <w:lang w:val="en-US"/>
        </w:rPr>
        <w:instrText>Specifications</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Survey</w:instrText>
      </w:r>
      <w:r w:rsidR="009A65A2" w:rsidRPr="00227B69">
        <w:instrText>","</w:instrText>
      </w:r>
      <w:r w:rsidR="009A65A2">
        <w:rPr>
          <w:lang w:val="en-US"/>
        </w:rPr>
        <w:instrText>type</w:instrText>
      </w:r>
      <w:r w:rsidR="009A65A2" w:rsidRPr="00227B69">
        <w:instrText>":"</w:instrText>
      </w:r>
      <w:r w:rsidR="009A65A2">
        <w:rPr>
          <w:lang w:val="en-US"/>
        </w:rPr>
        <w:instrText>article</w:instrText>
      </w:r>
      <w:r w:rsidR="009A65A2" w:rsidRPr="00227B69">
        <w:instrText>-</w:instrText>
      </w:r>
      <w:r w:rsidR="009A65A2">
        <w:rPr>
          <w:lang w:val="en-US"/>
        </w:rPr>
        <w:instrText>journal</w:instrText>
      </w:r>
      <w:r w:rsidR="009A65A2" w:rsidRPr="00227B69">
        <w:instrText>","</w:instrText>
      </w:r>
      <w:r w:rsidR="009A65A2">
        <w:rPr>
          <w:lang w:val="en-US"/>
        </w:rPr>
        <w:instrText>volume</w:instrText>
      </w:r>
      <w:r w:rsidR="009A65A2" w:rsidRPr="00227B69">
        <w:instrText>":"10"},"</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3</w:instrText>
      </w:r>
      <w:r w:rsidR="009A65A2">
        <w:rPr>
          <w:lang w:val="en-US"/>
        </w:rPr>
        <w:instrText>ff</w:instrText>
      </w:r>
      <w:r w:rsidR="009A65A2" w:rsidRPr="00227B69">
        <w:instrText>33</w:instrText>
      </w:r>
      <w:r w:rsidR="009A65A2">
        <w:rPr>
          <w:lang w:val="en-US"/>
        </w:rPr>
        <w:instrText>f</w:instrText>
      </w:r>
      <w:r w:rsidR="009A65A2" w:rsidRPr="00227B69">
        <w:instrText>8</w:instrText>
      </w:r>
      <w:r w:rsidR="009A65A2">
        <w:rPr>
          <w:lang w:val="en-US"/>
        </w:rPr>
        <w:instrText>e</w:instrText>
      </w:r>
      <w:r w:rsidR="009A65A2" w:rsidRPr="00227B69">
        <w:instrText>-</w:instrText>
      </w:r>
      <w:r w:rsidR="009A65A2">
        <w:rPr>
          <w:lang w:val="en-US"/>
        </w:rPr>
        <w:instrText>ab</w:instrText>
      </w:r>
      <w:r w:rsidR="009A65A2" w:rsidRPr="00227B69">
        <w:instrText>9</w:instrText>
      </w:r>
      <w:r w:rsidR="009A65A2">
        <w:rPr>
          <w:lang w:val="en-US"/>
        </w:rPr>
        <w:instrText>d</w:instrText>
      </w:r>
      <w:r w:rsidR="009A65A2" w:rsidRPr="00227B69">
        <w:instrText>-3756-</w:instrText>
      </w:r>
      <w:r w:rsidR="009A65A2">
        <w:rPr>
          <w:lang w:val="en-US"/>
        </w:rPr>
        <w:instrText>a</w:instrText>
      </w:r>
      <w:r w:rsidR="009A65A2" w:rsidRPr="00227B69">
        <w:instrText>654-</w:instrText>
      </w:r>
      <w:r w:rsidR="009A65A2">
        <w:rPr>
          <w:lang w:val="en-US"/>
        </w:rPr>
        <w:instrText>c</w:instrText>
      </w:r>
      <w:r w:rsidR="009A65A2" w:rsidRPr="00227B69">
        <w:instrText>6</w:instrText>
      </w:r>
      <w:r w:rsidR="009A65A2">
        <w:rPr>
          <w:lang w:val="en-US"/>
        </w:rPr>
        <w:instrText>fcbcf</w:instrText>
      </w:r>
      <w:r w:rsidR="009A65A2" w:rsidRPr="00227B69">
        <w:instrText>92</w:instrText>
      </w:r>
      <w:r w:rsidR="009A65A2">
        <w:rPr>
          <w:lang w:val="en-US"/>
        </w:rPr>
        <w:instrText>a</w:instrText>
      </w:r>
      <w:r w:rsidR="009A65A2" w:rsidRPr="00227B69">
        <w:instrText>02"]}],"</w:instrText>
      </w:r>
      <w:r w:rsidR="009A65A2">
        <w:rPr>
          <w:lang w:val="en-US"/>
        </w:rPr>
        <w:instrText>mendeley</w:instrText>
      </w:r>
      <w:r w:rsidR="009A65A2" w:rsidRPr="00227B69">
        <w:instrText>":{"</w:instrText>
      </w:r>
      <w:r w:rsidR="009A65A2">
        <w:rPr>
          <w:lang w:val="en-US"/>
        </w:rPr>
        <w:instrText>formattedCitation</w:instrText>
      </w:r>
      <w:r w:rsidR="009A65A2" w:rsidRPr="00227B69">
        <w:instrText>":"[20]","</w:instrText>
      </w:r>
      <w:r w:rsidR="009A65A2">
        <w:rPr>
          <w:lang w:val="en-US"/>
        </w:rPr>
        <w:instrText>plainTextFormattedCitation</w:instrText>
      </w:r>
      <w:r w:rsidR="009A65A2" w:rsidRPr="00227B69">
        <w:instrText>":"[20]","</w:instrText>
      </w:r>
      <w:r w:rsidR="009A65A2">
        <w:rPr>
          <w:lang w:val="en-US"/>
        </w:rPr>
        <w:instrText>previouslyFormattedCitation</w:instrText>
      </w:r>
      <w:r w:rsidR="009A65A2" w:rsidRPr="00227B69">
        <w:instrText>":"[20]"},"</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3B33E8">
        <w:rPr>
          <w:lang w:val="en-US"/>
        </w:rPr>
        <w:fldChar w:fldCharType="separate"/>
      </w:r>
      <w:r w:rsidR="003B33E8" w:rsidRPr="003B33E8">
        <w:rPr>
          <w:noProof/>
        </w:rPr>
        <w:t>[20]</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w:t>
      </w:r>
      <w:r>
        <w:lastRenderedPageBreak/>
        <w:t xml:space="preserve">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t>w</w:t>
      </w:r>
      <w:r w:rsidR="00215CC1">
        <w:rPr>
          <w:lang w:val="en-US"/>
        </w:rPr>
        <w:t>eb</w:t>
      </w:r>
      <w:r w:rsidR="00215CC1" w:rsidRPr="00215CC1">
        <w:t>-с</w:t>
      </w:r>
      <w:r w:rsidR="00215CC1">
        <w:t>ервер д</w:t>
      </w:r>
      <w:r w:rsidR="00215CC1" w:rsidRPr="00215CC1">
        <w:t>л</w:t>
      </w:r>
      <w:r w:rsidR="00215CC1">
        <w:t>я проксирования запросов и отдачи страницы с клиентом приложения</w:t>
      </w:r>
      <w:r w:rsidR="00215CC1" w:rsidRPr="00215CC1">
        <w:t>;</w:t>
      </w:r>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1F41CB4E" w:rsidR="00215CC1" w:rsidRDefault="00215CC1" w:rsidP="002C465A">
      <w:pPr>
        <w:pStyle w:val="a3"/>
        <w:numPr>
          <w:ilvl w:val="0"/>
          <w:numId w:val="82"/>
        </w:numPr>
        <w:ind w:left="0" w:firstLine="708"/>
      </w:pPr>
      <w:r>
        <w:t xml:space="preserve">контейнер, отвечающий за </w:t>
      </w:r>
      <w:r w:rsidR="00193BE8">
        <w:t>резервное копирование</w:t>
      </w:r>
      <w:r>
        <w:t xml:space="preserve"> базы данных.</w:t>
      </w:r>
    </w:p>
    <w:p w14:paraId="6B18307A" w14:textId="1A08B7A0" w:rsidR="00215CC1" w:rsidRDefault="00215CC1" w:rsidP="00215CC1">
      <w:pPr>
        <w:pStyle w:val="a3"/>
        <w:ind w:left="1068" w:firstLine="0"/>
      </w:pPr>
    </w:p>
    <w:p w14:paraId="45291E3B" w14:textId="1CAE97A5" w:rsidR="00215CC1" w:rsidRPr="00215CC1" w:rsidRDefault="00B041F9" w:rsidP="00215CC1">
      <w:pPr>
        <w:ind w:firstLine="0"/>
        <w:jc w:val="center"/>
        <w:rPr>
          <w:highlight w:val="red"/>
          <w:lang w:val="en-US"/>
        </w:rPr>
      </w:pPr>
      <w:r>
        <w:rPr>
          <w:noProof/>
          <w:lang w:val="en-US"/>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1C78D3F8" w:rsidR="00215CC1" w:rsidRDefault="00215CC1" w:rsidP="00215CC1">
      <w:r w:rsidRPr="00215CC1">
        <w:t>Д</w:t>
      </w:r>
      <w:r>
        <w:t>ля централизованного запуска и объединения контейнеров в одну инфраструктуру используется d</w:t>
      </w:r>
      <w:r>
        <w:rPr>
          <w:lang w:val="en-US"/>
        </w:rPr>
        <w:t>ocker</w:t>
      </w:r>
      <w:r w:rsidRPr="00215CC1">
        <w:t>-</w:t>
      </w:r>
      <w:r>
        <w:rPr>
          <w:lang w:val="en-US"/>
        </w:rPr>
        <w:t>compose</w:t>
      </w:r>
      <w:r w:rsidR="009A65A2">
        <w:rPr>
          <w:lang w:val="en-US"/>
        </w:rPr>
        <w:fldChar w:fldCharType="begin" w:fldLock="1"/>
      </w:r>
      <w:r w:rsidR="007602D5">
        <w:rPr>
          <w:lang w:val="en-US"/>
        </w:rPr>
        <w:instrText>ADDIN</w:instrText>
      </w:r>
      <w:r w:rsidR="007602D5" w:rsidRPr="007602D5">
        <w:instrText xml:space="preserve"> </w:instrText>
      </w:r>
      <w:r w:rsidR="007602D5">
        <w:rPr>
          <w:lang w:val="en-US"/>
        </w:rPr>
        <w:instrText>CSL</w:instrText>
      </w:r>
      <w:r w:rsidR="007602D5" w:rsidRPr="007602D5">
        <w:instrText>_</w:instrText>
      </w:r>
      <w:r w:rsidR="007602D5">
        <w:rPr>
          <w:lang w:val="en-US"/>
        </w:rPr>
        <w:instrText>CITATION</w:instrText>
      </w:r>
      <w:r w:rsidR="007602D5" w:rsidRPr="007602D5">
        <w:instrText xml:space="preserve"> {"</w:instrText>
      </w:r>
      <w:r w:rsidR="007602D5">
        <w:rPr>
          <w:lang w:val="en-US"/>
        </w:rPr>
        <w:instrText>citationItems</w:instrText>
      </w:r>
      <w:r w:rsidR="007602D5" w:rsidRPr="007602D5">
        <w:instrText>":[{"</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temData</w:instrText>
      </w:r>
      <w:r w:rsidR="007602D5" w:rsidRPr="007602D5">
        <w:instrText>":{"</w:instrText>
      </w:r>
      <w:r w:rsidR="007602D5">
        <w:rPr>
          <w:lang w:val="en-US"/>
        </w:rPr>
        <w:instrText>DOI</w:instrText>
      </w:r>
      <w:r w:rsidR="007602D5" w:rsidRPr="007602D5">
        <w:instrText>":"10.1007/</w:instrText>
      </w:r>
      <w:r w:rsidR="007602D5">
        <w:rPr>
          <w:lang w:val="en-US"/>
        </w:rPr>
        <w:instrText>S</w:instrText>
      </w:r>
      <w:r w:rsidR="007602D5" w:rsidRPr="007602D5">
        <w:instrText>10664-021-10025-1","</w:instrText>
      </w:r>
      <w:r w:rsidR="007602D5">
        <w:rPr>
          <w:lang w:val="en-US"/>
        </w:rPr>
        <w:instrText>ISSN</w:instrText>
      </w:r>
      <w:r w:rsidR="007602D5" w:rsidRPr="007602D5">
        <w:instrText>":"1573-7616","</w:instrText>
      </w:r>
      <w:r w:rsidR="007602D5">
        <w:rPr>
          <w:lang w:val="en-US"/>
        </w:rPr>
        <w:instrText>abstract</w:instrText>
      </w:r>
      <w:r w:rsidR="007602D5" w:rsidRPr="007602D5">
        <w:instrText>":"</w:instrText>
      </w:r>
      <w:r w:rsidR="007602D5">
        <w:rPr>
          <w:lang w:val="en-US"/>
        </w:rPr>
        <w:instrText>Many</w:instrText>
      </w:r>
      <w:r w:rsidR="007602D5" w:rsidRPr="007602D5">
        <w:instrText xml:space="preserve"> </w:instrText>
      </w:r>
      <w:r w:rsidR="007602D5">
        <w:rPr>
          <w:lang w:val="en-US"/>
        </w:rPr>
        <w:instrText>modern</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several</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web</w:instrText>
      </w:r>
      <w:r w:rsidR="007602D5" w:rsidRPr="007602D5">
        <w:instrText xml:space="preserve"> </w:instrText>
      </w:r>
      <w:r w:rsidR="007602D5">
        <w:rPr>
          <w:lang w:val="en-US"/>
        </w:rPr>
        <w:instrText>application</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web</w:instrText>
      </w:r>
      <w:r w:rsidR="007602D5" w:rsidRPr="007602D5">
        <w:instrText xml:space="preserve"> </w:instrText>
      </w:r>
      <w:r w:rsidR="007602D5">
        <w:rPr>
          <w:lang w:val="en-US"/>
        </w:rPr>
        <w:instrText>server</w:instrText>
      </w:r>
      <w:r w:rsidR="007602D5" w:rsidRPr="007602D5">
        <w:instrText xml:space="preserve"> </w:instrText>
      </w:r>
      <w:r w:rsidR="007602D5">
        <w:rPr>
          <w:lang w:val="en-US"/>
        </w:rPr>
        <w:instrText>compon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atabase</w:instrText>
      </w:r>
      <w:r w:rsidR="007602D5" w:rsidRPr="007602D5">
        <w:instrText xml:space="preserve"> </w:instrText>
      </w:r>
      <w:r w:rsidR="007602D5">
        <w:rPr>
          <w:lang w:val="en-US"/>
        </w:rPr>
        <w:instrText>component</w:instrText>
      </w:r>
      <w:r w:rsidR="007602D5" w:rsidRPr="007602D5">
        <w:instrText xml:space="preserve">). </w:instrText>
      </w:r>
      <w:r w:rsidR="007602D5">
        <w:rPr>
          <w:lang w:val="en-US"/>
        </w:rPr>
        <w:instrText>Each</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se</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can</w:instrText>
      </w:r>
      <w:r w:rsidR="007602D5" w:rsidRPr="007602D5">
        <w:instrText xml:space="preserve"> </w:instrText>
      </w:r>
      <w:r w:rsidR="007602D5">
        <w:rPr>
          <w:lang w:val="en-US"/>
        </w:rPr>
        <w:instrText>be</w:instrText>
      </w:r>
      <w:r w:rsidR="007602D5" w:rsidRPr="007602D5">
        <w:instrText xml:space="preserve"> </w:instrText>
      </w:r>
      <w:r w:rsidR="007602D5">
        <w:rPr>
          <w:lang w:val="en-US"/>
        </w:rPr>
        <w:instrText>instantiated</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container</w:instrText>
      </w:r>
      <w:r w:rsidR="007602D5" w:rsidRPr="007602D5">
        <w:instrText xml:space="preserve"> </w:instrText>
      </w:r>
      <w:r w:rsidR="007602D5">
        <w:rPr>
          <w:lang w:val="en-US"/>
        </w:rPr>
        <w:instrText>from</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image</w:instrText>
      </w:r>
      <w:r w:rsidR="007602D5" w:rsidRPr="007602D5">
        <w:instrText xml:space="preserve">. </w:instrText>
      </w:r>
      <w:r w:rsidR="007602D5">
        <w:rPr>
          <w:lang w:val="en-US"/>
        </w:rPr>
        <w:instrText>Each</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image</w:instrText>
      </w:r>
      <w:r w:rsidR="007602D5" w:rsidRPr="007602D5">
        <w:instrText xml:space="preserve"> </w:instrText>
      </w:r>
      <w:r w:rsidR="007602D5">
        <w:rPr>
          <w:lang w:val="en-US"/>
        </w:rPr>
        <w:instrText>correspond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package</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Apache</w:instrText>
      </w:r>
      <w:r w:rsidR="007602D5" w:rsidRPr="007602D5">
        <w:instrText xml:space="preserve"> </w:instrText>
      </w:r>
      <w:r w:rsidR="007602D5">
        <w:rPr>
          <w:lang w:val="en-US"/>
        </w:rPr>
        <w:instrText>or</w:instrText>
      </w:r>
      <w:r w:rsidR="007602D5" w:rsidRPr="007602D5">
        <w:instrText xml:space="preserve"> </w:instrText>
      </w:r>
      <w:r w:rsidR="007602D5">
        <w:rPr>
          <w:lang w:val="en-US"/>
        </w:rPr>
        <w:instrText>MySQL</w:instrText>
      </w:r>
      <w:r w:rsidR="007602D5" w:rsidRPr="007602D5">
        <w:instrText xml:space="preserve">) </w:instrText>
      </w:r>
      <w:r w:rsidR="007602D5">
        <w:rPr>
          <w:lang w:val="en-US"/>
        </w:rPr>
        <w:instrText>along</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various</w:instrText>
      </w:r>
      <w:r w:rsidR="007602D5" w:rsidRPr="007602D5">
        <w:instrText xml:space="preserve"> </w:instrText>
      </w:r>
      <w:r w:rsidR="007602D5">
        <w:rPr>
          <w:lang w:val="en-US"/>
        </w:rPr>
        <w:instrText>configuration</w:instrText>
      </w:r>
      <w:r w:rsidR="007602D5" w:rsidRPr="007602D5">
        <w:instrText xml:space="preserve"> </w:instrText>
      </w:r>
      <w:r w:rsidR="007602D5">
        <w:rPr>
          <w:lang w:val="en-US"/>
        </w:rPr>
        <w:instrText>details</w:instrText>
      </w:r>
      <w:r w:rsidR="007602D5" w:rsidRPr="007602D5">
        <w:instrText xml:space="preserve">. </w:instrText>
      </w:r>
      <w:r w:rsidR="007602D5">
        <w:rPr>
          <w:lang w:val="en-US"/>
        </w:rPr>
        <w:instrText>Such</w:instrText>
      </w:r>
      <w:r w:rsidR="007602D5" w:rsidRPr="007602D5">
        <w:instrText xml:space="preserve"> </w:instrText>
      </w:r>
      <w:r w:rsidR="007602D5">
        <w:rPr>
          <w:lang w:val="en-US"/>
        </w:rPr>
        <w:instrText>containerization</w:instrText>
      </w:r>
      <w:r w:rsidR="007602D5" w:rsidRPr="007602D5">
        <w:instrText xml:space="preserve"> </w:instrText>
      </w:r>
      <w:r w:rsidR="007602D5">
        <w:rPr>
          <w:lang w:val="en-US"/>
        </w:rPr>
        <w:instrText>simplifies</w:instrText>
      </w:r>
      <w:r w:rsidR="007602D5" w:rsidRPr="007602D5">
        <w:instrText xml:space="preserve">, </w:instrText>
      </w:r>
      <w:r w:rsidR="007602D5">
        <w:rPr>
          <w:lang w:val="en-US"/>
        </w:rPr>
        <w:instrText>speeds</w:instrText>
      </w:r>
      <w:r w:rsidR="007602D5" w:rsidRPr="007602D5">
        <w:instrText xml:space="preserve"> </w:instrText>
      </w:r>
      <w:r w:rsidR="007602D5">
        <w:rPr>
          <w:lang w:val="en-US"/>
        </w:rPr>
        <w:instrText>up</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enable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ystematic</w:instrText>
      </w:r>
      <w:r w:rsidR="007602D5" w:rsidRPr="007602D5">
        <w:instrText xml:space="preserve"> </w:instrText>
      </w:r>
      <w:r w:rsidR="007602D5">
        <w:rPr>
          <w:lang w:val="en-US"/>
        </w:rPr>
        <w:instrText>deploym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aintenanc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scale</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natural</w:instrText>
      </w:r>
      <w:r w:rsidR="007602D5" w:rsidRPr="007602D5">
        <w:instrText xml:space="preserve"> </w:instrText>
      </w:r>
      <w:r w:rsidR="007602D5">
        <w:rPr>
          <w:lang w:val="en-US"/>
        </w:rPr>
        <w:instrText>progression</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ow</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ka</w:instrText>
      </w:r>
      <w:r w:rsidR="007602D5" w:rsidRPr="007602D5">
        <w:instrText xml:space="preserve">. </w:instrText>
      </w:r>
      <w:r w:rsidR="007602D5">
        <w:rPr>
          <w:lang w:val="en-US"/>
        </w:rPr>
        <w:instrText>multi</w:instrText>
      </w:r>
      <w:r w:rsidR="007602D5" w:rsidRPr="007602D5">
        <w:instrText>-</w:instrText>
      </w:r>
      <w:r w:rsidR="007602D5">
        <w:rPr>
          <w:lang w:val="en-US"/>
        </w:rPr>
        <w:instrText>container</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by</w:instrText>
      </w:r>
      <w:r w:rsidR="007602D5" w:rsidRPr="007602D5">
        <w:instrText xml:space="preserve"> </w:instrText>
      </w:r>
      <w:r w:rsidR="007602D5">
        <w:rPr>
          <w:lang w:val="en-US"/>
        </w:rPr>
        <w:instrText>specify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various</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their</w:instrText>
      </w:r>
      <w:r w:rsidR="007602D5" w:rsidRPr="007602D5">
        <w:instrText xml:space="preserve"> </w:instrText>
      </w:r>
      <w:r w:rsidR="007602D5">
        <w:rPr>
          <w:lang w:val="en-US"/>
        </w:rPr>
        <w:instrText>relations</w:instrText>
      </w:r>
      <w:r w:rsidR="007602D5" w:rsidRPr="007602D5">
        <w:instrText xml:space="preserve"> – </w:instrText>
      </w:r>
      <w:r w:rsidR="007602D5">
        <w:rPr>
          <w:lang w:val="en-US"/>
        </w:rPr>
        <w:instrText>in</w:instrText>
      </w:r>
      <w:r w:rsidR="007602D5" w:rsidRPr="007602D5">
        <w:instrText xml:space="preserve"> </w:instrText>
      </w:r>
      <w:r w:rsidR="007602D5">
        <w:rPr>
          <w:lang w:val="en-US"/>
        </w:rPr>
        <w:instrText>turn</w:instrText>
      </w:r>
      <w:r w:rsidR="007602D5" w:rsidRPr="007602D5">
        <w:instrText xml:space="preserve"> </w:instrText>
      </w:r>
      <w:r w:rsidR="007602D5">
        <w:rPr>
          <w:lang w:val="en-US"/>
        </w:rPr>
        <w:instrText>simplify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eploym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aintenanc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omplex</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This</w:instrText>
      </w:r>
      <w:r w:rsidR="007602D5" w:rsidRPr="007602D5">
        <w:instrText xml:space="preserve"> </w:instrText>
      </w:r>
      <w:r w:rsidR="007602D5">
        <w:rPr>
          <w:lang w:val="en-US"/>
        </w:rPr>
        <w:instrText>paper</w:instrText>
      </w:r>
      <w:r w:rsidR="007602D5" w:rsidRPr="007602D5">
        <w:instrText xml:space="preserve"> </w:instrText>
      </w:r>
      <w:r w:rsidR="007602D5">
        <w:rPr>
          <w:lang w:val="en-US"/>
        </w:rPr>
        <w:instrText>reports</w:instrText>
      </w:r>
      <w:r w:rsidR="007602D5" w:rsidRPr="007602D5">
        <w:instrText xml:space="preserve"> </w:instrText>
      </w:r>
      <w:r w:rsidR="007602D5">
        <w:rPr>
          <w:lang w:val="en-US"/>
        </w:rPr>
        <w:instrText>on</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of</w:instrText>
      </w:r>
      <w:r w:rsidR="007602D5" w:rsidRPr="007602D5">
        <w:instrText xml:space="preserve"> 4,103 </w:instrText>
      </w:r>
      <w:r w:rsidR="007602D5">
        <w:rPr>
          <w:lang w:val="en-US"/>
        </w:rPr>
        <w:instrText>open</w:instrText>
      </w:r>
      <w:r w:rsidR="007602D5" w:rsidRPr="007602D5">
        <w:instrText>-</w:instrText>
      </w:r>
      <w:r w:rsidR="007602D5">
        <w:rPr>
          <w:lang w:val="en-US"/>
        </w:rPr>
        <w:instrText>source</w:instrText>
      </w:r>
      <w:r w:rsidR="007602D5" w:rsidRPr="007602D5">
        <w:instrText xml:space="preserve"> </w:instrText>
      </w:r>
      <w:r w:rsidR="007602D5">
        <w:rPr>
          <w:lang w:val="en-US"/>
        </w:rPr>
        <w:instrText>Github</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Our</w:instrText>
      </w:r>
      <w:r w:rsidR="007602D5" w:rsidRPr="007602D5">
        <w:instrText xml:space="preserve"> </w:instrText>
      </w:r>
      <w:r w:rsidR="007602D5">
        <w:rPr>
          <w:lang w:val="en-US"/>
        </w:rPr>
        <w:instrText>primary</w:instrText>
      </w:r>
      <w:r w:rsidR="007602D5" w:rsidRPr="007602D5">
        <w:instrText xml:space="preserve"> </w:instrText>
      </w:r>
      <w:r w:rsidR="007602D5">
        <w:rPr>
          <w:lang w:val="en-US"/>
        </w:rPr>
        <w:instrText>goal</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tter</w:instrText>
      </w:r>
      <w:r w:rsidR="007602D5" w:rsidRPr="007602D5">
        <w:instrText xml:space="preserve"> </w:instrText>
      </w:r>
      <w:r w:rsidR="007602D5">
        <w:rPr>
          <w:lang w:val="en-US"/>
        </w:rPr>
        <w:instrText>understand</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it</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used</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wild</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observe</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over</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quarter</w:instrText>
      </w:r>
      <w:r w:rsidR="007602D5" w:rsidRPr="007602D5">
        <w:instrText xml:space="preserve"> (26.8%)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tudied</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single</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fil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application</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infrequently</w:instrText>
      </w:r>
      <w:r w:rsidR="007602D5" w:rsidRPr="007602D5">
        <w:instrText xml:space="preserve"> </w:instrText>
      </w:r>
      <w:r w:rsidR="007602D5">
        <w:rPr>
          <w:lang w:val="en-US"/>
        </w:rPr>
        <w:instrText>updated</w:instrText>
      </w:r>
      <w:r w:rsidR="007602D5" w:rsidRPr="007602D5">
        <w:instrText xml:space="preserve"> </w:instrText>
      </w:r>
      <w:r w:rsidR="007602D5">
        <w:rPr>
          <w:lang w:val="en-US"/>
        </w:rPr>
        <w:instrText>with</w:instrText>
      </w:r>
      <w:r w:rsidR="007602D5" w:rsidRPr="007602D5">
        <w:instrText xml:space="preserve"> 30% </w:instrText>
      </w:r>
      <w:r w:rsidR="007602D5">
        <w:rPr>
          <w:lang w:val="en-US"/>
        </w:rPr>
        <w:instrText>of</w:instrText>
      </w:r>
      <w:r w:rsidR="007602D5" w:rsidRPr="007602D5">
        <w:instrText xml:space="preserve"> </w:instrText>
      </w:r>
      <w:r w:rsidR="007602D5">
        <w:rPr>
          <w:lang w:val="en-US"/>
        </w:rPr>
        <w:instrText>such</w:instrText>
      </w:r>
      <w:r w:rsidR="007602D5" w:rsidRPr="007602D5">
        <w:instrText xml:space="preserve"> </w:instrText>
      </w:r>
      <w:r w:rsidR="007602D5">
        <w:rPr>
          <w:lang w:val="en-US"/>
        </w:rPr>
        <w:instrText>files</w:instrText>
      </w:r>
      <w:r w:rsidR="007602D5" w:rsidRPr="007602D5">
        <w:instrText xml:space="preserve"> </w:instrText>
      </w:r>
      <w:r w:rsidR="007602D5">
        <w:rPr>
          <w:lang w:val="en-US"/>
        </w:rPr>
        <w:instrText>never</w:instrText>
      </w:r>
      <w:r w:rsidR="007602D5" w:rsidRPr="007602D5">
        <w:instrText xml:space="preserve"> </w:instrText>
      </w:r>
      <w:r w:rsidR="007602D5">
        <w:rPr>
          <w:lang w:val="en-US"/>
        </w:rPr>
        <w:instrText>changed</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also</w:instrText>
      </w:r>
      <w:r w:rsidR="007602D5" w:rsidRPr="007602D5">
        <w:instrText xml:space="preserve"> </w:instrText>
      </w:r>
      <w:r w:rsidR="007602D5">
        <w:rPr>
          <w:lang w:val="en-US"/>
        </w:rPr>
        <w:instrText>observe</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most</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leverage</w:instrText>
      </w:r>
      <w:r w:rsidR="007602D5" w:rsidRPr="007602D5">
        <w:instrText xml:space="preserve"> </w:instrText>
      </w:r>
      <w:r w:rsidR="007602D5">
        <w:rPr>
          <w:lang w:val="en-US"/>
        </w:rPr>
        <w:instrText>basic</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instea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advanced</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just</w:instrText>
      </w:r>
      <w:r w:rsidR="007602D5" w:rsidRPr="007602D5">
        <w:instrText xml:space="preserve"> 4.3%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ecurity</w:instrText>
      </w:r>
      <w:r w:rsidR="007602D5" w:rsidRPr="007602D5">
        <w:instrText xml:space="preserve"> </w:instrText>
      </w:r>
      <w:r w:rsidR="007602D5">
        <w:rPr>
          <w:lang w:val="en-US"/>
        </w:rPr>
        <w:instrText>related</w:instrText>
      </w:r>
      <w:r w:rsidR="007602D5" w:rsidRPr="007602D5">
        <w:instrText xml:space="preserve"> </w:instrText>
      </w:r>
      <w:r w:rsidR="007602D5">
        <w:rPr>
          <w:lang w:val="en-US"/>
        </w:rPr>
        <w:instrText>option</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has</w:instrText>
      </w:r>
      <w:r w:rsidR="007602D5" w:rsidRPr="007602D5">
        <w:instrText xml:space="preserve"> </w:instrText>
      </w:r>
      <w:r w:rsidR="007602D5">
        <w:rPr>
          <w:lang w:val="en-US"/>
        </w:rPr>
        <w:instrText>evolved</w:instrText>
      </w:r>
      <w:r w:rsidR="007602D5" w:rsidRPr="007602D5">
        <w:instrText xml:space="preserve"> </w:instrText>
      </w:r>
      <w:r w:rsidR="007602D5">
        <w:rPr>
          <w:lang w:val="en-US"/>
        </w:rPr>
        <w:instrText>over</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years</w:instrText>
      </w:r>
      <w:r w:rsidR="007602D5" w:rsidRPr="007602D5">
        <w:instrText xml:space="preserve"> (</w:instrText>
      </w:r>
      <w:r w:rsidR="007602D5">
        <w:rPr>
          <w:lang w:val="en-US"/>
        </w:rPr>
        <w:instrText>it</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currently</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version</w:instrText>
      </w:r>
      <w:r w:rsidR="007602D5" w:rsidRPr="007602D5">
        <w:instrText xml:space="preserve"> 3), </w:instrText>
      </w:r>
      <w:r w:rsidR="007602D5">
        <w:rPr>
          <w:lang w:val="en-US"/>
        </w:rPr>
        <w:instrText>applications</w:instrText>
      </w:r>
      <w:r w:rsidR="007602D5" w:rsidRPr="007602D5">
        <w:instrText xml:space="preserve"> </w:instrText>
      </w:r>
      <w:r w:rsidR="007602D5">
        <w:rPr>
          <w:lang w:val="en-US"/>
        </w:rPr>
        <w:instrText>rarely</w:instrText>
      </w:r>
      <w:r w:rsidR="007602D5" w:rsidRPr="007602D5">
        <w:instrText xml:space="preserve"> </w:instrText>
      </w:r>
      <w:r w:rsidR="007602D5">
        <w:rPr>
          <w:lang w:val="en-US"/>
        </w:rPr>
        <w:instrText>adopt</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new</w:instrText>
      </w:r>
      <w:r w:rsidR="007602D5" w:rsidRPr="007602D5">
        <w:instrText xml:space="preserve"> </w:instrText>
      </w:r>
      <w:r w:rsidR="007602D5">
        <w:rPr>
          <w:lang w:val="en-US"/>
        </w:rPr>
        <w:instrText>versions</w:instrText>
      </w:r>
      <w:r w:rsidR="007602D5" w:rsidRPr="007602D5">
        <w:instrText xml:space="preserve"> </w:instrText>
      </w:r>
      <w:r w:rsidR="007602D5">
        <w:rPr>
          <w:lang w:val="en-US"/>
        </w:rPr>
        <w:instrText>and</w:instrText>
      </w:r>
      <w:r w:rsidR="007602D5" w:rsidRPr="007602D5">
        <w:instrText xml:space="preserve"> 2.4%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tudied</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downgrad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earlier</w:instrText>
      </w:r>
      <w:r w:rsidR="007602D5" w:rsidRPr="007602D5">
        <w:instrText xml:space="preserve"> </w:instrText>
      </w:r>
      <w:r w:rsidR="007602D5">
        <w:rPr>
          <w:lang w:val="en-US"/>
        </w:rPr>
        <w:instrText>version</w:instrText>
      </w:r>
      <w:r w:rsidR="007602D5" w:rsidRPr="007602D5">
        <w:instrText xml:space="preserve"> </w:instrText>
      </w:r>
      <w:r w:rsidR="007602D5">
        <w:rPr>
          <w:lang w:val="en-US"/>
        </w:rPr>
        <w:instrText>due</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platform</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option</w:instrText>
      </w:r>
      <w:r w:rsidR="007602D5" w:rsidRPr="007602D5">
        <w:instrText xml:space="preserve"> </w:instrText>
      </w:r>
      <w:r w:rsidR="007602D5">
        <w:rPr>
          <w:lang w:val="en-US"/>
        </w:rPr>
        <w:instrText>compatibility</w:instrText>
      </w:r>
      <w:r w:rsidR="007602D5" w:rsidRPr="007602D5">
        <w:instrText xml:space="preserve"> </w:instrText>
      </w:r>
      <w:r w:rsidR="007602D5">
        <w:rPr>
          <w:lang w:val="en-US"/>
        </w:rPr>
        <w:instrText>issues</w:instrText>
      </w:r>
      <w:r w:rsidR="007602D5" w:rsidRPr="007602D5">
        <w:instrText xml:space="preserve">. </w:instrText>
      </w:r>
      <w:r w:rsidR="007602D5">
        <w:rPr>
          <w:lang w:val="en-US"/>
        </w:rPr>
        <w:instrText>Our</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highlights</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they</w:instrText>
      </w:r>
      <w:r w:rsidR="007602D5" w:rsidRPr="007602D5">
        <w:instrText xml:space="preserve"> </w:instrText>
      </w:r>
      <w:r w:rsidR="007602D5">
        <w:rPr>
          <w:lang w:val="en-US"/>
        </w:rPr>
        <w:instrText>appear</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w:instrText>
      </w:r>
      <w:r w:rsidR="007602D5" w:rsidRPr="007602D5">
        <w:instrText xml:space="preserve"> </w:instrText>
      </w:r>
      <w:r w:rsidR="007602D5">
        <w:rPr>
          <w:lang w:val="en-US"/>
        </w:rPr>
        <w:instrText>content</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its</w:instrText>
      </w:r>
      <w:r w:rsidR="007602D5" w:rsidRPr="007602D5">
        <w:instrText xml:space="preserve"> </w:instrText>
      </w:r>
      <w:r w:rsidR="007602D5">
        <w:rPr>
          <w:lang w:val="en-US"/>
        </w:rPr>
        <w:instrText>basic</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earlier</w:instrText>
      </w:r>
      <w:r w:rsidR="007602D5" w:rsidRPr="007602D5">
        <w:instrText xml:space="preserve"> </w:instrText>
      </w:r>
      <w:r w:rsidR="007602D5">
        <w:rPr>
          <w:lang w:val="en-US"/>
        </w:rPr>
        <w:instrText>versions</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many</w:instrText>
      </w:r>
      <w:r w:rsidR="007602D5" w:rsidRPr="007602D5">
        <w:instrText xml:space="preserve"> </w:instrText>
      </w:r>
      <w:r w:rsidR="007602D5">
        <w:rPr>
          <w:lang w:val="en-US"/>
        </w:rPr>
        <w:instrText>instances</w:instrText>
      </w:r>
      <w:r w:rsidR="007602D5" w:rsidRPr="007602D5">
        <w:instrText xml:space="preserve">. </w:instrText>
      </w:r>
      <w:r w:rsidR="007602D5">
        <w:rPr>
          <w:lang w:val="en-US"/>
        </w:rPr>
        <w:instrText>Future</w:instrText>
      </w:r>
      <w:r w:rsidR="007602D5" w:rsidRPr="007602D5">
        <w:instrText xml:space="preserve"> </w:instrText>
      </w:r>
      <w:r w:rsidR="007602D5">
        <w:rPr>
          <w:lang w:val="en-US"/>
        </w:rPr>
        <w:instrText>studie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eed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tter</w:instrText>
      </w:r>
      <w:r w:rsidR="007602D5" w:rsidRPr="007602D5">
        <w:instrText xml:space="preserve"> </w:instrText>
      </w:r>
      <w:r w:rsidR="007602D5">
        <w:rPr>
          <w:lang w:val="en-US"/>
        </w:rPr>
        <w:instrText>understand</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improve</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uptak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more</w:instrText>
      </w:r>
      <w:r w:rsidR="007602D5" w:rsidRPr="007602D5">
        <w:instrText xml:space="preserve"> </w:instrText>
      </w:r>
      <w:r w:rsidR="007602D5">
        <w:rPr>
          <w:lang w:val="en-US"/>
        </w:rPr>
        <w:instrText>advanced</w:instrText>
      </w:r>
      <w:r w:rsidR="007602D5" w:rsidRPr="007602D5">
        <w:instrText xml:space="preserve"> </w:instrText>
      </w:r>
      <w:r w:rsidR="007602D5">
        <w:rPr>
          <w:lang w:val="en-US"/>
        </w:rPr>
        <w:instrText>aspects</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if</w:instrText>
      </w:r>
      <w:r w:rsidR="007602D5" w:rsidRPr="007602D5">
        <w:instrText xml:space="preserve"> </w:instrText>
      </w:r>
      <w:r w:rsidR="007602D5">
        <w:rPr>
          <w:lang w:val="en-US"/>
        </w:rPr>
        <w:instrText>they</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eeded</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all</w:instrText>
      </w:r>
      <w:r w:rsidR="007602D5" w:rsidRPr="007602D5">
        <w:instrText>.","</w:instrText>
      </w:r>
      <w:r w:rsidR="007602D5">
        <w:rPr>
          <w:lang w:val="en-US"/>
        </w:rPr>
        <w:instrText>author</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Ibrahim</w:instrText>
      </w:r>
      <w:r w:rsidR="007602D5" w:rsidRPr="007602D5">
        <w:instrText>","</w:instrText>
      </w:r>
      <w:r w:rsidR="007602D5">
        <w:rPr>
          <w:lang w:val="en-US"/>
        </w:rPr>
        <w:instrText>given</w:instrText>
      </w:r>
      <w:r w:rsidR="007602D5" w:rsidRPr="007602D5">
        <w:instrText>":"</w:instrText>
      </w:r>
      <w:r w:rsidR="007602D5">
        <w:rPr>
          <w:lang w:val="en-US"/>
        </w:rPr>
        <w:instrText>Md</w:instrText>
      </w:r>
      <w:r w:rsidR="007602D5" w:rsidRPr="007602D5">
        <w:instrText xml:space="preserve"> </w:instrText>
      </w:r>
      <w:r w:rsidR="007602D5">
        <w:rPr>
          <w:lang w:val="en-US"/>
        </w:rPr>
        <w:instrText>Hasan</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Sayagh</w:instrText>
      </w:r>
      <w:r w:rsidR="007602D5" w:rsidRPr="007602D5">
        <w:instrText>","</w:instrText>
      </w:r>
      <w:r w:rsidR="007602D5">
        <w:rPr>
          <w:lang w:val="en-US"/>
        </w:rPr>
        <w:instrText>given</w:instrText>
      </w:r>
      <w:r w:rsidR="007602D5" w:rsidRPr="007602D5">
        <w:instrText>":"</w:instrText>
      </w:r>
      <w:r w:rsidR="007602D5">
        <w:rPr>
          <w:lang w:val="en-US"/>
        </w:rPr>
        <w:instrText>Mohammed</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Hassan</w:instrText>
      </w:r>
      <w:r w:rsidR="007602D5" w:rsidRPr="007602D5">
        <w:instrText>","</w:instrText>
      </w:r>
      <w:r w:rsidR="007602D5">
        <w:rPr>
          <w:lang w:val="en-US"/>
        </w:rPr>
        <w:instrText>given</w:instrText>
      </w:r>
      <w:r w:rsidR="007602D5" w:rsidRPr="007602D5">
        <w:instrText>":"</w:instrText>
      </w:r>
      <w:r w:rsidR="007602D5">
        <w:rPr>
          <w:lang w:val="en-US"/>
        </w:rPr>
        <w:instrText>Ahmed</w:instrText>
      </w:r>
      <w:r w:rsidR="007602D5" w:rsidRPr="007602D5">
        <w:instrText xml:space="preserve"> </w:instrText>
      </w:r>
      <w:r w:rsidR="007602D5">
        <w:rPr>
          <w:lang w:val="en-US"/>
        </w:rPr>
        <w:instrText>E</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container</w:instrText>
      </w:r>
      <w:r w:rsidR="007602D5" w:rsidRPr="007602D5">
        <w:instrText>-</w:instrText>
      </w:r>
      <w:r w:rsidR="007602D5">
        <w:rPr>
          <w:lang w:val="en-US"/>
        </w:rPr>
        <w:instrText>title</w:instrText>
      </w:r>
      <w:r w:rsidR="007602D5" w:rsidRPr="007602D5">
        <w:instrText>":"</w:instrText>
      </w:r>
      <w:r w:rsidR="007602D5">
        <w:rPr>
          <w:lang w:val="en-US"/>
        </w:rPr>
        <w:instrText>Empirical</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Engineering</w:instrText>
      </w:r>
      <w:r w:rsidR="007602D5" w:rsidRPr="007602D5">
        <w:instrText xml:space="preserve"> 2021 26:6","</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ssue</w:instrText>
      </w:r>
      <w:r w:rsidR="007602D5" w:rsidRPr="007602D5">
        <w:instrText>":"6","</w:instrText>
      </w:r>
      <w:r w:rsidR="007602D5">
        <w:rPr>
          <w:lang w:val="en-US"/>
        </w:rPr>
        <w:instrText>issued</w:instrText>
      </w:r>
      <w:r w:rsidR="007602D5" w:rsidRPr="007602D5">
        <w:instrText>":{"</w:instrText>
      </w:r>
      <w:r w:rsidR="007602D5">
        <w:rPr>
          <w:lang w:val="en-US"/>
        </w:rPr>
        <w:instrText>date</w:instrText>
      </w:r>
      <w:r w:rsidR="007602D5" w:rsidRPr="007602D5">
        <w:instrText>-</w:instrText>
      </w:r>
      <w:r w:rsidR="007602D5">
        <w:rPr>
          <w:lang w:val="en-US"/>
        </w:rPr>
        <w:instrText>parts</w:instrText>
      </w:r>
      <w:r w:rsidR="007602D5" w:rsidRPr="007602D5">
        <w:instrText>":[["2021","9","23"]]},"</w:instrText>
      </w:r>
      <w:r w:rsidR="007602D5">
        <w:rPr>
          <w:lang w:val="en-US"/>
        </w:rPr>
        <w:instrText>page</w:instrText>
      </w:r>
      <w:r w:rsidR="007602D5" w:rsidRPr="007602D5">
        <w:instrText>":"1-27","</w:instrText>
      </w:r>
      <w:r w:rsidR="007602D5">
        <w:rPr>
          <w:lang w:val="en-US"/>
        </w:rPr>
        <w:instrText>publisher</w:instrText>
      </w:r>
      <w:r w:rsidR="007602D5" w:rsidRPr="007602D5">
        <w:instrText>":"</w:instrText>
      </w:r>
      <w:r w:rsidR="007602D5">
        <w:rPr>
          <w:lang w:val="en-US"/>
        </w:rPr>
        <w:instrText>Springer</w:instrText>
      </w:r>
      <w:r w:rsidR="007602D5" w:rsidRPr="007602D5">
        <w:instrText>","</w:instrText>
      </w:r>
      <w:r w:rsidR="007602D5">
        <w:rPr>
          <w:lang w:val="en-US"/>
        </w:rPr>
        <w:instrText>title</w:instrText>
      </w:r>
      <w:r w:rsidR="007602D5" w:rsidRPr="007602D5">
        <w:instrText>":"</w:instrText>
      </w:r>
      <w:r w:rsidR="007602D5">
        <w:rPr>
          <w:lang w:val="en-US"/>
        </w:rPr>
        <w:instrText>A</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us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systems</w:instrText>
      </w:r>
      <w:r w:rsidR="007602D5" w:rsidRPr="007602D5">
        <w:instrText>","</w:instrText>
      </w:r>
      <w:r w:rsidR="007602D5">
        <w:rPr>
          <w:lang w:val="en-US"/>
        </w:rPr>
        <w:instrText>type</w:instrText>
      </w:r>
      <w:r w:rsidR="007602D5" w:rsidRPr="007602D5">
        <w:instrText>":"</w:instrText>
      </w:r>
      <w:r w:rsidR="007602D5">
        <w:rPr>
          <w:lang w:val="en-US"/>
        </w:rPr>
        <w:instrText>article</w:instrText>
      </w:r>
      <w:r w:rsidR="007602D5" w:rsidRPr="007602D5">
        <w:instrText>-</w:instrText>
      </w:r>
      <w:r w:rsidR="007602D5">
        <w:rPr>
          <w:lang w:val="en-US"/>
        </w:rPr>
        <w:instrText>journal</w:instrText>
      </w:r>
      <w:r w:rsidR="007602D5" w:rsidRPr="007602D5">
        <w:instrText>","</w:instrText>
      </w:r>
      <w:r w:rsidR="007602D5">
        <w:rPr>
          <w:lang w:val="en-US"/>
        </w:rPr>
        <w:instrText>volume</w:instrText>
      </w:r>
      <w:r w:rsidR="007602D5" w:rsidRPr="007602D5">
        <w:instrText>":"26"},"</w:instrText>
      </w:r>
      <w:r w:rsidR="007602D5">
        <w:rPr>
          <w:lang w:val="en-US"/>
        </w:rPr>
        <w:instrText>uris</w:instrText>
      </w:r>
      <w:r w:rsidR="007602D5" w:rsidRPr="007602D5">
        <w:instrText>":["</w:instrText>
      </w:r>
      <w:r w:rsidR="007602D5">
        <w:rPr>
          <w:lang w:val="en-US"/>
        </w:rPr>
        <w:instrText>http</w:instrText>
      </w:r>
      <w:r w:rsidR="007602D5" w:rsidRPr="007602D5">
        <w:instrText>://</w:instrText>
      </w:r>
      <w:r w:rsidR="007602D5">
        <w:rPr>
          <w:lang w:val="en-US"/>
        </w:rPr>
        <w:instrText>www</w:instrText>
      </w:r>
      <w:r w:rsidR="007602D5" w:rsidRPr="007602D5">
        <w:instrText>.</w:instrText>
      </w:r>
      <w:r w:rsidR="007602D5">
        <w:rPr>
          <w:lang w:val="en-US"/>
        </w:rPr>
        <w:instrText>mendeley</w:instrText>
      </w:r>
      <w:r w:rsidR="007602D5" w:rsidRPr="007602D5">
        <w:instrText>.</w:instrText>
      </w:r>
      <w:r w:rsidR="007602D5">
        <w:rPr>
          <w:lang w:val="en-US"/>
        </w:rPr>
        <w:instrText>com</w:instrText>
      </w:r>
      <w:r w:rsidR="007602D5" w:rsidRPr="007602D5">
        <w:instrText>/</w:instrText>
      </w:r>
      <w:r w:rsidR="007602D5">
        <w:rPr>
          <w:lang w:val="en-US"/>
        </w:rPr>
        <w:instrText>documents</w:instrText>
      </w:r>
      <w:r w:rsidR="007602D5" w:rsidRPr="007602D5">
        <w:instrText>/?</w:instrText>
      </w:r>
      <w:r w:rsidR="007602D5">
        <w:rPr>
          <w:lang w:val="en-US"/>
        </w:rPr>
        <w:instrText>uuid</w:instrText>
      </w:r>
      <w:r w:rsidR="007602D5" w:rsidRPr="007602D5">
        <w:instrText>=746</w:instrText>
      </w:r>
      <w:r w:rsidR="007602D5">
        <w:rPr>
          <w:lang w:val="en-US"/>
        </w:rPr>
        <w:instrText>a</w:instrText>
      </w:r>
      <w:r w:rsidR="007602D5" w:rsidRPr="007602D5">
        <w:instrText>0</w:instrText>
      </w:r>
      <w:r w:rsidR="007602D5">
        <w:rPr>
          <w:lang w:val="en-US"/>
        </w:rPr>
        <w:instrText>b</w:instrText>
      </w:r>
      <w:r w:rsidR="007602D5" w:rsidRPr="007602D5">
        <w:instrText>7</w:instrText>
      </w:r>
      <w:r w:rsidR="007602D5">
        <w:rPr>
          <w:lang w:val="en-US"/>
        </w:rPr>
        <w:instrText>e</w:instrText>
      </w:r>
      <w:r w:rsidR="007602D5" w:rsidRPr="007602D5">
        <w:instrText>-3286-38</w:instrText>
      </w:r>
      <w:r w:rsidR="007602D5">
        <w:rPr>
          <w:lang w:val="en-US"/>
        </w:rPr>
        <w:instrText>df</w:instrText>
      </w:r>
      <w:r w:rsidR="007602D5" w:rsidRPr="007602D5">
        <w:instrText>-8675-</w:instrText>
      </w:r>
      <w:r w:rsidR="007602D5">
        <w:rPr>
          <w:lang w:val="en-US"/>
        </w:rPr>
        <w:instrText>e</w:instrText>
      </w:r>
      <w:r w:rsidR="007602D5" w:rsidRPr="007602D5">
        <w:instrText>57</w:instrText>
      </w:r>
      <w:r w:rsidR="007602D5">
        <w:rPr>
          <w:lang w:val="en-US"/>
        </w:rPr>
        <w:instrText>ff</w:instrText>
      </w:r>
      <w:r w:rsidR="007602D5" w:rsidRPr="007602D5">
        <w:instrText>693649</w:instrText>
      </w:r>
      <w:r w:rsidR="007602D5">
        <w:rPr>
          <w:lang w:val="en-US"/>
        </w:rPr>
        <w:instrText>e</w:instrText>
      </w:r>
      <w:r w:rsidR="007602D5" w:rsidRPr="007602D5">
        <w:instrText>"]}],"</w:instrText>
      </w:r>
      <w:r w:rsidR="007602D5">
        <w:rPr>
          <w:lang w:val="en-US"/>
        </w:rPr>
        <w:instrText>mendeley</w:instrText>
      </w:r>
      <w:r w:rsidR="007602D5" w:rsidRPr="007602D5">
        <w:instrText>":{"</w:instrText>
      </w:r>
      <w:r w:rsidR="007602D5">
        <w:rPr>
          <w:lang w:val="en-US"/>
        </w:rPr>
        <w:instrText>formattedCitation</w:instrText>
      </w:r>
      <w:r w:rsidR="007602D5" w:rsidRPr="007602D5">
        <w:instrText>":"[21]","</w:instrText>
      </w:r>
      <w:r w:rsidR="007602D5">
        <w:rPr>
          <w:lang w:val="en-US"/>
        </w:rPr>
        <w:instrText>plainTextFormattedCitation</w:instrText>
      </w:r>
      <w:r w:rsidR="007602D5" w:rsidRPr="007602D5">
        <w:instrText>":"[21]","</w:instrText>
      </w:r>
      <w:r w:rsidR="007602D5">
        <w:rPr>
          <w:lang w:val="en-US"/>
        </w:rPr>
        <w:instrText>previouslyFormattedCitation</w:instrText>
      </w:r>
      <w:r w:rsidR="007602D5" w:rsidRPr="007602D5">
        <w:instrText>":"[21]"},"</w:instrText>
      </w:r>
      <w:r w:rsidR="007602D5">
        <w:rPr>
          <w:lang w:val="en-US"/>
        </w:rPr>
        <w:instrText>properties</w:instrText>
      </w:r>
      <w:r w:rsidR="007602D5" w:rsidRPr="007602D5">
        <w:instrText>":{"</w:instrText>
      </w:r>
      <w:r w:rsidR="007602D5">
        <w:rPr>
          <w:lang w:val="en-US"/>
        </w:rPr>
        <w:instrText>noteIndex</w:instrText>
      </w:r>
      <w:r w:rsidR="007602D5" w:rsidRPr="007602D5">
        <w:instrText>":0},"</w:instrText>
      </w:r>
      <w:r w:rsidR="007602D5">
        <w:rPr>
          <w:lang w:val="en-US"/>
        </w:rPr>
        <w:instrText>schema</w:instrText>
      </w:r>
      <w:r w:rsidR="007602D5" w:rsidRPr="007602D5">
        <w:instrText>":"</w:instrText>
      </w:r>
      <w:r w:rsidR="007602D5">
        <w:rPr>
          <w:lang w:val="en-US"/>
        </w:rPr>
        <w:instrText>https</w:instrText>
      </w:r>
      <w:r w:rsidR="007602D5" w:rsidRPr="007602D5">
        <w:instrText>://</w:instrText>
      </w:r>
      <w:r w:rsidR="007602D5">
        <w:rPr>
          <w:lang w:val="en-US"/>
        </w:rPr>
        <w:instrText>github</w:instrText>
      </w:r>
      <w:r w:rsidR="007602D5" w:rsidRPr="007602D5">
        <w:instrText>.</w:instrText>
      </w:r>
      <w:r w:rsidR="007602D5">
        <w:rPr>
          <w:lang w:val="en-US"/>
        </w:rPr>
        <w:instrText>com</w:instrText>
      </w:r>
      <w:r w:rsidR="007602D5" w:rsidRPr="007602D5">
        <w:instrText>/</w:instrText>
      </w:r>
      <w:r w:rsidR="007602D5">
        <w:rPr>
          <w:lang w:val="en-US"/>
        </w:rPr>
        <w:instrText>citation</w:instrText>
      </w:r>
      <w:r w:rsidR="007602D5" w:rsidRPr="007602D5">
        <w:instrText>-</w:instrText>
      </w:r>
      <w:r w:rsidR="007602D5">
        <w:rPr>
          <w:lang w:val="en-US"/>
        </w:rPr>
        <w:instrText>style</w:instrText>
      </w:r>
      <w:r w:rsidR="007602D5" w:rsidRPr="007602D5">
        <w:instrText>-</w:instrText>
      </w:r>
      <w:r w:rsidR="007602D5">
        <w:rPr>
          <w:lang w:val="en-US"/>
        </w:rPr>
        <w:instrText>language</w:instrText>
      </w:r>
      <w:r w:rsidR="007602D5" w:rsidRPr="007602D5">
        <w:instrText>/</w:instrText>
      </w:r>
      <w:r w:rsidR="007602D5">
        <w:rPr>
          <w:lang w:val="en-US"/>
        </w:rPr>
        <w:instrText>schema</w:instrText>
      </w:r>
      <w:r w:rsidR="007602D5" w:rsidRPr="007602D5">
        <w:instrText>/</w:instrText>
      </w:r>
      <w:r w:rsidR="007602D5">
        <w:rPr>
          <w:lang w:val="en-US"/>
        </w:rPr>
        <w:instrText>raw</w:instrText>
      </w:r>
      <w:r w:rsidR="007602D5" w:rsidRPr="007602D5">
        <w:instrText>/</w:instrText>
      </w:r>
      <w:r w:rsidR="007602D5">
        <w:rPr>
          <w:lang w:val="en-US"/>
        </w:rPr>
        <w:instrText>master</w:instrText>
      </w:r>
      <w:r w:rsidR="007602D5" w:rsidRPr="007602D5">
        <w:instrText>/</w:instrText>
      </w:r>
      <w:r w:rsidR="007602D5">
        <w:rPr>
          <w:lang w:val="en-US"/>
        </w:rPr>
        <w:instrText>csl</w:instrText>
      </w:r>
      <w:r w:rsidR="007602D5" w:rsidRPr="007602D5">
        <w:instrText>-</w:instrText>
      </w:r>
      <w:r w:rsidR="007602D5">
        <w:rPr>
          <w:lang w:val="en-US"/>
        </w:rPr>
        <w:instrText>citation</w:instrText>
      </w:r>
      <w:r w:rsidR="007602D5" w:rsidRPr="007602D5">
        <w:instrText>.</w:instrText>
      </w:r>
      <w:r w:rsidR="007602D5">
        <w:rPr>
          <w:lang w:val="en-US"/>
        </w:rPr>
        <w:instrText>json</w:instrText>
      </w:r>
      <w:r w:rsidR="007602D5" w:rsidRPr="007602D5">
        <w:instrText>"}</w:instrText>
      </w:r>
      <w:r w:rsidR="009A65A2">
        <w:rPr>
          <w:lang w:val="en-US"/>
        </w:rPr>
        <w:fldChar w:fldCharType="separate"/>
      </w:r>
      <w:r w:rsidR="009A65A2" w:rsidRPr="009A65A2">
        <w:rPr>
          <w:noProof/>
        </w:rPr>
        <w:t>[21]</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r w:rsidR="007258D1">
        <w:t>помощи .yml</w:t>
      </w:r>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19" w:name="_Toc103731689"/>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lastRenderedPageBreak/>
        <w:t>Н</w:t>
      </w:r>
      <w:r>
        <w:t>а данный момент в коммерческой разработке используются два типа СУБД:</w:t>
      </w:r>
    </w:p>
    <w:p w14:paraId="07F97563" w14:textId="053822D7" w:rsidR="00A0464B" w:rsidRPr="00A0464B" w:rsidRDefault="00A0464B" w:rsidP="002C465A">
      <w:pPr>
        <w:pStyle w:val="a3"/>
        <w:numPr>
          <w:ilvl w:val="0"/>
          <w:numId w:val="83"/>
        </w:numPr>
        <w:ind w:left="0" w:firstLine="708"/>
      </w:pPr>
      <w:r>
        <w:t>реляционные (P</w:t>
      </w:r>
      <w:r>
        <w:rPr>
          <w:lang w:val="en-US"/>
        </w:rPr>
        <w:t>ostgreSQL</w:t>
      </w:r>
      <w:r w:rsidR="00F15CF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9788578110796","</w:instrText>
      </w:r>
      <w:r w:rsidR="00F15CFD">
        <w:rPr>
          <w:lang w:val="en-US"/>
        </w:rPr>
        <w:instrText>ISSN</w:instrText>
      </w:r>
      <w:r w:rsidR="00F15CFD" w:rsidRPr="00C24F40">
        <w:instrText>":"1098-6596","</w:instrText>
      </w:r>
      <w:r w:rsidR="00F15CFD">
        <w:rPr>
          <w:lang w:val="en-US"/>
        </w:rPr>
        <w:instrText>PMID</w:instrText>
      </w:r>
      <w:r w:rsidR="00F15CFD" w:rsidRPr="00C24F40">
        <w:instrText>":"25246403","</w:instrText>
      </w:r>
      <w:r w:rsidR="00F15CFD">
        <w:rPr>
          <w:lang w:val="en-US"/>
        </w:rPr>
        <w:instrText>abstract</w:instrText>
      </w:r>
      <w:r w:rsidR="00F15CFD" w:rsidRPr="00C24F40">
        <w:instrText>":"</w:instrText>
      </w:r>
      <w:r w:rsidR="00F15CFD">
        <w:rPr>
          <w:lang w:val="en-US"/>
        </w:rPr>
        <w:instrText>Predict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inding</w:instrText>
      </w:r>
      <w:r w:rsidR="00F15CFD" w:rsidRPr="00C24F40">
        <w:instrText xml:space="preserve"> </w:instrText>
      </w:r>
      <w:r w:rsidR="00F15CFD">
        <w:rPr>
          <w:lang w:val="en-US"/>
        </w:rPr>
        <w:instrText>mod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protein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mportant</w:instrText>
      </w:r>
      <w:r w:rsidR="00F15CFD" w:rsidRPr="00C24F40">
        <w:instrText xml:space="preserve"> </w:instrText>
      </w:r>
      <w:r w:rsidR="00F15CFD">
        <w:rPr>
          <w:lang w:val="en-US"/>
        </w:rPr>
        <w:instrText>tas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falls</w:instrText>
      </w:r>
      <w:r w:rsidR="00F15CFD" w:rsidRPr="00C24F40">
        <w:instrText xml:space="preserve"> </w:instrText>
      </w:r>
      <w:r w:rsidR="00F15CFD">
        <w:rPr>
          <w:lang w:val="en-US"/>
        </w:rPr>
        <w:instrText>outsid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protein</w:instrText>
      </w:r>
      <w:r w:rsidR="00F15CFD" w:rsidRPr="00C24F40">
        <w:instrText>−</w:instrText>
      </w:r>
      <w:r w:rsidR="00F15CFD">
        <w:rPr>
          <w:lang w:val="en-US"/>
        </w:rPr>
        <w:instrText>protein</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tools</w:instrText>
      </w:r>
      <w:r w:rsidR="00F15CFD" w:rsidRPr="00C24F40">
        <w:instrText xml:space="preserve">. </w:instrText>
      </w:r>
      <w:r w:rsidR="00F15CFD">
        <w:rPr>
          <w:lang w:val="en-US"/>
        </w:rPr>
        <w:instrText>Here</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tes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ligand</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o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19 </w:instrText>
      </w:r>
      <w:r w:rsidR="00F15CFD">
        <w:rPr>
          <w:lang w:val="en-US"/>
        </w:rPr>
        <w:instrText>non</w:instrText>
      </w:r>
      <w:r w:rsidR="00F15CFD" w:rsidRPr="00C24F40">
        <w:instrText>-</w:instrText>
      </w:r>
      <w:r w:rsidR="00F15CFD">
        <w:rPr>
          <w:lang w:val="en-US"/>
        </w:rPr>
        <w:instrText>α</w:instrText>
      </w:r>
      <w:r w:rsidR="00F15CFD" w:rsidRPr="00C24F40">
        <w:instrText>-</w:instrText>
      </w:r>
      <w:r w:rsidR="00F15CFD">
        <w:rPr>
          <w:lang w:val="en-US"/>
        </w:rPr>
        <w:instrText>helical</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ystematically</w:instrText>
      </w:r>
      <w:r w:rsidR="00F15CFD" w:rsidRPr="00C24F40">
        <w:instrText xml:space="preserve"> </w:instrText>
      </w:r>
      <w:r w:rsidR="00F15CFD">
        <w:rPr>
          <w:lang w:val="en-US"/>
        </w:rPr>
        <w:instrText>improve</w:instrText>
      </w:r>
      <w:r w:rsidR="00F15CFD" w:rsidRPr="00C24F40">
        <w:instrText xml:space="preserve"> </w:instrText>
      </w:r>
      <w:r w:rsidR="00F15CFD">
        <w:rPr>
          <w:lang w:val="en-US"/>
        </w:rPr>
        <w:instrText>pose</w:instrText>
      </w:r>
      <w:r w:rsidR="00F15CFD" w:rsidRPr="00C24F40">
        <w:instrText xml:space="preserve"> </w:instrText>
      </w:r>
      <w:r w:rsidR="00F15CFD">
        <w:rPr>
          <w:lang w:val="en-US"/>
        </w:rPr>
        <w:instrText>prediction</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enhancing</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addition</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improved</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post</w:instrText>
      </w:r>
      <w:r w:rsidR="00F15CFD" w:rsidRPr="00C24F40">
        <w:instrText>-</w:instrText>
      </w:r>
      <w:r w:rsidR="00F15CFD">
        <w:rPr>
          <w:lang w:val="en-US"/>
        </w:rPr>
        <w:instrText>process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physics</w:instrText>
      </w:r>
      <w:r w:rsidR="00F15CFD" w:rsidRPr="00C24F40">
        <w:instrText>-</w:instrText>
      </w:r>
      <w:r w:rsidR="00F15CFD">
        <w:rPr>
          <w:lang w:val="en-US"/>
        </w:rPr>
        <w:instrText>based</w:instrText>
      </w:r>
      <w:r w:rsidR="00F15CFD" w:rsidRPr="00C24F40">
        <w:instrText xml:space="preserve"> </w:instrText>
      </w:r>
      <w:r w:rsidR="00F15CFD">
        <w:rPr>
          <w:lang w:val="en-US"/>
        </w:rPr>
        <w:instrText>implicit</w:instrText>
      </w:r>
      <w:r w:rsidR="00F15CFD" w:rsidRPr="00C24F40">
        <w:instrText xml:space="preserve"> </w:instrText>
      </w:r>
      <w:r w:rsidR="00F15CFD">
        <w:rPr>
          <w:lang w:val="en-US"/>
        </w:rPr>
        <w:instrText>solvent</w:instrText>
      </w:r>
      <w:r w:rsidR="00F15CFD" w:rsidRPr="00C24F40">
        <w:instrText xml:space="preserve"> </w:instrText>
      </w:r>
      <w:r w:rsidR="00F15CFD">
        <w:rPr>
          <w:lang w:val="en-US"/>
        </w:rPr>
        <w:instrText>MM</w:instrText>
      </w:r>
      <w:r w:rsidR="00F15CFD" w:rsidRPr="00C24F40">
        <w:instrText xml:space="preserve">- </w:instrText>
      </w:r>
      <w:r w:rsidR="00F15CFD">
        <w:rPr>
          <w:lang w:val="en-US"/>
        </w:rPr>
        <w:instrText>GBSA</w:instrText>
      </w:r>
      <w:r w:rsidR="00F15CFD" w:rsidRPr="00C24F40">
        <w:instrText xml:space="preserve"> </w:instrText>
      </w:r>
      <w:r w:rsidR="00F15CFD">
        <w:rPr>
          <w:lang w:val="en-US"/>
        </w:rPr>
        <w:instrText>calculations</w:instrText>
      </w:r>
      <w:r w:rsidR="00F15CFD" w:rsidRPr="00C24F40">
        <w:instrText xml:space="preserve">. </w:instrText>
      </w:r>
      <w:r w:rsidR="00F15CFD">
        <w:rPr>
          <w:lang w:val="en-US"/>
        </w:rPr>
        <w:instrText>Us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est</w:instrText>
      </w:r>
      <w:r w:rsidR="00F15CFD" w:rsidRPr="00C24F40">
        <w:instrText xml:space="preserve"> </w:instrText>
      </w:r>
      <w:r w:rsidR="00F15CFD">
        <w:rPr>
          <w:lang w:val="en-US"/>
        </w:rPr>
        <w:instrText>RMSD</w:instrText>
      </w:r>
      <w:r w:rsidR="00F15CFD" w:rsidRPr="00C24F40">
        <w:instrText xml:space="preserve"> </w:instrText>
      </w:r>
      <w:r w:rsidR="00F15CFD">
        <w:rPr>
          <w:lang w:val="en-US"/>
        </w:rPr>
        <w:instrText>amo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top</w:instrText>
      </w:r>
      <w:r w:rsidR="00F15CFD" w:rsidRPr="00C24F40">
        <w:instrText xml:space="preserve"> 10 </w:instrText>
      </w:r>
      <w:r w:rsidR="00F15CFD">
        <w:rPr>
          <w:lang w:val="en-US"/>
        </w:rPr>
        <w:instrText>scoring</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etric</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uccess</w:instrText>
      </w:r>
      <w:r w:rsidR="00F15CFD" w:rsidRPr="00C24F40">
        <w:instrText xml:space="preserve"> </w:instrText>
      </w:r>
      <w:r w:rsidR="00F15CFD">
        <w:rPr>
          <w:lang w:val="en-US"/>
        </w:rPr>
        <w:instrText>rate</w:instrText>
      </w:r>
      <w:r w:rsidR="00F15CFD" w:rsidRPr="00C24F40">
        <w:instrText xml:space="preserve"> (</w:instrText>
      </w:r>
      <w:r w:rsidR="00F15CFD">
        <w:rPr>
          <w:lang w:val="en-US"/>
        </w:rPr>
        <w:instrText>RMSD</w:instrText>
      </w:r>
      <w:r w:rsidR="00F15CFD" w:rsidRPr="00C24F40">
        <w:instrText xml:space="preserve"> ≤ 2.0 Å </w:instrText>
      </w:r>
      <w:r w:rsidR="00F15CFD">
        <w:rPr>
          <w:lang w:val="en-US"/>
        </w:rPr>
        <w:instrText>for</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interface</w:instrText>
      </w:r>
      <w:r w:rsidR="00F15CFD" w:rsidRPr="00C24F40">
        <w:instrText xml:space="preserve"> </w:instrText>
      </w:r>
      <w:r w:rsidR="00F15CFD">
        <w:rPr>
          <w:lang w:val="en-US"/>
        </w:rPr>
        <w:instrText>backbone</w:instrText>
      </w:r>
      <w:r w:rsidR="00F15CFD" w:rsidRPr="00C24F40">
        <w:instrText xml:space="preserve"> </w:instrText>
      </w:r>
      <w:r w:rsidR="00F15CFD">
        <w:rPr>
          <w:lang w:val="en-US"/>
        </w:rPr>
        <w:instrText>atoms</w:instrText>
      </w:r>
      <w:r w:rsidR="00F15CFD" w:rsidRPr="00C24F40">
        <w:instrText xml:space="preserve">) </w:instrText>
      </w:r>
      <w:r w:rsidR="00F15CFD">
        <w:rPr>
          <w:lang w:val="en-US"/>
        </w:rPr>
        <w:instrText>increased</w:instrText>
      </w:r>
      <w:r w:rsidR="00F15CFD" w:rsidRPr="00C24F40">
        <w:instrText xml:space="preserve"> </w:instrText>
      </w:r>
      <w:r w:rsidR="00F15CFD">
        <w:rPr>
          <w:lang w:val="en-US"/>
        </w:rPr>
        <w:instrText>from</w:instrText>
      </w:r>
      <w:r w:rsidR="00F15CFD" w:rsidRPr="00C24F40">
        <w:instrText xml:space="preserve"> 21% </w:instrText>
      </w:r>
      <w:r w:rsidR="00F15CFD">
        <w:rPr>
          <w:lang w:val="en-US"/>
        </w:rPr>
        <w:instrText>with</w:instrText>
      </w:r>
      <w:r w:rsidR="00F15CFD" w:rsidRPr="00C24F40">
        <w:instrText xml:space="preserve"> </w:instrText>
      </w:r>
      <w:r w:rsidR="00F15CFD">
        <w:rPr>
          <w:lang w:val="en-US"/>
        </w:rPr>
        <w:instrText>default</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P</w:instrText>
      </w:r>
      <w:r w:rsidR="00F15CFD" w:rsidRPr="00C24F40">
        <w:instrText xml:space="preserve"> </w:instrText>
      </w:r>
      <w:r w:rsidR="00F15CFD">
        <w:rPr>
          <w:lang w:val="en-US"/>
        </w:rPr>
        <w:instrText>settings</w:instrText>
      </w:r>
      <w:r w:rsidR="00F15CFD" w:rsidRPr="00C24F40">
        <w:instrText xml:space="preserve"> </w:instrText>
      </w:r>
      <w:r w:rsidR="00F15CFD">
        <w:rPr>
          <w:lang w:val="en-US"/>
        </w:rPr>
        <w:instrText>to</w:instrText>
      </w:r>
      <w:r w:rsidR="00F15CFD" w:rsidRPr="00C24F40">
        <w:instrText xml:space="preserve"> 58% </w:instrText>
      </w:r>
      <w:r w:rsidR="00F15CFD">
        <w:rPr>
          <w:lang w:val="en-US"/>
        </w:rPr>
        <w:instrText>with</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nhanced</w:instrText>
      </w:r>
      <w:r w:rsidR="00F15CFD" w:rsidRPr="00C24F40">
        <w:instrText xml:space="preserve"> </w:instrText>
      </w:r>
      <w:r w:rsidR="00F15CFD">
        <w:rPr>
          <w:lang w:val="en-US"/>
        </w:rPr>
        <w:instrText>pept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cas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redocking</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native</w:instrText>
      </w:r>
      <w:r w:rsidR="00F15CFD" w:rsidRPr="00C24F40">
        <w:instrText xml:space="preserve"> </w:instrText>
      </w:r>
      <w:r w:rsidR="00F15CFD">
        <w:rPr>
          <w:lang w:val="en-US"/>
        </w:rPr>
        <w:instrText>protein</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cently</w:instrText>
      </w:r>
      <w:r w:rsidR="00F15CFD" w:rsidRPr="00C24F40">
        <w:instrText xml:space="preserve"> </w:instrText>
      </w:r>
      <w:r w:rsidR="00F15CFD">
        <w:rPr>
          <w:lang w:val="en-US"/>
        </w:rPr>
        <w:instrText>developed</w:instrText>
      </w:r>
      <w:r w:rsidR="00F15CFD" w:rsidRPr="00C24F40">
        <w:instrText xml:space="preserve"> </w:instrText>
      </w:r>
      <w:r w:rsidR="00F15CFD">
        <w:rPr>
          <w:lang w:val="en-US"/>
        </w:rPr>
        <w:instrText>Rosetta</w:instrText>
      </w:r>
      <w:r w:rsidR="00F15CFD" w:rsidRPr="00C24F40">
        <w:instrText xml:space="preserve"> </w:instrText>
      </w:r>
      <w:r w:rsidR="00F15CFD">
        <w:rPr>
          <w:lang w:val="en-US"/>
        </w:rPr>
        <w:instrText>FlexPepDock</w:instrText>
      </w:r>
      <w:r w:rsidR="00F15CFD" w:rsidRPr="00C24F40">
        <w:instrText xml:space="preserve"> </w:instrText>
      </w:r>
      <w:r w:rsidR="00F15CFD">
        <w:rPr>
          <w:lang w:val="en-US"/>
        </w:rPr>
        <w:instrText>method</w:instrText>
      </w:r>
      <w:r w:rsidR="00F15CFD" w:rsidRPr="00C24F40">
        <w:instrText xml:space="preserve"> (63% </w:instrText>
      </w:r>
      <w:r w:rsidR="00F15CFD">
        <w:rPr>
          <w:lang w:val="en-US"/>
        </w:rPr>
        <w:instrText>succes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ese</w:instrText>
      </w:r>
      <w:r w:rsidR="00F15CFD" w:rsidRPr="00C24F40">
        <w:instrText xml:space="preserve"> 19 </w:instrText>
      </w:r>
      <w:r w:rsidR="00F15CFD">
        <w:rPr>
          <w:lang w:val="en-US"/>
        </w:rPr>
        <w:instrText>peptides</w:instrText>
      </w:r>
      <w:r w:rsidR="00F15CFD" w:rsidRPr="00C24F40">
        <w:instrText xml:space="preserve">) </w:instrText>
      </w:r>
      <w:r w:rsidR="00F15CFD">
        <w:rPr>
          <w:lang w:val="en-US"/>
        </w:rPr>
        <w:instrText>while</w:instrText>
      </w:r>
      <w:r w:rsidR="00F15CFD" w:rsidRPr="00C24F40">
        <w:instrText xml:space="preserve"> </w:instrText>
      </w:r>
      <w:r w:rsidR="00F15CFD">
        <w:rPr>
          <w:lang w:val="en-US"/>
        </w:rPr>
        <w:instrText>being</w:instrText>
      </w:r>
      <w:r w:rsidR="00F15CFD" w:rsidRPr="00C24F40">
        <w:instrText xml:space="preserve"> </w:instrText>
      </w:r>
      <w:r w:rsidR="00F15CFD">
        <w:rPr>
          <w:lang w:val="en-US"/>
        </w:rPr>
        <w:instrText>over</w:instrText>
      </w:r>
      <w:r w:rsidR="00F15CFD" w:rsidRPr="00C24F40">
        <w:instrText xml:space="preserve"> 100 </w:instrText>
      </w:r>
      <w:r w:rsidR="00F15CFD">
        <w:rPr>
          <w:lang w:val="en-US"/>
        </w:rPr>
        <w:instrText>times</w:instrText>
      </w:r>
      <w:r w:rsidR="00F15CFD" w:rsidRPr="00C24F40">
        <w:instrText xml:space="preserve"> </w:instrText>
      </w:r>
      <w:r w:rsidR="00F15CFD">
        <w:rPr>
          <w:lang w:val="en-US"/>
        </w:rPr>
        <w:instrText>faster</w:instrText>
      </w:r>
      <w:r w:rsidR="00F15CFD" w:rsidRPr="00C24F40">
        <w:instrText xml:space="preserve">. </w:instrText>
      </w:r>
      <w:r w:rsidR="00F15CFD">
        <w:rPr>
          <w:lang w:val="en-US"/>
        </w:rPr>
        <w:instrText>Cross</w:instrText>
      </w:r>
      <w:r w:rsidR="00F15CFD" w:rsidRPr="00C24F40">
        <w:instrText>-</w:instrText>
      </w:r>
      <w:r w:rsidR="00F15CFD">
        <w:rPr>
          <w:lang w:val="en-US"/>
        </w:rPr>
        <w:instrText>docking</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perform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ub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ases</w:instrText>
      </w:r>
      <w:r w:rsidR="00F15CFD" w:rsidRPr="00C24F40">
        <w:instrText xml:space="preserve"> </w:instrText>
      </w:r>
      <w:r w:rsidR="00F15CFD">
        <w:rPr>
          <w:lang w:val="en-US"/>
        </w:rPr>
        <w:instrText>wher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unbound</w:instrText>
      </w:r>
      <w:r w:rsidR="00F15CFD" w:rsidRPr="00C24F40">
        <w:instrText xml:space="preserve"> </w:instrText>
      </w:r>
      <w:r w:rsidR="00F15CFD">
        <w:rPr>
          <w:lang w:val="en-US"/>
        </w:rPr>
        <w:instrText>receptor</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availab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se</w:instrText>
      </w:r>
      <w:r w:rsidR="00F15CFD" w:rsidRPr="00C24F40">
        <w:instrText xml:space="preserve">, 40% </w:instrText>
      </w:r>
      <w:r w:rsidR="00F15CFD">
        <w:rPr>
          <w:lang w:val="en-US"/>
        </w:rPr>
        <w:instrText>of</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were</w:instrText>
      </w:r>
      <w:r w:rsidR="00F15CFD" w:rsidRPr="00C24F40">
        <w:instrText xml:space="preserve"> </w:instrText>
      </w:r>
      <w:r w:rsidR="00F15CFD">
        <w:rPr>
          <w:lang w:val="en-US"/>
        </w:rPr>
        <w:instrText>docked</w:instrText>
      </w:r>
      <w:r w:rsidR="00F15CFD" w:rsidRPr="00C24F40">
        <w:instrText xml:space="preserve"> </w:instrText>
      </w:r>
      <w:r w:rsidR="00F15CFD">
        <w:rPr>
          <w:lang w:val="en-US"/>
        </w:rPr>
        <w:instrText>successfully</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analyz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sult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fi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optimized</w:instrText>
      </w:r>
      <w:r w:rsidR="00F15CFD" w:rsidRPr="00C24F40">
        <w:instrText xml:space="preserve"> </w:instrText>
      </w:r>
      <w:r w:rsidR="00F15CFD">
        <w:rPr>
          <w:lang w:val="en-US"/>
        </w:rPr>
        <w:instrText>polypeptide</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accurat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extended</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limited</w:instrText>
      </w:r>
      <w:r w:rsidR="00F15CFD" w:rsidRPr="00C24F40">
        <w:instrText xml:space="preserve"> </w:instrText>
      </w:r>
      <w:r w:rsidR="00F15CFD">
        <w:rPr>
          <w:lang w:val="en-US"/>
        </w:rPr>
        <w:instrText>siz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number</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ormal</w:instrText>
      </w:r>
      <w:r w:rsidR="00F15CFD" w:rsidRPr="00C24F40">
        <w:instrText xml:space="preserve"> </w:instrText>
      </w:r>
      <w:r w:rsidR="00F15CFD">
        <w:rPr>
          <w:lang w:val="en-US"/>
        </w:rPr>
        <w:instrText>charges</w:instrText>
      </w:r>
      <w:r w:rsidR="00F15CFD" w:rsidRPr="00C24F40">
        <w:instrText xml:space="preserve">, </w:instrText>
      </w:r>
      <w:r w:rsidR="00F15CFD">
        <w:rPr>
          <w:lang w:val="en-US"/>
        </w:rPr>
        <w:instrText>defining</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uzanov</w:instrText>
      </w:r>
      <w:r w:rsidR="00F15CFD" w:rsidRPr="00C24F40">
        <w:instrText>","</w:instrText>
      </w:r>
      <w:r w:rsidR="00F15CFD">
        <w:rPr>
          <w:lang w:val="en-US"/>
        </w:rPr>
        <w:instrText>given</w:instrText>
      </w:r>
      <w:r w:rsidR="00F15CFD" w:rsidRPr="00C24F40">
        <w:instrText>":"</w:instrText>
      </w:r>
      <w:r w:rsidR="00F15CFD">
        <w:rPr>
          <w:lang w:val="en-US"/>
        </w:rPr>
        <w:instrText>P</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Rogov</w:instrText>
      </w:r>
      <w:r w:rsidR="00F15CFD" w:rsidRPr="00C24F40">
        <w:instrText>","</w:instrText>
      </w:r>
      <w:r w:rsidR="00F15CFD">
        <w:rPr>
          <w:lang w:val="en-US"/>
        </w:rPr>
        <w:instrText>given</w:instrText>
      </w:r>
      <w:r w:rsidR="00F15CFD" w:rsidRPr="00C24F40">
        <w:instrText>":"</w:instrText>
      </w:r>
      <w:r w:rsidR="00F15CFD">
        <w:rPr>
          <w:lang w:val="en-US"/>
        </w:rPr>
        <w:instrText>E</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evshin</w:instrText>
      </w:r>
      <w:r w:rsidR="00F15CFD" w:rsidRPr="00C24F40">
        <w:instrText>","</w:instrText>
      </w:r>
      <w:r w:rsidR="00F15CFD">
        <w:rPr>
          <w:lang w:val="en-US"/>
        </w:rPr>
        <w:instrText>given</w:instrText>
      </w:r>
      <w:r w:rsidR="00F15CFD" w:rsidRPr="00C24F40">
        <w:instrText>":"</w:instrText>
      </w:r>
      <w:r w:rsidR="00F15CFD">
        <w:rPr>
          <w:lang w:val="en-US"/>
        </w:rPr>
        <w:instrText>I</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container</w:instrText>
      </w:r>
      <w:r w:rsidR="00F15CFD" w:rsidRPr="00C24F40">
        <w:instrText>-</w:instrText>
      </w:r>
      <w:r w:rsidR="00F15CFD">
        <w:rPr>
          <w:lang w:val="en-US"/>
        </w:rPr>
        <w:instrText>title</w:instrText>
      </w:r>
      <w:r w:rsidR="00F15CFD" w:rsidRPr="00C24F40">
        <w:instrText>":"</w:instrText>
      </w:r>
      <w:r w:rsidR="00F15CFD">
        <w:rPr>
          <w:lang w:val="en-US"/>
        </w:rPr>
        <w:instrText>Journal</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hemical</w:instrText>
      </w:r>
      <w:r w:rsidR="00F15CFD" w:rsidRPr="00C24F40">
        <w:instrText xml:space="preserve"> </w:instrText>
      </w:r>
      <w:r w:rsidR="00F15CFD">
        <w:rPr>
          <w:lang w:val="en-US"/>
        </w:rPr>
        <w:instrText>Informatio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Modeling</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w:instrText>
      </w:r>
      <w:r w:rsidR="00F15CFD" w:rsidRPr="00C24F40">
        <w:instrText>":"9","</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w:instrText>
      </w:r>
      <w:r w:rsidR="00F15CFD">
        <w:rPr>
          <w:lang w:val="en-US"/>
        </w:rPr>
        <w:instrText>page</w:instrText>
      </w:r>
      <w:r w:rsidR="00F15CFD" w:rsidRPr="00C24F40">
        <w:instrText>":"1689-1699","</w:instrText>
      </w:r>
      <w:r w:rsidR="00F15CFD">
        <w:rPr>
          <w:lang w:val="en-US"/>
        </w:rPr>
        <w:instrText>title</w:instrText>
      </w:r>
      <w:r w:rsidR="00F15CFD" w:rsidRPr="00C24F40">
        <w:instrText>":"</w:instrText>
      </w:r>
      <w:r w:rsidR="00F15CFD">
        <w:rPr>
          <w:lang w:val="en-US"/>
        </w:rPr>
        <w:instrText>POSTGR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First</w:instrText>
      </w:r>
      <w:r w:rsidR="00F15CFD" w:rsidRPr="00C24F40">
        <w:instrText xml:space="preserve"> </w:instrText>
      </w:r>
      <w:r w:rsidR="00F15CFD">
        <w:rPr>
          <w:lang w:val="en-US"/>
        </w:rPr>
        <w:instrText>Experience</w:instrText>
      </w:r>
      <w:r w:rsidR="00F15CFD" w:rsidRPr="00C24F40">
        <w:instrText>","</w:instrText>
      </w:r>
      <w:r w:rsidR="00F15CFD">
        <w:rPr>
          <w:lang w:val="en-US"/>
        </w:rPr>
        <w:instrText>type</w:instrText>
      </w:r>
      <w:r w:rsidR="00F15CFD" w:rsidRPr="00C24F40">
        <w:instrText>":"</w:instrText>
      </w:r>
      <w:r w:rsidR="00F15CFD">
        <w:rPr>
          <w:lang w:val="en-US"/>
        </w:rPr>
        <w:instrText>article</w:instrText>
      </w:r>
      <w:r w:rsidR="00F15CFD" w:rsidRPr="00C24F40">
        <w:instrText>-</w:instrText>
      </w:r>
      <w:r w:rsidR="00F15CFD">
        <w:rPr>
          <w:lang w:val="en-US"/>
        </w:rPr>
        <w:instrText>journal</w:instrText>
      </w:r>
      <w:r w:rsidR="00F15CFD" w:rsidRPr="00C24F40">
        <w:instrText>","</w:instrText>
      </w:r>
      <w:r w:rsidR="00F15CFD">
        <w:rPr>
          <w:lang w:val="en-US"/>
        </w:rPr>
        <w:instrText>volume</w:instrText>
      </w:r>
      <w:r w:rsidR="00F15CFD" w:rsidRPr="00C24F40">
        <w:instrText>":"53"},"</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w:instrText>
      </w:r>
      <w:r w:rsidR="00F15CFD">
        <w:rPr>
          <w:lang w:val="en-US"/>
        </w:rPr>
        <w:instrText>c</w:instrText>
      </w:r>
      <w:r w:rsidR="00F15CFD" w:rsidRPr="00C24F40">
        <w:instrText>37603</w:instrText>
      </w:r>
      <w:r w:rsidR="00F15CFD">
        <w:rPr>
          <w:lang w:val="en-US"/>
        </w:rPr>
        <w:instrText>a</w:instrText>
      </w:r>
      <w:r w:rsidR="00F15CFD" w:rsidRPr="00C24F40">
        <w:instrText>-</w:instrText>
      </w:r>
      <w:r w:rsidR="00F15CFD">
        <w:rPr>
          <w:lang w:val="en-US"/>
        </w:rPr>
        <w:instrText>a</w:instrText>
      </w:r>
      <w:r w:rsidR="00F15CFD" w:rsidRPr="00C24F40">
        <w:instrText>7</w:instrText>
      </w:r>
      <w:r w:rsidR="00F15CFD">
        <w:rPr>
          <w:lang w:val="en-US"/>
        </w:rPr>
        <w:instrText>a</w:instrText>
      </w:r>
      <w:r w:rsidR="00F15CFD" w:rsidRPr="00C24F40">
        <w:instrText>7-49</w:instrText>
      </w:r>
      <w:r w:rsidR="00F15CFD">
        <w:rPr>
          <w:lang w:val="en-US"/>
        </w:rPr>
        <w:instrText>e</w:instrText>
      </w:r>
      <w:r w:rsidR="00F15CFD" w:rsidRPr="00C24F40">
        <w:instrText>0-993</w:instrText>
      </w:r>
      <w:r w:rsidR="00F15CFD">
        <w:rPr>
          <w:lang w:val="en-US"/>
        </w:rPr>
        <w:instrText>e</w:instrText>
      </w:r>
      <w:r w:rsidR="00F15CFD" w:rsidRPr="00C24F40">
        <w:instrText>-</w:instrText>
      </w:r>
      <w:r w:rsidR="00F15CFD">
        <w:rPr>
          <w:lang w:val="en-US"/>
        </w:rPr>
        <w:instrText>aa</w:instrText>
      </w:r>
      <w:r w:rsidR="00F15CFD" w:rsidRPr="00C24F40">
        <w:instrText>6</w:instrText>
      </w:r>
      <w:r w:rsidR="00F15CFD">
        <w:rPr>
          <w:lang w:val="en-US"/>
        </w:rPr>
        <w:instrText>dae</w:instrText>
      </w:r>
      <w:r w:rsidR="00F15CFD" w:rsidRPr="00C24F40">
        <w:instrText>5</w:instrText>
      </w:r>
      <w:r w:rsidR="00F15CFD">
        <w:rPr>
          <w:lang w:val="en-US"/>
        </w:rPr>
        <w:instrText>a</w:instrText>
      </w:r>
      <w:r w:rsidR="00F15CFD" w:rsidRPr="00C24F40">
        <w:instrText>830</w:instrText>
      </w:r>
      <w:r w:rsidR="00F15CFD">
        <w:rPr>
          <w:lang w:val="en-US"/>
        </w:rPr>
        <w:instrText>b</w:instrText>
      </w:r>
      <w:r w:rsidR="00F15CFD" w:rsidRPr="00C24F40">
        <w:instrText>"]}],"</w:instrText>
      </w:r>
      <w:r w:rsidR="00F15CFD">
        <w:rPr>
          <w:lang w:val="en-US"/>
        </w:rPr>
        <w:instrText>mendeley</w:instrText>
      </w:r>
      <w:r w:rsidR="00F15CFD" w:rsidRPr="00C24F40">
        <w:instrText>":{"</w:instrText>
      </w:r>
      <w:r w:rsidR="00F15CFD">
        <w:rPr>
          <w:lang w:val="en-US"/>
        </w:rPr>
        <w:instrText>formattedCitation</w:instrText>
      </w:r>
      <w:r w:rsidR="00F15CFD" w:rsidRPr="00C24F40">
        <w:instrText>":"[22]","</w:instrText>
      </w:r>
      <w:r w:rsidR="00F15CFD">
        <w:rPr>
          <w:lang w:val="en-US"/>
        </w:rPr>
        <w:instrText>plainTextFormattedCitation</w:instrText>
      </w:r>
      <w:r w:rsidR="00F15CFD" w:rsidRPr="00C24F40">
        <w:instrText>":"[22]","</w:instrText>
      </w:r>
      <w:r w:rsidR="00F15CFD">
        <w:rPr>
          <w:lang w:val="en-US"/>
        </w:rPr>
        <w:instrText>previouslyFormattedCitation</w:instrText>
      </w:r>
      <w:r w:rsidR="00F15CFD" w:rsidRPr="00C24F40">
        <w:instrText>":"[22]"},"</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F15CFD">
        <w:rPr>
          <w:lang w:val="en-US"/>
        </w:rPr>
        <w:fldChar w:fldCharType="separate"/>
      </w:r>
      <w:r w:rsidR="00F15CFD" w:rsidRPr="00C24F40">
        <w:rPr>
          <w:noProof/>
        </w:rPr>
        <w:t>[22]</w:t>
      </w:r>
      <w:r w:rsidR="00F15CFD">
        <w:rPr>
          <w:lang w:val="en-US"/>
        </w:rPr>
        <w:fldChar w:fldCharType="end"/>
      </w:r>
      <w:r w:rsidRPr="00A0464B">
        <w:t xml:space="preserve">, </w:t>
      </w:r>
      <w:r>
        <w:rPr>
          <w:lang w:val="en-US"/>
        </w:rPr>
        <w:t>MySQL</w:t>
      </w:r>
      <w:r w:rsidR="00F15CF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1943872368","</w:instrText>
      </w:r>
      <w:r w:rsidR="00F15CFD">
        <w:rPr>
          <w:lang w:val="en-US"/>
        </w:rPr>
        <w:instrText>abstract</w:instrText>
      </w:r>
      <w:r w:rsidR="00F15CFD" w:rsidRPr="00C24F40">
        <w:instrText>":"3</w:instrText>
      </w:r>
      <w:r w:rsidR="00F15CFD">
        <w:rPr>
          <w:lang w:val="en-US"/>
        </w:rPr>
        <w:instrText>rd</w:instrText>
      </w:r>
      <w:r w:rsidR="00F15CFD" w:rsidRPr="00C24F40">
        <w:instrText xml:space="preserve"> </w:instrText>
      </w:r>
      <w:r w:rsidR="00F15CFD">
        <w:rPr>
          <w:lang w:val="en-US"/>
        </w:rPr>
        <w:instrText>edition</w:instrText>
      </w:r>
      <w:r w:rsidR="00F15CFD" w:rsidRPr="00C24F40">
        <w:instrText xml:space="preserve">. </w:instrText>
      </w:r>
      <w:r w:rsidR="00F15CFD">
        <w:rPr>
          <w:lang w:val="en-US"/>
        </w:rPr>
        <w:instrText>Includes</w:instrText>
      </w:r>
      <w:r w:rsidR="00F15CFD" w:rsidRPr="00C24F40">
        <w:instrText xml:space="preserve"> </w:instrText>
      </w:r>
      <w:r w:rsidR="00F15CFD">
        <w:rPr>
          <w:lang w:val="en-US"/>
        </w:rPr>
        <w:instrText>index</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latest</w:instrText>
      </w:r>
      <w:r w:rsidR="00F15CFD" w:rsidRPr="00C24F40">
        <w:instrText xml:space="preserve"> </w:instrText>
      </w:r>
      <w:r w:rsidR="00F15CFD">
        <w:rPr>
          <w:lang w:val="en-US"/>
        </w:rPr>
        <w:instrText>editio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oo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application</w:instrText>
      </w:r>
      <w:r w:rsidR="00F15CFD" w:rsidRPr="00C24F40">
        <w:instrText xml:space="preserve"> </w:instrText>
      </w:r>
      <w:r w:rsidR="00F15CFD">
        <w:rPr>
          <w:lang w:val="en-US"/>
        </w:rPr>
        <w:instrText>developers</w:instrText>
      </w:r>
      <w:r w:rsidR="00F15CFD" w:rsidRPr="00C24F40">
        <w:instrText xml:space="preserve"> </w:instrText>
      </w:r>
      <w:r w:rsidR="00F15CFD">
        <w:rPr>
          <w:lang w:val="en-US"/>
        </w:rPr>
        <w:instrText>worldwide</w:instrText>
      </w:r>
      <w:r w:rsidR="00F15CFD" w:rsidRPr="00C24F40">
        <w:instrText xml:space="preserve"> </w:instrText>
      </w:r>
      <w:r w:rsidR="00F15CFD">
        <w:rPr>
          <w:lang w:val="en-US"/>
        </w:rPr>
        <w:instrText>have</w:instrText>
      </w:r>
      <w:r w:rsidR="00F15CFD" w:rsidRPr="00C24F40">
        <w:instrText xml:space="preserve"> </w:instrText>
      </w:r>
      <w:r w:rsidR="00F15CFD">
        <w:rPr>
          <w:lang w:val="en-US"/>
        </w:rPr>
        <w:instrText>used</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master</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now</w:instrText>
      </w:r>
      <w:r w:rsidR="00F15CFD" w:rsidRPr="00C24F40">
        <w:instrText xml:space="preserve"> </w:instrText>
      </w:r>
      <w:r w:rsidR="00F15CFD">
        <w:rPr>
          <w:lang w:val="en-US"/>
        </w:rPr>
        <w:instrText>updat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MySQL</w:instrText>
      </w:r>
      <w:r w:rsidR="00F15CFD" w:rsidRPr="00C24F40">
        <w:instrText xml:space="preserve"> 8 </w:instrText>
      </w:r>
      <w:r w:rsidR="00F15CFD">
        <w:rPr>
          <w:lang w:val="en-US"/>
        </w:rPr>
        <w:instrText>and</w:instrText>
      </w:r>
      <w:r w:rsidR="00F15CFD" w:rsidRPr="00C24F40">
        <w:instrText xml:space="preserve"> </w:instrText>
      </w:r>
      <w:r w:rsidR="00F15CFD">
        <w:rPr>
          <w:lang w:val="en-US"/>
        </w:rPr>
        <w:instrText>beyond</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would</w:instrText>
      </w:r>
      <w:r w:rsidR="00F15CFD" w:rsidRPr="00C24F40">
        <w:instrText xml:space="preserve"> </w:instrText>
      </w:r>
      <w:r w:rsidR="00F15CFD">
        <w:rPr>
          <w:lang w:val="en-US"/>
        </w:rPr>
        <w:instrText>expect</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book</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code</w:instrText>
      </w:r>
      <w:r w:rsidR="00F15CFD" w:rsidRPr="00C24F40">
        <w:instrText xml:space="preserve"> </w:instrText>
      </w:r>
      <w:r w:rsidR="00F15CFD">
        <w:rPr>
          <w:lang w:val="en-US"/>
        </w:rPr>
        <w:instrText>all</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ssential</w:instrText>
      </w:r>
      <w:r w:rsidR="00F15CFD" w:rsidRPr="00C24F40">
        <w:instrText xml:space="preserve"> </w:instrText>
      </w:r>
      <w:r w:rsidR="00F15CFD">
        <w:rPr>
          <w:lang w:val="en-US"/>
        </w:rPr>
        <w:instrText>SQL</w:instrText>
      </w:r>
      <w:r w:rsidR="00F15CFD" w:rsidRPr="00C24F40">
        <w:instrText xml:space="preserve"> </w:instrText>
      </w:r>
      <w:r w:rsidR="00F15CFD">
        <w:rPr>
          <w:lang w:val="en-US"/>
        </w:rPr>
        <w:instrText>statement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work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You</w:instrText>
      </w:r>
      <w:r w:rsidR="00F15CFD" w:rsidRPr="00C24F40">
        <w:instrText>'</w:instrText>
      </w:r>
      <w:r w:rsidR="00F15CFD">
        <w:rPr>
          <w:lang w:val="en-US"/>
        </w:rPr>
        <w:instrText>ll</w:instrText>
      </w:r>
      <w:r w:rsidR="00F15CFD" w:rsidRPr="00C24F40">
        <w:instrText xml:space="preserve"> </w:instrText>
      </w:r>
      <w:r w:rsidR="00F15CFD">
        <w:rPr>
          <w:lang w:val="en-US"/>
        </w:rPr>
        <w:instrText>use</w:instrText>
      </w:r>
      <w:r w:rsidR="00F15CFD" w:rsidRPr="00C24F40">
        <w:instrText xml:space="preserve"> </w:instrText>
      </w:r>
      <w:r w:rsidR="00F15CFD">
        <w:rPr>
          <w:lang w:val="en-US"/>
        </w:rPr>
        <w:instrText>these</w:instrText>
      </w:r>
      <w:r w:rsidR="00F15CFD" w:rsidRPr="00C24F40">
        <w:instrText xml:space="preserve"> </w:instrText>
      </w:r>
      <w:r w:rsidR="00F15CFD">
        <w:rPr>
          <w:lang w:val="en-US"/>
        </w:rPr>
        <w:instrText>statements</w:instrText>
      </w:r>
      <w:r w:rsidR="00F15CFD" w:rsidRPr="00C24F40">
        <w:instrText xml:space="preserve"> </w:instrText>
      </w:r>
      <w:r w:rsidR="00F15CFD">
        <w:rPr>
          <w:lang w:val="en-US"/>
        </w:rPr>
        <w:instrText>every</w:instrText>
      </w:r>
      <w:r w:rsidR="00F15CFD" w:rsidRPr="00C24F40">
        <w:instrText xml:space="preserve"> </w:instrText>
      </w:r>
      <w:r w:rsidR="00F15CFD">
        <w:rPr>
          <w:lang w:val="en-US"/>
        </w:rPr>
        <w:instrText>day</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have</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do</w:instrText>
      </w:r>
      <w:r w:rsidR="00F15CFD" w:rsidRPr="00C24F40">
        <w:instrText xml:space="preserve"> </w:instrText>
      </w:r>
      <w:r w:rsidR="00F15CFD">
        <w:rPr>
          <w:lang w:val="en-US"/>
        </w:rPr>
        <w:instrText>mor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your</w:instrText>
      </w:r>
      <w:r w:rsidR="00F15CFD" w:rsidRPr="00C24F40">
        <w:instrText xml:space="preserve"> </w:instrText>
      </w:r>
      <w:r w:rsidR="00F15CFD">
        <w:rPr>
          <w:lang w:val="en-US"/>
        </w:rPr>
        <w:instrText>work</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But</w:instrText>
      </w:r>
      <w:r w:rsidR="00F15CFD" w:rsidRPr="00C24F40">
        <w:instrText xml:space="preserve"> </w:instrText>
      </w:r>
      <w:r w:rsidR="00F15CFD">
        <w:rPr>
          <w:lang w:val="en-US"/>
        </w:rPr>
        <w:instrText>beyo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work</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classic</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features</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ake</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new</w:instrText>
      </w:r>
      <w:r w:rsidR="00F15CFD" w:rsidRPr="00C24F40">
        <w:instrText xml:space="preserve"> </w:instrText>
      </w:r>
      <w:r w:rsidR="00F15CFD">
        <w:rPr>
          <w:lang w:val="en-US"/>
        </w:rPr>
        <w:instrText>level</w:instrText>
      </w:r>
      <w:r w:rsidR="00F15CFD" w:rsidRPr="00C24F40">
        <w:instrText xml:space="preserve">, </w:instrText>
      </w:r>
      <w:r w:rsidR="00F15CFD">
        <w:rPr>
          <w:lang w:val="en-US"/>
        </w:rPr>
        <w:instrText>such</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summary</w:instrText>
      </w:r>
      <w:r w:rsidR="00F15CFD" w:rsidRPr="00C24F40">
        <w:instrText xml:space="preserve"> </w:instrText>
      </w:r>
      <w:r w:rsidR="00F15CFD">
        <w:rPr>
          <w:lang w:val="en-US"/>
        </w:rPr>
        <w:instrText>queries</w:instrText>
      </w:r>
      <w:r w:rsidR="00F15CFD" w:rsidRPr="00C24F40">
        <w:instrText xml:space="preserve">, </w:instrText>
      </w:r>
      <w:r w:rsidR="00F15CFD">
        <w:rPr>
          <w:lang w:val="en-US"/>
        </w:rPr>
        <w:instrText>subqueries</w:instrText>
      </w:r>
      <w:r w:rsidR="00F15CFD" w:rsidRPr="00C24F40">
        <w:instrText xml:space="preserve">, </w:instrText>
      </w:r>
      <w:r w:rsidR="00F15CFD">
        <w:rPr>
          <w:lang w:val="en-US"/>
        </w:rPr>
        <w:instrText>functions</w:instrText>
      </w:r>
      <w:r w:rsidR="00F15CFD" w:rsidRPr="00C24F40">
        <w:instrText xml:space="preserve">, </w:instrText>
      </w:r>
      <w:r w:rsidR="00F15CFD">
        <w:rPr>
          <w:lang w:val="en-US"/>
        </w:rPr>
        <w:instrText>views</w:instrText>
      </w:r>
      <w:r w:rsidR="00F15CFD" w:rsidRPr="00C24F40">
        <w:instrText xml:space="preserve">, </w:instrText>
      </w:r>
      <w:r w:rsidR="00F15CFD">
        <w:rPr>
          <w:lang w:val="en-US"/>
        </w:rPr>
        <w:instrText>transactions</w:instrText>
      </w:r>
      <w:r w:rsidR="00F15CFD" w:rsidRPr="00C24F40">
        <w:instrText xml:space="preserve">, </w:instrText>
      </w:r>
      <w:r w:rsidR="00F15CFD">
        <w:rPr>
          <w:lang w:val="en-US"/>
        </w:rPr>
        <w:instrText>stored</w:instrText>
      </w:r>
      <w:r w:rsidR="00F15CFD" w:rsidRPr="00C24F40">
        <w:instrText xml:space="preserve"> </w:instrText>
      </w:r>
      <w:r w:rsidR="00F15CFD">
        <w:rPr>
          <w:lang w:val="en-US"/>
        </w:rPr>
        <w:instrText>procedures</w:instrText>
      </w:r>
      <w:r w:rsidR="00F15CFD" w:rsidRPr="00C24F40">
        <w:instrText xml:space="preserve">, </w:instrText>
      </w:r>
      <w:r w:rsidR="00F15CFD">
        <w:rPr>
          <w:lang w:val="en-US"/>
        </w:rPr>
        <w:instrText>trigger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ecurity</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ake</w:instrText>
      </w:r>
      <w:r w:rsidR="00F15CFD" w:rsidRPr="00C24F40">
        <w:instrText xml:space="preserve"> </w:instrText>
      </w:r>
      <w:r w:rsidR="00F15CFD">
        <w:rPr>
          <w:lang w:val="en-US"/>
        </w:rPr>
        <w:instrText>advantag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newer</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features</w:instrText>
      </w:r>
      <w:r w:rsidR="00F15CFD" w:rsidRPr="00C24F40">
        <w:instrText xml:space="preserve"> </w:instrText>
      </w:r>
      <w:r w:rsidR="00F15CFD">
        <w:rPr>
          <w:lang w:val="en-US"/>
        </w:rPr>
        <w:instrText>such</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window</w:instrText>
      </w:r>
      <w:r w:rsidR="00F15CFD" w:rsidRPr="00C24F40">
        <w:instrText xml:space="preserve"> </w:instrText>
      </w:r>
      <w:r w:rsidR="00F15CFD">
        <w:rPr>
          <w:lang w:val="en-US"/>
        </w:rPr>
        <w:instrText>functions</w:instrText>
      </w:r>
      <w:r w:rsidR="00F15CFD" w:rsidRPr="00C24F40">
        <w:instrText xml:space="preserve">, </w:instrText>
      </w:r>
      <w:r w:rsidR="00F15CFD">
        <w:rPr>
          <w:lang w:val="en-US"/>
        </w:rPr>
        <w:instrText>Common</w:instrText>
      </w:r>
      <w:r w:rsidR="00F15CFD" w:rsidRPr="00C24F40">
        <w:instrText xml:space="preserve"> </w:instrText>
      </w:r>
      <w:r w:rsidR="00F15CFD">
        <w:rPr>
          <w:lang w:val="en-US"/>
        </w:rPr>
        <w:instrText>Table</w:instrText>
      </w:r>
      <w:r w:rsidR="00F15CFD" w:rsidRPr="00C24F40">
        <w:instrText xml:space="preserve"> </w:instrText>
      </w:r>
      <w:r w:rsidR="00F15CFD">
        <w:rPr>
          <w:lang w:val="en-US"/>
        </w:rPr>
        <w:instrText>Expressions</w:instrText>
      </w:r>
      <w:r w:rsidR="00F15CFD" w:rsidRPr="00C24F40">
        <w:instrText xml:space="preserve"> (</w:instrText>
      </w:r>
      <w:r w:rsidR="00F15CFD">
        <w:rPr>
          <w:lang w:val="en-US"/>
        </w:rPr>
        <w:instrText>CT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role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security</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including</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use</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Workbench</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creat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mplemen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even</w:instrText>
      </w:r>
      <w:r w:rsidR="00F15CFD" w:rsidRPr="00C24F40">
        <w:instrText xml:space="preserve"> </w:instrText>
      </w:r>
      <w:r w:rsidR="00F15CFD">
        <w:rPr>
          <w:lang w:val="en-US"/>
        </w:rPr>
        <w:instrText>present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tarting</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skill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administrator</w:instrText>
      </w:r>
      <w:r w:rsidR="00F15CFD" w:rsidRPr="00C24F40">
        <w:instrText xml:space="preserve"> (</w:instrText>
      </w:r>
      <w:r w:rsidR="00F15CFD">
        <w:rPr>
          <w:lang w:val="en-US"/>
        </w:rPr>
        <w:instrText>DBA</w:instrText>
      </w:r>
      <w:r w:rsidR="00F15CFD" w:rsidRPr="00C24F40">
        <w:instrText xml:space="preserve">) </w:instrText>
      </w:r>
      <w:r w:rsidR="00F15CFD">
        <w:rPr>
          <w:lang w:val="en-US"/>
        </w:rPr>
        <w:instrText>if</w:instrText>
      </w:r>
      <w:r w:rsidR="00F15CFD" w:rsidRPr="00C24F40">
        <w:instrText xml:space="preserve"> </w:instrText>
      </w:r>
      <w:r w:rsidR="00F15CFD">
        <w:rPr>
          <w:lang w:val="en-US"/>
        </w:rPr>
        <w:instrText>you</w:instrText>
      </w:r>
      <w:r w:rsidR="00F15CFD" w:rsidRPr="00C24F40">
        <w:instrText>'</w:instrText>
      </w:r>
      <w:r w:rsidR="00F15CFD">
        <w:rPr>
          <w:lang w:val="en-US"/>
        </w:rPr>
        <w:instrText>re</w:instrText>
      </w:r>
      <w:r w:rsidR="00F15CFD" w:rsidRPr="00C24F40">
        <w:instrText xml:space="preserve"> </w:instrText>
      </w:r>
      <w:r w:rsidR="00F15CFD">
        <w:rPr>
          <w:lang w:val="en-US"/>
        </w:rPr>
        <w:instrText>intereste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reer</w:instrText>
      </w:r>
      <w:r w:rsidR="00F15CFD" w:rsidRPr="00C24F40">
        <w:instrText xml:space="preserve"> </w:instrText>
      </w:r>
      <w:r w:rsidR="00F15CFD">
        <w:rPr>
          <w:lang w:val="en-US"/>
        </w:rPr>
        <w:instrText>path</w:instrText>
      </w:r>
      <w:r w:rsidR="00F15CFD" w:rsidRPr="00C24F40">
        <w:instrText xml:space="preserve"> </w:instrText>
      </w:r>
      <w:r w:rsidR="00F15CFD">
        <w:rPr>
          <w:lang w:val="en-US"/>
        </w:rPr>
        <w:instrText>or</w:instrText>
      </w:r>
      <w:r w:rsidR="00F15CFD" w:rsidRPr="00C24F40">
        <w:instrText xml:space="preserve"> </w:instrText>
      </w:r>
      <w:r w:rsidR="00F15CFD">
        <w:rPr>
          <w:lang w:val="en-US"/>
        </w:rPr>
        <w:instrText>if</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need</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be</w:instrText>
      </w:r>
      <w:r w:rsidR="00F15CFD" w:rsidRPr="00C24F40">
        <w:instrText xml:space="preserve"> </w:instrText>
      </w:r>
      <w:r w:rsidR="00F15CFD">
        <w:rPr>
          <w:lang w:val="en-US"/>
        </w:rPr>
        <w:instrText>your</w:instrText>
      </w:r>
      <w:r w:rsidR="00F15CFD" w:rsidRPr="00C24F40">
        <w:instrText xml:space="preserve"> </w:instrText>
      </w:r>
      <w:r w:rsidR="00F15CFD">
        <w:rPr>
          <w:lang w:val="en-US"/>
        </w:rPr>
        <w:instrText>own</w:instrText>
      </w:r>
      <w:r w:rsidR="00F15CFD" w:rsidRPr="00C24F40">
        <w:instrText xml:space="preserve"> </w:instrText>
      </w:r>
      <w:r w:rsidR="00F15CFD">
        <w:rPr>
          <w:lang w:val="en-US"/>
        </w:rPr>
        <w:instrText>DBA</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short</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ust</w:instrText>
      </w:r>
      <w:r w:rsidR="00F15CFD" w:rsidRPr="00C24F40">
        <w:instrText>-</w:instrText>
      </w:r>
      <w:r w:rsidR="00F15CFD">
        <w:rPr>
          <w:lang w:val="en-US"/>
        </w:rPr>
        <w:instrText>have</w:instrText>
      </w:r>
      <w:r w:rsidR="00F15CFD" w:rsidRPr="00C24F40">
        <w:instrText xml:space="preserve"> </w:instrText>
      </w:r>
      <w:r w:rsidR="00F15CFD">
        <w:rPr>
          <w:lang w:val="en-US"/>
        </w:rPr>
        <w:instrText>guid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nyone</w:instrText>
      </w:r>
      <w:r w:rsidR="00F15CFD" w:rsidRPr="00C24F40">
        <w:instrText xml:space="preserve"> </w:instrText>
      </w:r>
      <w:r w:rsidR="00F15CFD">
        <w:rPr>
          <w:lang w:val="en-US"/>
        </w:rPr>
        <w:instrText>who</w:instrText>
      </w:r>
      <w:r w:rsidR="00F15CFD" w:rsidRPr="00C24F40">
        <w:instrText xml:space="preserve"> </w:instrText>
      </w:r>
      <w:r w:rsidR="00F15CFD">
        <w:rPr>
          <w:lang w:val="en-US"/>
        </w:rPr>
        <w:instrText>works</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beginn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experienced</w:instrText>
      </w:r>
      <w:r w:rsidR="00F15CFD" w:rsidRPr="00C24F40">
        <w:instrText xml:space="preserve"> </w:instrText>
      </w:r>
      <w:r w:rsidR="00F15CFD">
        <w:rPr>
          <w:lang w:val="en-US"/>
        </w:rPr>
        <w:instrText>developers</w:instrText>
      </w:r>
      <w:r w:rsidR="00F15CFD" w:rsidRPr="00C24F40">
        <w:instrText xml:space="preserve"> </w:instrText>
      </w:r>
      <w:r w:rsidR="00F15CFD">
        <w:rPr>
          <w:lang w:val="en-US"/>
        </w:rPr>
        <w:instrText>alik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ntroduction</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More</w:instrText>
      </w:r>
      <w:r w:rsidR="00F15CFD" w:rsidRPr="00C24F40">
        <w:instrText xml:space="preserve"> </w:instrText>
      </w:r>
      <w:r w:rsidR="00F15CFD">
        <w:rPr>
          <w:lang w:val="en-US"/>
        </w:rPr>
        <w:instrText>SQL</w:instrText>
      </w:r>
      <w:r w:rsidR="00F15CFD" w:rsidRPr="00C24F40">
        <w:instrText xml:space="preserve"> </w:instrText>
      </w:r>
      <w:r w:rsidR="00F15CFD">
        <w:rPr>
          <w:lang w:val="en-US"/>
        </w:rPr>
        <w:instrText>skill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need</w:instrText>
      </w:r>
      <w:r w:rsidR="00F15CFD" w:rsidRPr="00C24F40">
        <w:instrText xml:space="preserve"> </w:instrText>
      </w:r>
      <w:r w:rsidR="00F15CFD">
        <w:rPr>
          <w:lang w:val="en-US"/>
        </w:rPr>
        <w:instrText>them</w:instrText>
      </w:r>
      <w:r w:rsidR="00F15CFD" w:rsidRPr="00C24F40">
        <w:instrText xml:space="preserve"> -- </w:instrText>
      </w:r>
      <w:r w:rsidR="00F15CFD">
        <w:rPr>
          <w:lang w:val="en-US"/>
        </w:rPr>
        <w:instrText>Database</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mplementation</w:instrText>
      </w:r>
      <w:r w:rsidR="00F15CFD" w:rsidRPr="00C24F40">
        <w:instrText xml:space="preserve"> -- </w:instrText>
      </w:r>
      <w:r w:rsidR="00F15CFD">
        <w:rPr>
          <w:lang w:val="en-US"/>
        </w:rPr>
        <w:instrText>Stored</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development</w:instrText>
      </w:r>
      <w:r w:rsidR="00F15CFD" w:rsidRPr="00C24F40">
        <w:instrText xml:space="preserve"> -- </w:instrText>
      </w:r>
      <w:r w:rsidR="00F15CFD">
        <w:rPr>
          <w:lang w:val="en-US"/>
        </w:rPr>
        <w:instrText>Database</w:instrText>
      </w:r>
      <w:r w:rsidR="00F15CFD" w:rsidRPr="00C24F40">
        <w:instrText xml:space="preserve"> </w:instrText>
      </w:r>
      <w:r w:rsidR="00F15CFD">
        <w:rPr>
          <w:lang w:val="en-US"/>
        </w:rPr>
        <w:instrText>administration</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Murach</w:instrText>
      </w:r>
      <w:r w:rsidR="00F15CFD" w:rsidRPr="00C24F40">
        <w:instrText>","</w:instrText>
      </w:r>
      <w:r w:rsidR="00F15CFD">
        <w:rPr>
          <w:lang w:val="en-US"/>
        </w:rPr>
        <w:instrText>given</w:instrText>
      </w:r>
      <w:r w:rsidR="00F15CFD" w:rsidRPr="00C24F40">
        <w:instrText>":"</w:instrText>
      </w:r>
      <w:r w:rsidR="00F15CFD">
        <w:rPr>
          <w:lang w:val="en-US"/>
        </w:rPr>
        <w:instrText>Joel</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3","1"]]},"</w:instrText>
      </w:r>
      <w:r w:rsidR="00F15CFD">
        <w:rPr>
          <w:lang w:val="en-US"/>
        </w:rPr>
        <w:instrText>number</w:instrText>
      </w:r>
      <w:r w:rsidR="00F15CFD" w:rsidRPr="00C24F40">
        <w:instrText>-</w:instrText>
      </w:r>
      <w:r w:rsidR="00F15CFD">
        <w:rPr>
          <w:lang w:val="en-US"/>
        </w:rPr>
        <w:instrText>of</w:instrText>
      </w:r>
      <w:r w:rsidR="00F15CFD" w:rsidRPr="00C24F40">
        <w:instrText>-</w:instrText>
      </w:r>
      <w:r w:rsidR="00F15CFD">
        <w:rPr>
          <w:lang w:val="en-US"/>
        </w:rPr>
        <w:instrText>pages</w:instrText>
      </w:r>
      <w:r w:rsidR="00F15CFD" w:rsidRPr="00C24F40">
        <w:instrText>":"624","</w:instrText>
      </w:r>
      <w:r w:rsidR="00F15CFD">
        <w:rPr>
          <w:lang w:val="en-US"/>
        </w:rPr>
        <w:instrText>publisher</w:instrText>
      </w:r>
      <w:r w:rsidR="00F15CFD" w:rsidRPr="00C24F40">
        <w:instrText>":"</w:instrText>
      </w:r>
      <w:r w:rsidR="00F15CFD">
        <w:rPr>
          <w:lang w:val="en-US"/>
        </w:rPr>
        <w:instrText>Murach</w:instrText>
      </w:r>
      <w:r w:rsidR="00F15CFD" w:rsidRPr="00C24F40">
        <w:instrText xml:space="preserve"> (</w:instrText>
      </w:r>
      <w:r w:rsidR="00F15CFD">
        <w:rPr>
          <w:lang w:val="en-US"/>
        </w:rPr>
        <w:instrText>Mike</w:instrText>
      </w:r>
      <w:r w:rsidR="00F15CFD" w:rsidRPr="00C24F40">
        <w:instrText xml:space="preserve">) &amp; </w:instrText>
      </w:r>
      <w:r w:rsidR="00F15CFD">
        <w:rPr>
          <w:lang w:val="en-US"/>
        </w:rPr>
        <w:instrText>Associates</w:instrText>
      </w:r>
      <w:r w:rsidR="00F15CFD" w:rsidRPr="00C24F40">
        <w:instrText xml:space="preserve"> </w:instrText>
      </w:r>
      <w:r w:rsidR="00F15CFD">
        <w:rPr>
          <w:lang w:val="en-US"/>
        </w:rPr>
        <w:instrText>Inc</w:instrText>
      </w:r>
      <w:r w:rsidR="00F15CFD" w:rsidRPr="00C24F40">
        <w:instrText xml:space="preserve"> (</w:instrText>
      </w:r>
      <w:r w:rsidR="00F15CFD">
        <w:rPr>
          <w:lang w:val="en-US"/>
        </w:rPr>
        <w:instrText>US</w:instrText>
      </w:r>
      <w:r w:rsidR="00F15CFD" w:rsidRPr="00C24F40">
        <w:instrText>); 3</w:instrText>
      </w:r>
      <w:r w:rsidR="00F15CFD">
        <w:rPr>
          <w:lang w:val="en-US"/>
        </w:rPr>
        <w:instrText>rd</w:instrText>
      </w:r>
      <w:r w:rsidR="00F15CFD" w:rsidRPr="00C24F40">
        <w:instrText xml:space="preserve"> </w:instrText>
      </w:r>
      <w:r w:rsidR="00F15CFD">
        <w:rPr>
          <w:lang w:val="en-US"/>
        </w:rPr>
        <w:instrText>edition</w:instrText>
      </w:r>
      <w:r w:rsidR="00F15CFD" w:rsidRPr="00C24F40">
        <w:instrText>","</w:instrText>
      </w:r>
      <w:r w:rsidR="00F15CFD">
        <w:rPr>
          <w:lang w:val="en-US"/>
        </w:rPr>
        <w:instrText>title</w:instrText>
      </w:r>
      <w:r w:rsidR="00F15CFD" w:rsidRPr="00C24F40">
        <w:instrText>":"</w:instrText>
      </w:r>
      <w:r w:rsidR="00F15CFD">
        <w:rPr>
          <w:lang w:val="en-US"/>
        </w:rPr>
        <w:instrText>Murach</w:instrText>
      </w:r>
      <w:r w:rsidR="00F15CFD" w:rsidRPr="00C24F40">
        <w:instrText>'</w:instrText>
      </w:r>
      <w:r w:rsidR="00F15CFD">
        <w:rPr>
          <w:lang w:val="en-US"/>
        </w:rPr>
        <w:instrText>s</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training</w:instrText>
      </w:r>
      <w:r w:rsidR="00F15CFD" w:rsidRPr="00C24F40">
        <w:instrText xml:space="preserve"> &amp; </w:instrText>
      </w:r>
      <w:r w:rsidR="00F15CFD">
        <w:rPr>
          <w:lang w:val="en-US"/>
        </w:rPr>
        <w:instrText>reference</w:instrText>
      </w:r>
      <w:r w:rsidR="00F15CFD" w:rsidRPr="00C24F40">
        <w:instrText>","</w:instrText>
      </w:r>
      <w:r w:rsidR="00F15CFD">
        <w:rPr>
          <w:lang w:val="en-US"/>
        </w:rPr>
        <w:instrText>type</w:instrText>
      </w:r>
      <w:r w:rsidR="00F15CFD" w:rsidRPr="00C24F40">
        <w:instrText>":"</w:instrText>
      </w:r>
      <w:r w:rsidR="00F15CFD">
        <w:rPr>
          <w:lang w:val="en-US"/>
        </w:rPr>
        <w:instrText>book</w:instrText>
      </w:r>
      <w:r w:rsidR="00F15CFD" w:rsidRPr="00C24F40">
        <w:instrText>"},"</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8202</w:instrText>
      </w:r>
      <w:r w:rsidR="00F15CFD">
        <w:rPr>
          <w:lang w:val="en-US"/>
        </w:rPr>
        <w:instrText>a</w:instrText>
      </w:r>
      <w:r w:rsidR="00F15CFD" w:rsidRPr="00C24F40">
        <w:instrText>4</w:instrText>
      </w:r>
      <w:r w:rsidR="00F15CFD">
        <w:rPr>
          <w:lang w:val="en-US"/>
        </w:rPr>
        <w:instrText>d</w:instrText>
      </w:r>
      <w:r w:rsidR="00F15CFD" w:rsidRPr="00C24F40">
        <w:instrText>-</w:instrText>
      </w:r>
      <w:r w:rsidR="00F15CFD">
        <w:rPr>
          <w:lang w:val="en-US"/>
        </w:rPr>
        <w:instrText>e</w:instrText>
      </w:r>
      <w:r w:rsidR="00F15CFD" w:rsidRPr="00C24F40">
        <w:instrText>087-38</w:instrText>
      </w:r>
      <w:r w:rsidR="00F15CFD">
        <w:rPr>
          <w:lang w:val="en-US"/>
        </w:rPr>
        <w:instrText>ec</w:instrText>
      </w:r>
      <w:r w:rsidR="00F15CFD" w:rsidRPr="00C24F40">
        <w:instrText>-88</w:instrText>
      </w:r>
      <w:r w:rsidR="00F15CFD">
        <w:rPr>
          <w:lang w:val="en-US"/>
        </w:rPr>
        <w:instrText>ee</w:instrText>
      </w:r>
      <w:r w:rsidR="00F15CFD" w:rsidRPr="00C24F40">
        <w:instrText>-</w:instrText>
      </w:r>
      <w:r w:rsidR="00F15CFD">
        <w:rPr>
          <w:lang w:val="en-US"/>
        </w:rPr>
        <w:instrText>e</w:instrText>
      </w:r>
      <w:r w:rsidR="00F15CFD" w:rsidRPr="00C24F40">
        <w:instrText>3</w:instrText>
      </w:r>
      <w:r w:rsidR="00F15CFD">
        <w:rPr>
          <w:lang w:val="en-US"/>
        </w:rPr>
        <w:instrText>c</w:instrText>
      </w:r>
      <w:r w:rsidR="00F15CFD" w:rsidRPr="00C24F40">
        <w:instrText>4969396</w:instrText>
      </w:r>
      <w:r w:rsidR="00F15CFD">
        <w:rPr>
          <w:lang w:val="en-US"/>
        </w:rPr>
        <w:instrText>d</w:instrText>
      </w:r>
      <w:r w:rsidR="00F15CFD" w:rsidRPr="00C24F40">
        <w:instrText>7"]}],"</w:instrText>
      </w:r>
      <w:r w:rsidR="00F15CFD">
        <w:rPr>
          <w:lang w:val="en-US"/>
        </w:rPr>
        <w:instrText>mendeley</w:instrText>
      </w:r>
      <w:r w:rsidR="00F15CFD" w:rsidRPr="00C24F40">
        <w:instrText>":{"</w:instrText>
      </w:r>
      <w:r w:rsidR="00F15CFD">
        <w:rPr>
          <w:lang w:val="en-US"/>
        </w:rPr>
        <w:instrText>formattedCitation</w:instrText>
      </w:r>
      <w:r w:rsidR="00F15CFD" w:rsidRPr="00C24F40">
        <w:instrText>":"[23]","</w:instrText>
      </w:r>
      <w:r w:rsidR="00F15CFD">
        <w:rPr>
          <w:lang w:val="en-US"/>
        </w:rPr>
        <w:instrText>plainTextFormattedCitation</w:instrText>
      </w:r>
      <w:r w:rsidR="00F15CFD" w:rsidRPr="00C24F40">
        <w:instrText>":"[23]","</w:instrText>
      </w:r>
      <w:r w:rsidR="00F15CFD">
        <w:rPr>
          <w:lang w:val="en-US"/>
        </w:rPr>
        <w:instrText>previouslyFormattedCitation</w:instrText>
      </w:r>
      <w:r w:rsidR="00F15CFD" w:rsidRPr="00C24F40">
        <w:instrText>":"[23]"},"</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F15CFD">
        <w:rPr>
          <w:lang w:val="en-US"/>
        </w:rPr>
        <w:fldChar w:fldCharType="separate"/>
      </w:r>
      <w:r w:rsidR="00F15CFD" w:rsidRPr="00C24F40">
        <w:rPr>
          <w:noProof/>
        </w:rPr>
        <w:t>[23]</w:t>
      </w:r>
      <w:r w:rsidR="00F15CFD">
        <w:rPr>
          <w:lang w:val="en-US"/>
        </w:rPr>
        <w:fldChar w:fldCharType="end"/>
      </w:r>
      <w:r w:rsidRPr="00A0464B">
        <w:t xml:space="preserve">, </w:t>
      </w:r>
      <w:r>
        <w:rPr>
          <w:lang w:val="en-US"/>
        </w:rPr>
        <w:t>OracleDB</w:t>
      </w:r>
      <w:r w:rsidR="00F15CF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Blokdyk</w:instrText>
      </w:r>
      <w:r w:rsidR="00CD4159" w:rsidRPr="00C24F40">
        <w:instrText>","</w:instrText>
      </w:r>
      <w:r w:rsidR="00CD4159">
        <w:rPr>
          <w:lang w:val="en-US"/>
        </w:rPr>
        <w:instrText>given</w:instrText>
      </w:r>
      <w:r w:rsidR="00CD4159" w:rsidRPr="00C24F40">
        <w:instrText>":"</w:instrText>
      </w:r>
      <w:r w:rsidR="00CD4159">
        <w:rPr>
          <w:lang w:val="en-US"/>
        </w:rPr>
        <w:instrText>Gerardus</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21","7","27"]]},"</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278","</w:instrText>
      </w:r>
      <w:r w:rsidR="00CD4159">
        <w:rPr>
          <w:lang w:val="en-US"/>
        </w:rPr>
        <w:instrText>publisher</w:instrText>
      </w:r>
      <w:r w:rsidR="00CD4159" w:rsidRPr="00C24F40">
        <w:instrText>":"5</w:instrText>
      </w:r>
      <w:r w:rsidR="00CD4159">
        <w:rPr>
          <w:lang w:val="en-US"/>
        </w:rPr>
        <w:instrText>STARCooks</w:instrText>
      </w:r>
      <w:r w:rsidR="00CD4159" w:rsidRPr="00C24F40">
        <w:instrText xml:space="preserve"> (","</w:instrText>
      </w:r>
      <w:r w:rsidR="00CD4159">
        <w:rPr>
          <w:lang w:val="en-US"/>
        </w:rPr>
        <w:instrText>title</w:instrText>
      </w:r>
      <w:r w:rsidR="00CD4159" w:rsidRPr="00C24F40">
        <w:instrText>":"</w:instrText>
      </w:r>
      <w:r w:rsidR="00CD4159">
        <w:rPr>
          <w:lang w:val="en-US"/>
        </w:rPr>
        <w:instrText>Oracle</w:instrText>
      </w:r>
      <w:r w:rsidR="00CD4159" w:rsidRPr="00C24F40">
        <w:instrText xml:space="preserve"> </w:instrText>
      </w:r>
      <w:r w:rsidR="00CD4159">
        <w:rPr>
          <w:lang w:val="en-US"/>
        </w:rPr>
        <w:instrText>Database</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Complete</w:instrText>
      </w:r>
      <w:r w:rsidR="00CD4159" w:rsidRPr="00C24F40">
        <w:instrText xml:space="preserve"> </w:instrText>
      </w:r>
      <w:r w:rsidR="00CD4159">
        <w:rPr>
          <w:lang w:val="en-US"/>
        </w:rPr>
        <w:instrText>Guide</w:instrText>
      </w:r>
      <w:r w:rsidR="00CD4159" w:rsidRPr="00C24F40">
        <w:instrText xml:space="preserve"> - 2019 </w:instrText>
      </w:r>
      <w:r w:rsidR="00CD4159">
        <w:rPr>
          <w:lang w:val="en-US"/>
        </w:rPr>
        <w:instrText>Edition</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w:instrText>
      </w:r>
      <w:r w:rsidR="00CD4159">
        <w:rPr>
          <w:lang w:val="en-US"/>
        </w:rPr>
        <w:instrText>a</w:instrText>
      </w:r>
      <w:r w:rsidR="00CD4159" w:rsidRPr="00C24F40">
        <w:instrText>0</w:instrText>
      </w:r>
      <w:r w:rsidR="00CD4159">
        <w:rPr>
          <w:lang w:val="en-US"/>
        </w:rPr>
        <w:instrText>b</w:instrText>
      </w:r>
      <w:r w:rsidR="00CD4159" w:rsidRPr="00C24F40">
        <w:instrText>51</w:instrText>
      </w:r>
      <w:r w:rsidR="00CD4159">
        <w:rPr>
          <w:lang w:val="en-US"/>
        </w:rPr>
        <w:instrText>eed</w:instrText>
      </w:r>
      <w:r w:rsidR="00CD4159" w:rsidRPr="00C24F40">
        <w:instrText>-1</w:instrText>
      </w:r>
      <w:r w:rsidR="00CD4159">
        <w:rPr>
          <w:lang w:val="en-US"/>
        </w:rPr>
        <w:instrText>b</w:instrText>
      </w:r>
      <w:r w:rsidR="00CD4159" w:rsidRPr="00C24F40">
        <w:instrText>54-30</w:instrText>
      </w:r>
      <w:r w:rsidR="00CD4159">
        <w:rPr>
          <w:lang w:val="en-US"/>
        </w:rPr>
        <w:instrText>bd</w:instrText>
      </w:r>
      <w:r w:rsidR="00CD4159" w:rsidRPr="00C24F40">
        <w:instrText>-</w:instrText>
      </w:r>
      <w:r w:rsidR="00CD4159">
        <w:rPr>
          <w:lang w:val="en-US"/>
        </w:rPr>
        <w:instrText>a</w:instrText>
      </w:r>
      <w:r w:rsidR="00CD4159" w:rsidRPr="00C24F40">
        <w:instrText>49</w:instrText>
      </w:r>
      <w:r w:rsidR="00CD4159">
        <w:rPr>
          <w:lang w:val="en-US"/>
        </w:rPr>
        <w:instrText>a</w:instrText>
      </w:r>
      <w:r w:rsidR="00CD4159" w:rsidRPr="00C24F40">
        <w:instrText>-6</w:instrText>
      </w:r>
      <w:r w:rsidR="00CD4159">
        <w:rPr>
          <w:lang w:val="en-US"/>
        </w:rPr>
        <w:instrText>ecee</w:instrText>
      </w:r>
      <w:r w:rsidR="00CD4159" w:rsidRPr="00C24F40">
        <w:instrText>675</w:instrText>
      </w:r>
      <w:r w:rsidR="00CD4159">
        <w:rPr>
          <w:lang w:val="en-US"/>
        </w:rPr>
        <w:instrText>dcdf</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24]","</w:instrText>
      </w:r>
      <w:r w:rsidR="00CD4159">
        <w:rPr>
          <w:lang w:val="en-US"/>
        </w:rPr>
        <w:instrText>plainTextFormattedCitation</w:instrText>
      </w:r>
      <w:r w:rsidR="00CD4159" w:rsidRPr="00C24F40">
        <w:instrText>":"[24]","</w:instrText>
      </w:r>
      <w:r w:rsidR="00CD4159">
        <w:rPr>
          <w:lang w:val="en-US"/>
        </w:rPr>
        <w:instrText>previouslyFormattedCitation</w:instrText>
      </w:r>
      <w:r w:rsidR="00CD4159" w:rsidRPr="00C24F40">
        <w:instrText>":"[24]"},"</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F15CFD">
        <w:rPr>
          <w:lang w:val="en-US"/>
        </w:rPr>
        <w:fldChar w:fldCharType="separate"/>
      </w:r>
      <w:r w:rsidR="00F15CFD" w:rsidRPr="00C24F40">
        <w:rPr>
          <w:noProof/>
        </w:rPr>
        <w:t>[24]</w:t>
      </w:r>
      <w:r w:rsidR="00F15CFD">
        <w:rPr>
          <w:lang w:val="en-US"/>
        </w:rPr>
        <w:fldChar w:fldCharType="end"/>
      </w:r>
      <w:r>
        <w:t xml:space="preserve"> 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07C99D6E"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CD4159">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5]","plainTextFormattedCitation":"[25]","previouslyFormattedCitation":"[25]"},"properties":{"noteIndex":0},"schema":"https://github.com/citation-style-language/schema/raw/master/csl-citation.json"}</w:instrText>
      </w:r>
      <w:r w:rsidR="0033149E">
        <w:fldChar w:fldCharType="separate"/>
      </w:r>
      <w:r w:rsidR="00F15CFD" w:rsidRPr="00F15CFD">
        <w:rPr>
          <w:noProof/>
        </w:rPr>
        <w:t>[25]</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D16B724" w:rsidR="00A0464B" w:rsidRPr="00A0464B" w:rsidRDefault="00A0464B" w:rsidP="00A0464B">
      <w:r>
        <w:t>Наиболее развитой реляционной СУБД с открытым исходным кодом является P</w:t>
      </w:r>
      <w:r>
        <w:rPr>
          <w:lang w:val="en-US"/>
        </w:rPr>
        <w:t>ostgreSQL</w:t>
      </w:r>
      <w:r w:rsidR="00165B9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9788578110796","</w:instrText>
      </w:r>
      <w:r w:rsidR="00F15CFD">
        <w:rPr>
          <w:lang w:val="en-US"/>
        </w:rPr>
        <w:instrText>ISSN</w:instrText>
      </w:r>
      <w:r w:rsidR="00F15CFD" w:rsidRPr="00C24F40">
        <w:instrText>":"1098-6596","</w:instrText>
      </w:r>
      <w:r w:rsidR="00F15CFD">
        <w:rPr>
          <w:lang w:val="en-US"/>
        </w:rPr>
        <w:instrText>PMID</w:instrText>
      </w:r>
      <w:r w:rsidR="00F15CFD" w:rsidRPr="00C24F40">
        <w:instrText>":"25246403","</w:instrText>
      </w:r>
      <w:r w:rsidR="00F15CFD">
        <w:rPr>
          <w:lang w:val="en-US"/>
        </w:rPr>
        <w:instrText>abstract</w:instrText>
      </w:r>
      <w:r w:rsidR="00F15CFD" w:rsidRPr="00C24F40">
        <w:instrText>":"</w:instrText>
      </w:r>
      <w:r w:rsidR="00F15CFD">
        <w:rPr>
          <w:lang w:val="en-US"/>
        </w:rPr>
        <w:instrText>Predict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inding</w:instrText>
      </w:r>
      <w:r w:rsidR="00F15CFD" w:rsidRPr="00C24F40">
        <w:instrText xml:space="preserve"> </w:instrText>
      </w:r>
      <w:r w:rsidR="00F15CFD">
        <w:rPr>
          <w:lang w:val="en-US"/>
        </w:rPr>
        <w:instrText>mod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protein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mportant</w:instrText>
      </w:r>
      <w:r w:rsidR="00F15CFD" w:rsidRPr="00C24F40">
        <w:instrText xml:space="preserve"> </w:instrText>
      </w:r>
      <w:r w:rsidR="00F15CFD">
        <w:rPr>
          <w:lang w:val="en-US"/>
        </w:rPr>
        <w:instrText>tas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falls</w:instrText>
      </w:r>
      <w:r w:rsidR="00F15CFD" w:rsidRPr="00C24F40">
        <w:instrText xml:space="preserve"> </w:instrText>
      </w:r>
      <w:r w:rsidR="00F15CFD">
        <w:rPr>
          <w:lang w:val="en-US"/>
        </w:rPr>
        <w:instrText>outsid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protein</w:instrText>
      </w:r>
      <w:r w:rsidR="00F15CFD" w:rsidRPr="00C24F40">
        <w:instrText>−</w:instrText>
      </w:r>
      <w:r w:rsidR="00F15CFD">
        <w:rPr>
          <w:lang w:val="en-US"/>
        </w:rPr>
        <w:instrText>protein</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tools</w:instrText>
      </w:r>
      <w:r w:rsidR="00F15CFD" w:rsidRPr="00C24F40">
        <w:instrText xml:space="preserve">. </w:instrText>
      </w:r>
      <w:r w:rsidR="00F15CFD">
        <w:rPr>
          <w:lang w:val="en-US"/>
        </w:rPr>
        <w:instrText>Here</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tes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ligand</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o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19 </w:instrText>
      </w:r>
      <w:r w:rsidR="00F15CFD">
        <w:rPr>
          <w:lang w:val="en-US"/>
        </w:rPr>
        <w:instrText>non</w:instrText>
      </w:r>
      <w:r w:rsidR="00F15CFD" w:rsidRPr="00C24F40">
        <w:instrText>-</w:instrText>
      </w:r>
      <w:r w:rsidR="00F15CFD">
        <w:rPr>
          <w:lang w:val="en-US"/>
        </w:rPr>
        <w:instrText>α</w:instrText>
      </w:r>
      <w:r w:rsidR="00F15CFD" w:rsidRPr="00C24F40">
        <w:instrText>-</w:instrText>
      </w:r>
      <w:r w:rsidR="00F15CFD">
        <w:rPr>
          <w:lang w:val="en-US"/>
        </w:rPr>
        <w:instrText>helical</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ystematically</w:instrText>
      </w:r>
      <w:r w:rsidR="00F15CFD" w:rsidRPr="00C24F40">
        <w:instrText xml:space="preserve"> </w:instrText>
      </w:r>
      <w:r w:rsidR="00F15CFD">
        <w:rPr>
          <w:lang w:val="en-US"/>
        </w:rPr>
        <w:instrText>improve</w:instrText>
      </w:r>
      <w:r w:rsidR="00F15CFD" w:rsidRPr="00C24F40">
        <w:instrText xml:space="preserve"> </w:instrText>
      </w:r>
      <w:r w:rsidR="00F15CFD">
        <w:rPr>
          <w:lang w:val="en-US"/>
        </w:rPr>
        <w:instrText>pose</w:instrText>
      </w:r>
      <w:r w:rsidR="00F15CFD" w:rsidRPr="00C24F40">
        <w:instrText xml:space="preserve"> </w:instrText>
      </w:r>
      <w:r w:rsidR="00F15CFD">
        <w:rPr>
          <w:lang w:val="en-US"/>
        </w:rPr>
        <w:instrText>prediction</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enhancing</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addition</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improved</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post</w:instrText>
      </w:r>
      <w:r w:rsidR="00F15CFD" w:rsidRPr="00C24F40">
        <w:instrText>-</w:instrText>
      </w:r>
      <w:r w:rsidR="00F15CFD">
        <w:rPr>
          <w:lang w:val="en-US"/>
        </w:rPr>
        <w:instrText>process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physics</w:instrText>
      </w:r>
      <w:r w:rsidR="00F15CFD" w:rsidRPr="00C24F40">
        <w:instrText>-</w:instrText>
      </w:r>
      <w:r w:rsidR="00F15CFD">
        <w:rPr>
          <w:lang w:val="en-US"/>
        </w:rPr>
        <w:instrText>based</w:instrText>
      </w:r>
      <w:r w:rsidR="00F15CFD" w:rsidRPr="00C24F40">
        <w:instrText xml:space="preserve"> </w:instrText>
      </w:r>
      <w:r w:rsidR="00F15CFD">
        <w:rPr>
          <w:lang w:val="en-US"/>
        </w:rPr>
        <w:instrText>implicit</w:instrText>
      </w:r>
      <w:r w:rsidR="00F15CFD" w:rsidRPr="00C24F40">
        <w:instrText xml:space="preserve"> </w:instrText>
      </w:r>
      <w:r w:rsidR="00F15CFD">
        <w:rPr>
          <w:lang w:val="en-US"/>
        </w:rPr>
        <w:instrText>solvent</w:instrText>
      </w:r>
      <w:r w:rsidR="00F15CFD" w:rsidRPr="00C24F40">
        <w:instrText xml:space="preserve"> </w:instrText>
      </w:r>
      <w:r w:rsidR="00F15CFD">
        <w:rPr>
          <w:lang w:val="en-US"/>
        </w:rPr>
        <w:instrText>MM</w:instrText>
      </w:r>
      <w:r w:rsidR="00F15CFD" w:rsidRPr="00C24F40">
        <w:instrText xml:space="preserve">- </w:instrText>
      </w:r>
      <w:r w:rsidR="00F15CFD">
        <w:rPr>
          <w:lang w:val="en-US"/>
        </w:rPr>
        <w:instrText>GBSA</w:instrText>
      </w:r>
      <w:r w:rsidR="00F15CFD" w:rsidRPr="00C24F40">
        <w:instrText xml:space="preserve"> </w:instrText>
      </w:r>
      <w:r w:rsidR="00F15CFD">
        <w:rPr>
          <w:lang w:val="en-US"/>
        </w:rPr>
        <w:instrText>calculations</w:instrText>
      </w:r>
      <w:r w:rsidR="00F15CFD" w:rsidRPr="00C24F40">
        <w:instrText xml:space="preserve">. </w:instrText>
      </w:r>
      <w:r w:rsidR="00F15CFD">
        <w:rPr>
          <w:lang w:val="en-US"/>
        </w:rPr>
        <w:instrText>Us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est</w:instrText>
      </w:r>
      <w:r w:rsidR="00F15CFD" w:rsidRPr="00C24F40">
        <w:instrText xml:space="preserve"> </w:instrText>
      </w:r>
      <w:r w:rsidR="00F15CFD">
        <w:rPr>
          <w:lang w:val="en-US"/>
        </w:rPr>
        <w:instrText>RMSD</w:instrText>
      </w:r>
      <w:r w:rsidR="00F15CFD" w:rsidRPr="00C24F40">
        <w:instrText xml:space="preserve"> </w:instrText>
      </w:r>
      <w:r w:rsidR="00F15CFD">
        <w:rPr>
          <w:lang w:val="en-US"/>
        </w:rPr>
        <w:instrText>amo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top</w:instrText>
      </w:r>
      <w:r w:rsidR="00F15CFD" w:rsidRPr="00C24F40">
        <w:instrText xml:space="preserve"> 10 </w:instrText>
      </w:r>
      <w:r w:rsidR="00F15CFD">
        <w:rPr>
          <w:lang w:val="en-US"/>
        </w:rPr>
        <w:instrText>scoring</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etric</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uccess</w:instrText>
      </w:r>
      <w:r w:rsidR="00F15CFD" w:rsidRPr="00C24F40">
        <w:instrText xml:space="preserve"> </w:instrText>
      </w:r>
      <w:r w:rsidR="00F15CFD">
        <w:rPr>
          <w:lang w:val="en-US"/>
        </w:rPr>
        <w:instrText>rate</w:instrText>
      </w:r>
      <w:r w:rsidR="00F15CFD" w:rsidRPr="00C24F40">
        <w:instrText xml:space="preserve"> (</w:instrText>
      </w:r>
      <w:r w:rsidR="00F15CFD">
        <w:rPr>
          <w:lang w:val="en-US"/>
        </w:rPr>
        <w:instrText>RMSD</w:instrText>
      </w:r>
      <w:r w:rsidR="00F15CFD" w:rsidRPr="00C24F40">
        <w:instrText xml:space="preserve"> ≤ 2.0 Å </w:instrText>
      </w:r>
      <w:r w:rsidR="00F15CFD">
        <w:rPr>
          <w:lang w:val="en-US"/>
        </w:rPr>
        <w:instrText>for</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interface</w:instrText>
      </w:r>
      <w:r w:rsidR="00F15CFD" w:rsidRPr="00C24F40">
        <w:instrText xml:space="preserve"> </w:instrText>
      </w:r>
      <w:r w:rsidR="00F15CFD">
        <w:rPr>
          <w:lang w:val="en-US"/>
        </w:rPr>
        <w:instrText>backbone</w:instrText>
      </w:r>
      <w:r w:rsidR="00F15CFD" w:rsidRPr="00C24F40">
        <w:instrText xml:space="preserve"> </w:instrText>
      </w:r>
      <w:r w:rsidR="00F15CFD">
        <w:rPr>
          <w:lang w:val="en-US"/>
        </w:rPr>
        <w:instrText>atoms</w:instrText>
      </w:r>
      <w:r w:rsidR="00F15CFD" w:rsidRPr="00C24F40">
        <w:instrText xml:space="preserve">) </w:instrText>
      </w:r>
      <w:r w:rsidR="00F15CFD">
        <w:rPr>
          <w:lang w:val="en-US"/>
        </w:rPr>
        <w:instrText>increased</w:instrText>
      </w:r>
      <w:r w:rsidR="00F15CFD" w:rsidRPr="00C24F40">
        <w:instrText xml:space="preserve"> </w:instrText>
      </w:r>
      <w:r w:rsidR="00F15CFD">
        <w:rPr>
          <w:lang w:val="en-US"/>
        </w:rPr>
        <w:instrText>from</w:instrText>
      </w:r>
      <w:r w:rsidR="00F15CFD" w:rsidRPr="00C24F40">
        <w:instrText xml:space="preserve"> 21% </w:instrText>
      </w:r>
      <w:r w:rsidR="00F15CFD">
        <w:rPr>
          <w:lang w:val="en-US"/>
        </w:rPr>
        <w:instrText>with</w:instrText>
      </w:r>
      <w:r w:rsidR="00F15CFD" w:rsidRPr="00C24F40">
        <w:instrText xml:space="preserve"> </w:instrText>
      </w:r>
      <w:r w:rsidR="00F15CFD">
        <w:rPr>
          <w:lang w:val="en-US"/>
        </w:rPr>
        <w:instrText>default</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P</w:instrText>
      </w:r>
      <w:r w:rsidR="00F15CFD" w:rsidRPr="00C24F40">
        <w:instrText xml:space="preserve"> </w:instrText>
      </w:r>
      <w:r w:rsidR="00F15CFD">
        <w:rPr>
          <w:lang w:val="en-US"/>
        </w:rPr>
        <w:instrText>settings</w:instrText>
      </w:r>
      <w:r w:rsidR="00F15CFD" w:rsidRPr="00C24F40">
        <w:instrText xml:space="preserve"> </w:instrText>
      </w:r>
      <w:r w:rsidR="00F15CFD">
        <w:rPr>
          <w:lang w:val="en-US"/>
        </w:rPr>
        <w:instrText>to</w:instrText>
      </w:r>
      <w:r w:rsidR="00F15CFD" w:rsidRPr="00C24F40">
        <w:instrText xml:space="preserve"> 58% </w:instrText>
      </w:r>
      <w:r w:rsidR="00F15CFD">
        <w:rPr>
          <w:lang w:val="en-US"/>
        </w:rPr>
        <w:instrText>with</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nhanced</w:instrText>
      </w:r>
      <w:r w:rsidR="00F15CFD" w:rsidRPr="00C24F40">
        <w:instrText xml:space="preserve"> </w:instrText>
      </w:r>
      <w:r w:rsidR="00F15CFD">
        <w:rPr>
          <w:lang w:val="en-US"/>
        </w:rPr>
        <w:instrText>pept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cas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redocking</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native</w:instrText>
      </w:r>
      <w:r w:rsidR="00F15CFD" w:rsidRPr="00C24F40">
        <w:instrText xml:space="preserve"> </w:instrText>
      </w:r>
      <w:r w:rsidR="00F15CFD">
        <w:rPr>
          <w:lang w:val="en-US"/>
        </w:rPr>
        <w:instrText>protein</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cently</w:instrText>
      </w:r>
      <w:r w:rsidR="00F15CFD" w:rsidRPr="00C24F40">
        <w:instrText xml:space="preserve"> </w:instrText>
      </w:r>
      <w:r w:rsidR="00F15CFD">
        <w:rPr>
          <w:lang w:val="en-US"/>
        </w:rPr>
        <w:instrText>developed</w:instrText>
      </w:r>
      <w:r w:rsidR="00F15CFD" w:rsidRPr="00C24F40">
        <w:instrText xml:space="preserve"> </w:instrText>
      </w:r>
      <w:r w:rsidR="00F15CFD">
        <w:rPr>
          <w:lang w:val="en-US"/>
        </w:rPr>
        <w:instrText>Rosetta</w:instrText>
      </w:r>
      <w:r w:rsidR="00F15CFD" w:rsidRPr="00C24F40">
        <w:instrText xml:space="preserve"> </w:instrText>
      </w:r>
      <w:r w:rsidR="00F15CFD">
        <w:rPr>
          <w:lang w:val="en-US"/>
        </w:rPr>
        <w:instrText>FlexPepDock</w:instrText>
      </w:r>
      <w:r w:rsidR="00F15CFD" w:rsidRPr="00C24F40">
        <w:instrText xml:space="preserve"> </w:instrText>
      </w:r>
      <w:r w:rsidR="00F15CFD">
        <w:rPr>
          <w:lang w:val="en-US"/>
        </w:rPr>
        <w:instrText>method</w:instrText>
      </w:r>
      <w:r w:rsidR="00F15CFD" w:rsidRPr="00C24F40">
        <w:instrText xml:space="preserve"> (63% </w:instrText>
      </w:r>
      <w:r w:rsidR="00F15CFD">
        <w:rPr>
          <w:lang w:val="en-US"/>
        </w:rPr>
        <w:instrText>succes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ese</w:instrText>
      </w:r>
      <w:r w:rsidR="00F15CFD" w:rsidRPr="00C24F40">
        <w:instrText xml:space="preserve"> 19 </w:instrText>
      </w:r>
      <w:r w:rsidR="00F15CFD">
        <w:rPr>
          <w:lang w:val="en-US"/>
        </w:rPr>
        <w:instrText>peptides</w:instrText>
      </w:r>
      <w:r w:rsidR="00F15CFD" w:rsidRPr="00C24F40">
        <w:instrText xml:space="preserve">) </w:instrText>
      </w:r>
      <w:r w:rsidR="00F15CFD">
        <w:rPr>
          <w:lang w:val="en-US"/>
        </w:rPr>
        <w:instrText>while</w:instrText>
      </w:r>
      <w:r w:rsidR="00F15CFD" w:rsidRPr="00C24F40">
        <w:instrText xml:space="preserve"> </w:instrText>
      </w:r>
      <w:r w:rsidR="00F15CFD">
        <w:rPr>
          <w:lang w:val="en-US"/>
        </w:rPr>
        <w:instrText>being</w:instrText>
      </w:r>
      <w:r w:rsidR="00F15CFD" w:rsidRPr="00C24F40">
        <w:instrText xml:space="preserve"> </w:instrText>
      </w:r>
      <w:r w:rsidR="00F15CFD">
        <w:rPr>
          <w:lang w:val="en-US"/>
        </w:rPr>
        <w:instrText>over</w:instrText>
      </w:r>
      <w:r w:rsidR="00F15CFD" w:rsidRPr="00C24F40">
        <w:instrText xml:space="preserve"> 100 </w:instrText>
      </w:r>
      <w:r w:rsidR="00F15CFD">
        <w:rPr>
          <w:lang w:val="en-US"/>
        </w:rPr>
        <w:instrText>times</w:instrText>
      </w:r>
      <w:r w:rsidR="00F15CFD" w:rsidRPr="00C24F40">
        <w:instrText xml:space="preserve"> </w:instrText>
      </w:r>
      <w:r w:rsidR="00F15CFD">
        <w:rPr>
          <w:lang w:val="en-US"/>
        </w:rPr>
        <w:instrText>faster</w:instrText>
      </w:r>
      <w:r w:rsidR="00F15CFD" w:rsidRPr="00C24F40">
        <w:instrText xml:space="preserve">. </w:instrText>
      </w:r>
      <w:r w:rsidR="00F15CFD">
        <w:rPr>
          <w:lang w:val="en-US"/>
        </w:rPr>
        <w:instrText>Cross</w:instrText>
      </w:r>
      <w:r w:rsidR="00F15CFD" w:rsidRPr="00C24F40">
        <w:instrText>-</w:instrText>
      </w:r>
      <w:r w:rsidR="00F15CFD">
        <w:rPr>
          <w:lang w:val="en-US"/>
        </w:rPr>
        <w:instrText>docking</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perform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ub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ases</w:instrText>
      </w:r>
      <w:r w:rsidR="00F15CFD" w:rsidRPr="00C24F40">
        <w:instrText xml:space="preserve"> </w:instrText>
      </w:r>
      <w:r w:rsidR="00F15CFD">
        <w:rPr>
          <w:lang w:val="en-US"/>
        </w:rPr>
        <w:instrText>wher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unbound</w:instrText>
      </w:r>
      <w:r w:rsidR="00F15CFD" w:rsidRPr="00C24F40">
        <w:instrText xml:space="preserve"> </w:instrText>
      </w:r>
      <w:r w:rsidR="00F15CFD">
        <w:rPr>
          <w:lang w:val="en-US"/>
        </w:rPr>
        <w:instrText>receptor</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availab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se</w:instrText>
      </w:r>
      <w:r w:rsidR="00F15CFD" w:rsidRPr="00C24F40">
        <w:instrText xml:space="preserve">, 40% </w:instrText>
      </w:r>
      <w:r w:rsidR="00F15CFD">
        <w:rPr>
          <w:lang w:val="en-US"/>
        </w:rPr>
        <w:instrText>of</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were</w:instrText>
      </w:r>
      <w:r w:rsidR="00F15CFD" w:rsidRPr="00C24F40">
        <w:instrText xml:space="preserve"> </w:instrText>
      </w:r>
      <w:r w:rsidR="00F15CFD">
        <w:rPr>
          <w:lang w:val="en-US"/>
        </w:rPr>
        <w:instrText>docked</w:instrText>
      </w:r>
      <w:r w:rsidR="00F15CFD" w:rsidRPr="00C24F40">
        <w:instrText xml:space="preserve"> </w:instrText>
      </w:r>
      <w:r w:rsidR="00F15CFD">
        <w:rPr>
          <w:lang w:val="en-US"/>
        </w:rPr>
        <w:instrText>successfully</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analyz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sult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fi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optimized</w:instrText>
      </w:r>
      <w:r w:rsidR="00F15CFD" w:rsidRPr="00C24F40">
        <w:instrText xml:space="preserve"> </w:instrText>
      </w:r>
      <w:r w:rsidR="00F15CFD">
        <w:rPr>
          <w:lang w:val="en-US"/>
        </w:rPr>
        <w:instrText>polypeptide</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accurat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extended</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limited</w:instrText>
      </w:r>
      <w:r w:rsidR="00F15CFD" w:rsidRPr="00C24F40">
        <w:instrText xml:space="preserve"> </w:instrText>
      </w:r>
      <w:r w:rsidR="00F15CFD">
        <w:rPr>
          <w:lang w:val="en-US"/>
        </w:rPr>
        <w:instrText>siz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number</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ormal</w:instrText>
      </w:r>
      <w:r w:rsidR="00F15CFD" w:rsidRPr="00C24F40">
        <w:instrText xml:space="preserve"> </w:instrText>
      </w:r>
      <w:r w:rsidR="00F15CFD">
        <w:rPr>
          <w:lang w:val="en-US"/>
        </w:rPr>
        <w:instrText>charges</w:instrText>
      </w:r>
      <w:r w:rsidR="00F15CFD" w:rsidRPr="00C24F40">
        <w:instrText xml:space="preserve">, </w:instrText>
      </w:r>
      <w:r w:rsidR="00F15CFD">
        <w:rPr>
          <w:lang w:val="en-US"/>
        </w:rPr>
        <w:instrText>defining</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uzanov</w:instrText>
      </w:r>
      <w:r w:rsidR="00F15CFD" w:rsidRPr="00C24F40">
        <w:instrText>","</w:instrText>
      </w:r>
      <w:r w:rsidR="00F15CFD">
        <w:rPr>
          <w:lang w:val="en-US"/>
        </w:rPr>
        <w:instrText>given</w:instrText>
      </w:r>
      <w:r w:rsidR="00F15CFD" w:rsidRPr="00C24F40">
        <w:instrText>":"</w:instrText>
      </w:r>
      <w:r w:rsidR="00F15CFD">
        <w:rPr>
          <w:lang w:val="en-US"/>
        </w:rPr>
        <w:instrText>P</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Rogov</w:instrText>
      </w:r>
      <w:r w:rsidR="00F15CFD" w:rsidRPr="00C24F40">
        <w:instrText>","</w:instrText>
      </w:r>
      <w:r w:rsidR="00F15CFD">
        <w:rPr>
          <w:lang w:val="en-US"/>
        </w:rPr>
        <w:instrText>given</w:instrText>
      </w:r>
      <w:r w:rsidR="00F15CFD" w:rsidRPr="00C24F40">
        <w:instrText>":"</w:instrText>
      </w:r>
      <w:r w:rsidR="00F15CFD">
        <w:rPr>
          <w:lang w:val="en-US"/>
        </w:rPr>
        <w:instrText>E</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evshin</w:instrText>
      </w:r>
      <w:r w:rsidR="00F15CFD" w:rsidRPr="00C24F40">
        <w:instrText>","</w:instrText>
      </w:r>
      <w:r w:rsidR="00F15CFD">
        <w:rPr>
          <w:lang w:val="en-US"/>
        </w:rPr>
        <w:instrText>given</w:instrText>
      </w:r>
      <w:r w:rsidR="00F15CFD" w:rsidRPr="00C24F40">
        <w:instrText>":"</w:instrText>
      </w:r>
      <w:r w:rsidR="00F15CFD">
        <w:rPr>
          <w:lang w:val="en-US"/>
        </w:rPr>
        <w:instrText>I</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container</w:instrText>
      </w:r>
      <w:r w:rsidR="00F15CFD" w:rsidRPr="00C24F40">
        <w:instrText>-</w:instrText>
      </w:r>
      <w:r w:rsidR="00F15CFD">
        <w:rPr>
          <w:lang w:val="en-US"/>
        </w:rPr>
        <w:instrText>title</w:instrText>
      </w:r>
      <w:r w:rsidR="00F15CFD" w:rsidRPr="00C24F40">
        <w:instrText>":"</w:instrText>
      </w:r>
      <w:r w:rsidR="00F15CFD">
        <w:rPr>
          <w:lang w:val="en-US"/>
        </w:rPr>
        <w:instrText>Journal</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hemical</w:instrText>
      </w:r>
      <w:r w:rsidR="00F15CFD" w:rsidRPr="00C24F40">
        <w:instrText xml:space="preserve"> </w:instrText>
      </w:r>
      <w:r w:rsidR="00F15CFD">
        <w:rPr>
          <w:lang w:val="en-US"/>
        </w:rPr>
        <w:instrText>Informatio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Modeling</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w:instrText>
      </w:r>
      <w:r w:rsidR="00F15CFD" w:rsidRPr="00C24F40">
        <w:instrText>":"9","</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w:instrText>
      </w:r>
      <w:r w:rsidR="00F15CFD">
        <w:rPr>
          <w:lang w:val="en-US"/>
        </w:rPr>
        <w:instrText>page</w:instrText>
      </w:r>
      <w:r w:rsidR="00F15CFD" w:rsidRPr="00C24F40">
        <w:instrText>":"1689-1699","</w:instrText>
      </w:r>
      <w:r w:rsidR="00F15CFD">
        <w:rPr>
          <w:lang w:val="en-US"/>
        </w:rPr>
        <w:instrText>title</w:instrText>
      </w:r>
      <w:r w:rsidR="00F15CFD" w:rsidRPr="00C24F40">
        <w:instrText>":"</w:instrText>
      </w:r>
      <w:r w:rsidR="00F15CFD">
        <w:rPr>
          <w:lang w:val="en-US"/>
        </w:rPr>
        <w:instrText>POSTGR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First</w:instrText>
      </w:r>
      <w:r w:rsidR="00F15CFD" w:rsidRPr="00C24F40">
        <w:instrText xml:space="preserve"> </w:instrText>
      </w:r>
      <w:r w:rsidR="00F15CFD">
        <w:rPr>
          <w:lang w:val="en-US"/>
        </w:rPr>
        <w:instrText>Experience</w:instrText>
      </w:r>
      <w:r w:rsidR="00F15CFD" w:rsidRPr="00C24F40">
        <w:instrText>","</w:instrText>
      </w:r>
      <w:r w:rsidR="00F15CFD">
        <w:rPr>
          <w:lang w:val="en-US"/>
        </w:rPr>
        <w:instrText>type</w:instrText>
      </w:r>
      <w:r w:rsidR="00F15CFD" w:rsidRPr="00C24F40">
        <w:instrText>":"</w:instrText>
      </w:r>
      <w:r w:rsidR="00F15CFD">
        <w:rPr>
          <w:lang w:val="en-US"/>
        </w:rPr>
        <w:instrText>article</w:instrText>
      </w:r>
      <w:r w:rsidR="00F15CFD" w:rsidRPr="00C24F40">
        <w:instrText>-</w:instrText>
      </w:r>
      <w:r w:rsidR="00F15CFD">
        <w:rPr>
          <w:lang w:val="en-US"/>
        </w:rPr>
        <w:instrText>journal</w:instrText>
      </w:r>
      <w:r w:rsidR="00F15CFD" w:rsidRPr="00C24F40">
        <w:instrText>","</w:instrText>
      </w:r>
      <w:r w:rsidR="00F15CFD">
        <w:rPr>
          <w:lang w:val="en-US"/>
        </w:rPr>
        <w:instrText>volume</w:instrText>
      </w:r>
      <w:r w:rsidR="00F15CFD" w:rsidRPr="00C24F40">
        <w:instrText>":"53"},"</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w:instrText>
      </w:r>
      <w:r w:rsidR="00F15CFD">
        <w:rPr>
          <w:lang w:val="en-US"/>
        </w:rPr>
        <w:instrText>c</w:instrText>
      </w:r>
      <w:r w:rsidR="00F15CFD" w:rsidRPr="00C24F40">
        <w:instrText>37603</w:instrText>
      </w:r>
      <w:r w:rsidR="00F15CFD">
        <w:rPr>
          <w:lang w:val="en-US"/>
        </w:rPr>
        <w:instrText>a</w:instrText>
      </w:r>
      <w:r w:rsidR="00F15CFD" w:rsidRPr="00C24F40">
        <w:instrText>-</w:instrText>
      </w:r>
      <w:r w:rsidR="00F15CFD">
        <w:rPr>
          <w:lang w:val="en-US"/>
        </w:rPr>
        <w:instrText>a</w:instrText>
      </w:r>
      <w:r w:rsidR="00F15CFD" w:rsidRPr="00C24F40">
        <w:instrText>7</w:instrText>
      </w:r>
      <w:r w:rsidR="00F15CFD">
        <w:rPr>
          <w:lang w:val="en-US"/>
        </w:rPr>
        <w:instrText>a</w:instrText>
      </w:r>
      <w:r w:rsidR="00F15CFD" w:rsidRPr="00C24F40">
        <w:instrText>7-49</w:instrText>
      </w:r>
      <w:r w:rsidR="00F15CFD">
        <w:rPr>
          <w:lang w:val="en-US"/>
        </w:rPr>
        <w:instrText>e</w:instrText>
      </w:r>
      <w:r w:rsidR="00F15CFD" w:rsidRPr="00C24F40">
        <w:instrText>0-993</w:instrText>
      </w:r>
      <w:r w:rsidR="00F15CFD">
        <w:rPr>
          <w:lang w:val="en-US"/>
        </w:rPr>
        <w:instrText>e</w:instrText>
      </w:r>
      <w:r w:rsidR="00F15CFD" w:rsidRPr="00C24F40">
        <w:instrText>-</w:instrText>
      </w:r>
      <w:r w:rsidR="00F15CFD">
        <w:rPr>
          <w:lang w:val="en-US"/>
        </w:rPr>
        <w:instrText>aa</w:instrText>
      </w:r>
      <w:r w:rsidR="00F15CFD" w:rsidRPr="00C24F40">
        <w:instrText>6</w:instrText>
      </w:r>
      <w:r w:rsidR="00F15CFD">
        <w:rPr>
          <w:lang w:val="en-US"/>
        </w:rPr>
        <w:instrText>dae</w:instrText>
      </w:r>
      <w:r w:rsidR="00F15CFD" w:rsidRPr="00C24F40">
        <w:instrText>5</w:instrText>
      </w:r>
      <w:r w:rsidR="00F15CFD">
        <w:rPr>
          <w:lang w:val="en-US"/>
        </w:rPr>
        <w:instrText>a</w:instrText>
      </w:r>
      <w:r w:rsidR="00F15CFD" w:rsidRPr="00C24F40">
        <w:instrText>830</w:instrText>
      </w:r>
      <w:r w:rsidR="00F15CFD">
        <w:rPr>
          <w:lang w:val="en-US"/>
        </w:rPr>
        <w:instrText>b</w:instrText>
      </w:r>
      <w:r w:rsidR="00F15CFD" w:rsidRPr="00C24F40">
        <w:instrText>"]}],"</w:instrText>
      </w:r>
      <w:r w:rsidR="00F15CFD">
        <w:rPr>
          <w:lang w:val="en-US"/>
        </w:rPr>
        <w:instrText>mendeley</w:instrText>
      </w:r>
      <w:r w:rsidR="00F15CFD" w:rsidRPr="00C24F40">
        <w:instrText>":{"</w:instrText>
      </w:r>
      <w:r w:rsidR="00F15CFD">
        <w:rPr>
          <w:lang w:val="en-US"/>
        </w:rPr>
        <w:instrText>formattedCitation</w:instrText>
      </w:r>
      <w:r w:rsidR="00F15CFD" w:rsidRPr="00C24F40">
        <w:instrText>":"[22]","</w:instrText>
      </w:r>
      <w:r w:rsidR="00F15CFD">
        <w:rPr>
          <w:lang w:val="en-US"/>
        </w:rPr>
        <w:instrText>plainTextFormattedCitation</w:instrText>
      </w:r>
      <w:r w:rsidR="00F15CFD" w:rsidRPr="00C24F40">
        <w:instrText>":"[22]","</w:instrText>
      </w:r>
      <w:r w:rsidR="00F15CFD">
        <w:rPr>
          <w:lang w:val="en-US"/>
        </w:rPr>
        <w:instrText>previouslyFormattedCitation</w:instrText>
      </w:r>
      <w:r w:rsidR="00F15CFD" w:rsidRPr="00C24F40">
        <w:instrText>":"[22]"},"</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165B9D">
        <w:rPr>
          <w:lang w:val="en-US"/>
        </w:rPr>
        <w:fldChar w:fldCharType="separate"/>
      </w:r>
      <w:r w:rsidR="00F15CFD" w:rsidRPr="00F15CFD">
        <w:rPr>
          <w:noProof/>
        </w:rPr>
        <w:t>[22]</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20" w:name="_Toc103731690"/>
      <w:r w:rsidRPr="00BD33B3">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lastRenderedPageBreak/>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т.д.),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9A244F">
      <w:pPr>
        <w:spacing w:before="20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21" w:name="_Toc103731691"/>
      <w:r>
        <w:lastRenderedPageBreak/>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22" w:name="_Toc103731692"/>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lastRenderedPageBreak/>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валидации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подсистема валидации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drawing>
          <wp:inline distT="0" distB="0" distL="0" distR="0" wp14:anchorId="58759065" wp14:editId="16421DB0">
            <wp:extent cx="4609707" cy="2741973"/>
            <wp:effectExtent l="0" t="0" r="635" b="127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630695" cy="2754457"/>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AEA272C" w:rsidR="00C01204" w:rsidRPr="00C01204" w:rsidRDefault="00413550" w:rsidP="00AA5619">
      <w:pPr>
        <w:ind w:firstLine="0"/>
      </w:pPr>
      <w:r w:rsidRPr="00F540F0">
        <w:lastRenderedPageBreak/>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применяемый для пред просмотра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D30614">
      <w:pPr>
        <w:pStyle w:val="3"/>
        <w:numPr>
          <w:ilvl w:val="2"/>
          <w:numId w:val="35"/>
        </w:numPr>
        <w:spacing w:line="360" w:lineRule="auto"/>
        <w:ind w:left="0" w:firstLine="709"/>
      </w:pPr>
      <w:bookmarkStart w:id="23" w:name="_Toc103731693"/>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24" w:name="_Toc103731694"/>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w:t>
      </w:r>
      <w:r w:rsidR="00F66A29">
        <w:lastRenderedPageBreak/>
        <w:t xml:space="preserve">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043F47B" w14:textId="2B0D4953" w:rsidR="00392896" w:rsidRDefault="00392896" w:rsidP="00841142"/>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t>Рисунок 2.3</w:t>
      </w:r>
      <w:r>
        <w:t xml:space="preserve"> – Диаграмма сущность связь структуры базы данных</w:t>
      </w:r>
    </w:p>
    <w:p w14:paraId="4553B1DF" w14:textId="77777777" w:rsidR="00392896" w:rsidRPr="00392896" w:rsidRDefault="00392896" w:rsidP="00841142">
      <w:pPr>
        <w:rPr>
          <w:sz w:val="24"/>
        </w:rPr>
      </w:pPr>
    </w:p>
    <w:p w14:paraId="3537113D" w14:textId="1B0F828B" w:rsidR="00841142" w:rsidRPr="00392896" w:rsidRDefault="00841142" w:rsidP="00841142">
      <w:pPr>
        <w:rPr>
          <w:sz w:val="24"/>
        </w:rPr>
      </w:pPr>
      <w:r>
        <w:t>Организация</w:t>
      </w:r>
      <w:r w:rsidR="00392896" w:rsidRPr="00392896">
        <w:t xml:space="preserve"> (</w:t>
      </w:r>
      <w:r w:rsidR="00392896">
        <w:rPr>
          <w:lang w:val="en-US"/>
        </w:rPr>
        <w:t>EObject</w:t>
      </w:r>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lastRenderedPageBreak/>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r w:rsidR="00392896">
        <w:rPr>
          <w:lang w:val="en-US"/>
        </w:rPr>
        <w:t>Dict</w:t>
      </w:r>
      <w:r w:rsidR="00392896" w:rsidRPr="00392896">
        <w:t>)</w:t>
      </w:r>
      <w:r>
        <w:t>.</w:t>
      </w:r>
    </w:p>
    <w:p w14:paraId="6DCE36FD" w14:textId="77777777" w:rsidR="00841142" w:rsidRDefault="00841142" w:rsidP="00841142">
      <w:pPr>
        <w:ind w:firstLine="708"/>
      </w:pPr>
      <w:r>
        <w:lastRenderedPageBreak/>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4718D4A1"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p>
    <w:p w14:paraId="4A436576" w14:textId="3880BA22" w:rsidR="00262E4E" w:rsidRPr="002719B2" w:rsidRDefault="004F3B30" w:rsidP="00D30614">
      <w:pPr>
        <w:pStyle w:val="3"/>
        <w:numPr>
          <w:ilvl w:val="2"/>
          <w:numId w:val="35"/>
        </w:numPr>
        <w:spacing w:line="360" w:lineRule="auto"/>
        <w:ind w:left="0" w:firstLine="709"/>
      </w:pPr>
      <w:bookmarkStart w:id="25" w:name="_Toc103731695"/>
      <w:r w:rsidRPr="002719B2">
        <w:t xml:space="preserve">Разработка </w:t>
      </w:r>
      <w:r>
        <w:t xml:space="preserve">подхода для валидации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7788EB2A" w:rsidR="002719B2" w:rsidRPr="00693DBA" w:rsidRDefault="002719B2" w:rsidP="002C465A">
      <w:pPr>
        <w:pStyle w:val="a3"/>
        <w:numPr>
          <w:ilvl w:val="0"/>
          <w:numId w:val="32"/>
        </w:numPr>
      </w:pPr>
      <w:r w:rsidRPr="00693DBA">
        <w:t>нечеткой логике</w:t>
      </w:r>
      <w:r w:rsidR="00165B9D">
        <w:fldChar w:fldCharType="begin" w:fldLock="1"/>
      </w:r>
      <w:r w:rsidR="00CD415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26–28]","plainTextFormattedCitation":"[26–28]","previouslyFormattedCitation":"[26–28]"},"properties":{"noteIndex":0},"schema":"https://github.com/citation-style-language/schema/raw/master/csl-citation.json"}</w:instrText>
      </w:r>
      <w:r w:rsidR="00165B9D">
        <w:fldChar w:fldCharType="separate"/>
      </w:r>
      <w:r w:rsidR="00F15CFD" w:rsidRPr="00F15CFD">
        <w:rPr>
          <w:noProof/>
        </w:rPr>
        <w:t>[26–28]</w:t>
      </w:r>
      <w:r w:rsidR="00165B9D">
        <w:fldChar w:fldCharType="end"/>
      </w:r>
      <w:r w:rsidRPr="00165B9D">
        <w:t>;</w:t>
      </w:r>
    </w:p>
    <w:p w14:paraId="2BA03951" w14:textId="0C9CB531" w:rsidR="002719B2" w:rsidRDefault="002719B2" w:rsidP="002C465A">
      <w:pPr>
        <w:pStyle w:val="a3"/>
        <w:numPr>
          <w:ilvl w:val="0"/>
          <w:numId w:val="32"/>
        </w:numPr>
      </w:pPr>
      <w:r w:rsidRPr="00693DBA">
        <w:t>деревьях решений</w:t>
      </w:r>
      <w:r w:rsidR="00165B9D">
        <w:fldChar w:fldCharType="begin" w:fldLock="1"/>
      </w:r>
      <w:r w:rsidR="00CD415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29,30]","plainTextFormattedCitation":"[29,30]","previouslyFormattedCitation":"[29,30]"},"properties":{"noteIndex":0},"schema":"https://github.com/citation-style-language/schema/raw/master/csl-citation.json"}</w:instrText>
      </w:r>
      <w:r w:rsidR="00165B9D">
        <w:fldChar w:fldCharType="separate"/>
      </w:r>
      <w:r w:rsidR="00F15CFD" w:rsidRPr="00F15CFD">
        <w:rPr>
          <w:noProof/>
        </w:rPr>
        <w:t>[29,30]</w:t>
      </w:r>
      <w:r w:rsidR="00165B9D">
        <w:fldChar w:fldCharType="end"/>
      </w:r>
      <w:r>
        <w:t>;</w:t>
      </w:r>
    </w:p>
    <w:p w14:paraId="3CC39F02" w14:textId="4760D117" w:rsidR="002719B2" w:rsidRPr="00693DBA" w:rsidRDefault="002719B2" w:rsidP="002C465A">
      <w:pPr>
        <w:pStyle w:val="a3"/>
        <w:numPr>
          <w:ilvl w:val="0"/>
          <w:numId w:val="32"/>
        </w:numPr>
      </w:pPr>
      <w:r w:rsidRPr="00693DBA">
        <w:t>кластеризации</w:t>
      </w:r>
      <w:r w:rsidR="00165B9D">
        <w:fldChar w:fldCharType="begin" w:fldLock="1"/>
      </w:r>
      <w:r w:rsidR="00CD415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1,32]","plainTextFormattedCitation":"[31,32]","previouslyFormattedCitation":"[31,32]"},"properties":{"noteIndex":0},"schema":"https://github.com/citation-style-language/schema/raw/master/csl-citation.json"}</w:instrText>
      </w:r>
      <w:r w:rsidR="00165B9D">
        <w:fldChar w:fldCharType="separate"/>
      </w:r>
      <w:r w:rsidR="00F15CFD" w:rsidRPr="00F15CFD">
        <w:rPr>
          <w:noProof/>
        </w:rPr>
        <w:t>[31,32]</w:t>
      </w:r>
      <w:r w:rsidR="00165B9D">
        <w:fldChar w:fldCharType="end"/>
      </w:r>
      <w:r w:rsidRPr="00165B9D">
        <w:t>;</w:t>
      </w:r>
    </w:p>
    <w:p w14:paraId="37B7ED9D" w14:textId="0E3BB8E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CD415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0,33–35]","plainTextFormattedCitation":"[30,33–35]","previouslyFormattedCitation":"[30,33–35]"},"properties":{"noteIndex":0},"schema":"https://github.com/citation-style-language/schema/raw/master/csl-citation.json"}</w:instrText>
      </w:r>
      <w:r w:rsidR="00165B9D">
        <w:fldChar w:fldCharType="separate"/>
      </w:r>
      <w:r w:rsidR="00F15CFD" w:rsidRPr="00F15CFD">
        <w:rPr>
          <w:noProof/>
        </w:rPr>
        <w:t>[30,33–35]</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lastRenderedPageBreak/>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валидации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7068652F" w14:textId="77777777" w:rsidR="005E24A3" w:rsidRDefault="005E24A3" w:rsidP="002719B2"/>
    <w:p w14:paraId="24F19A27" w14:textId="77777777" w:rsidR="002719B2" w:rsidRDefault="002719B2" w:rsidP="002719B2">
      <w:pPr>
        <w:ind w:firstLine="0"/>
        <w:jc w:val="center"/>
      </w:pPr>
      <w:r>
        <w:rPr>
          <w:noProof/>
          <w:lang w:eastAsia="ru-RU"/>
        </w:rPr>
        <w:drawing>
          <wp:inline distT="0" distB="0" distL="0" distR="0" wp14:anchorId="6F760950" wp14:editId="32CDB0F9">
            <wp:extent cx="2790334" cy="3318234"/>
            <wp:effectExtent l="0" t="0" r="381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2808615" cy="3339973"/>
                    </a:xfrm>
                    <a:prstGeom prst="rect">
                      <a:avLst/>
                    </a:prstGeom>
                  </pic:spPr>
                </pic:pic>
              </a:graphicData>
            </a:graphic>
          </wp:inline>
        </w:drawing>
      </w:r>
    </w:p>
    <w:p w14:paraId="007F9B78" w14:textId="180B1DD2"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7AE14862" w14:textId="18A6EDF1" w:rsidR="004F3B30" w:rsidRPr="009A2425" w:rsidRDefault="00BF7D00" w:rsidP="00BF7D00">
      <w:pPr>
        <w:ind w:firstLine="708"/>
      </w:pPr>
      <w:r>
        <w:lastRenderedPageBreak/>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валидации данных об организации </w:t>
      </w:r>
      <w:r w:rsidRPr="00EE07BA">
        <w:rPr>
          <w:b/>
          <w:bCs/>
        </w:rPr>
        <w:t>и ее параметры</w:t>
      </w:r>
    </w:p>
    <w:p w14:paraId="51C32002" w14:textId="59105932" w:rsidR="002719B2" w:rsidRDefault="002719B2" w:rsidP="002719B2">
      <w:pPr>
        <w:ind w:firstLine="708"/>
      </w:pPr>
      <w:r w:rsidRPr="000366D1">
        <w:t>В качестве обучающей выборки</w:t>
      </w:r>
      <w:r w:rsidR="00B900B8">
        <w:t xml:space="preserve"> для обучения классификатора, валидирующего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для валидации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lastRenderedPageBreak/>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26" w:name="_Toc103731696"/>
      <w:r w:rsidRPr="00FC20F4">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704028B8" w:rsidR="00387E78" w:rsidRDefault="00387E78" w:rsidP="00387E78">
      <w:r>
        <w:t>Поскольку для хранения и использования данных применяются разные форматы целесообразно использовать прослойку для их модификации и агрегации. Следовательно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36C34EBA"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 например объединение фамилии, имени и отчества в ФИО или замена численного представления месяца на текстовое.</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27" w:name="_Toc103731697"/>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lastRenderedPageBreak/>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415DD218" w14:textId="77777777" w:rsidR="00122176" w:rsidRDefault="00122176" w:rsidP="006E5195"/>
    <w:p w14:paraId="3E6FA1D8" w14:textId="3AEBE915" w:rsidR="00122176" w:rsidRDefault="00122176" w:rsidP="006E5195">
      <w:r>
        <w:rPr>
          <w:noProof/>
        </w:rPr>
        <w:drawing>
          <wp:inline distT="0" distB="0" distL="0" distR="0" wp14:anchorId="627708E9" wp14:editId="3E6CDA80">
            <wp:extent cx="5511800" cy="40005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5511800" cy="4000500"/>
                    </a:xfrm>
                    <a:prstGeom prst="rect">
                      <a:avLst/>
                    </a:prstGeom>
                  </pic:spPr>
                </pic:pic>
              </a:graphicData>
            </a:graphic>
          </wp:inline>
        </w:drawing>
      </w:r>
    </w:p>
    <w:p w14:paraId="0759A7C5" w14:textId="7BE3CAED"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p>
    <w:p w14:paraId="3344D7FC" w14:textId="77777777" w:rsidR="00122176" w:rsidRDefault="00122176" w:rsidP="006E5195"/>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 xml:space="preserve">энергосберегающих </w:t>
      </w:r>
      <w:r w:rsidR="00463EE9">
        <w:rPr>
          <w:rFonts w:eastAsia="Calibri"/>
        </w:rPr>
        <w:lastRenderedPageBreak/>
        <w:t>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28" w:name="_Toc103731698"/>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0AA24461" w:rsidR="00FC20F4" w:rsidRDefault="00FC20F4" w:rsidP="00FC20F4">
      <w:pPr>
        <w:rPr>
          <w:rFonts w:eastAsia="Calibri"/>
        </w:rPr>
      </w:pPr>
      <w:r>
        <w:rPr>
          <w:rFonts w:eastAsia="Calibri"/>
        </w:rPr>
        <w:t>Подсистема оплаты должна предоставлять интерфейс для удобной оплаты пользователем услуги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2C703B">
      <w:pPr>
        <w:pStyle w:val="2"/>
        <w:numPr>
          <w:ilvl w:val="1"/>
          <w:numId w:val="35"/>
        </w:numPr>
        <w:spacing w:line="360" w:lineRule="auto"/>
        <w:ind w:left="0" w:firstLine="709"/>
      </w:pPr>
      <w:bookmarkStart w:id="29" w:name="_Toc103731699"/>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val="en-US"/>
        </w:rPr>
        <w:lastRenderedPageBreak/>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54D945E9"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p>
    <w:p w14:paraId="26674696" w14:textId="77777777" w:rsidR="001D2CB4" w:rsidRDefault="001D2CB4" w:rsidP="001D2CB4">
      <w:pPr>
        <w:ind w:firstLine="360"/>
      </w:pP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0F991091"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ISBN</w:instrText>
      </w:r>
      <w:r w:rsidR="00CD4159" w:rsidRPr="00C24F40">
        <w:instrText>":"9781449310509","</w:instrText>
      </w:r>
      <w:r w:rsidR="00CD4159">
        <w:rPr>
          <w:lang w:val="en-US"/>
        </w:rPr>
        <w:instrText>abstract</w:instrText>
      </w:r>
      <w:r w:rsidR="00CD4159" w:rsidRPr="00C24F40">
        <w:instrText>":"</w:instrText>
      </w:r>
      <w:r w:rsidR="00CD4159">
        <w:rPr>
          <w:lang w:val="en-US"/>
        </w:rPr>
        <w:instrText>Predicti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binding</w:instrText>
      </w:r>
      <w:r w:rsidR="00CD4159" w:rsidRPr="00C24F40">
        <w:instrText xml:space="preserve"> </w:instrText>
      </w:r>
      <w:r w:rsidR="00CD4159">
        <w:rPr>
          <w:lang w:val="en-US"/>
        </w:rPr>
        <w:instrText>mode</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polypeptides</w:instrText>
      </w:r>
      <w:r w:rsidR="00CD4159" w:rsidRPr="00C24F40">
        <w:instrText xml:space="preserve"> </w:instrText>
      </w:r>
      <w:r w:rsidR="00CD4159">
        <w:rPr>
          <w:lang w:val="en-US"/>
        </w:rPr>
        <w:instrText>to</w:instrText>
      </w:r>
      <w:r w:rsidR="00CD4159" w:rsidRPr="00C24F40">
        <w:instrText xml:space="preserve"> </w:instrText>
      </w:r>
      <w:r w:rsidR="00CD4159">
        <w:rPr>
          <w:lang w:val="en-US"/>
        </w:rPr>
        <w:instrText>proteins</w:instrText>
      </w:r>
      <w:r w:rsidR="00CD4159" w:rsidRPr="00C24F40">
        <w:instrText xml:space="preserve"> </w:instrText>
      </w:r>
      <w:r w:rsidR="00CD4159">
        <w:rPr>
          <w:lang w:val="en-US"/>
        </w:rPr>
        <w:instrText>is</w:instrText>
      </w:r>
      <w:r w:rsidR="00CD4159" w:rsidRPr="00C24F40">
        <w:instrText xml:space="preserve"> </w:instrText>
      </w:r>
      <w:r w:rsidR="00CD4159">
        <w:rPr>
          <w:lang w:val="en-US"/>
        </w:rPr>
        <w:instrText>an</w:instrText>
      </w:r>
      <w:r w:rsidR="00CD4159" w:rsidRPr="00C24F40">
        <w:instrText xml:space="preserve"> </w:instrText>
      </w:r>
      <w:r w:rsidR="00CD4159">
        <w:rPr>
          <w:lang w:val="en-US"/>
        </w:rPr>
        <w:instrText>important</w:instrText>
      </w:r>
      <w:r w:rsidR="00CD4159" w:rsidRPr="00C24F40">
        <w:instrText xml:space="preserve"> </w:instrText>
      </w:r>
      <w:r w:rsidR="00CD4159">
        <w:rPr>
          <w:lang w:val="en-US"/>
        </w:rPr>
        <w:instrText>task</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falls</w:instrText>
      </w:r>
      <w:r w:rsidR="00CD4159" w:rsidRPr="00C24F40">
        <w:instrText xml:space="preserve"> </w:instrText>
      </w:r>
      <w:r w:rsidR="00CD4159">
        <w:rPr>
          <w:lang w:val="en-US"/>
        </w:rPr>
        <w:instrText>outside</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domain</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applicability</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most</w:instrText>
      </w:r>
      <w:r w:rsidR="00CD4159" w:rsidRPr="00C24F40">
        <w:instrText xml:space="preserve"> </w:instrText>
      </w:r>
      <w:r w:rsidR="00CD4159">
        <w:rPr>
          <w:lang w:val="en-US"/>
        </w:rPr>
        <w:instrText>small</w:instrText>
      </w:r>
      <w:r w:rsidR="00CD4159" w:rsidRPr="00C24F40">
        <w:instrText xml:space="preserve"> </w:instrText>
      </w:r>
      <w:r w:rsidR="00CD4159">
        <w:rPr>
          <w:lang w:val="en-US"/>
        </w:rPr>
        <w:instrText>molecul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protein</w:instrText>
      </w:r>
      <w:r w:rsidR="00CD4159" w:rsidRPr="00C24F40">
        <w:instrText>−</w:instrText>
      </w:r>
      <w:r w:rsidR="00CD4159">
        <w:rPr>
          <w:lang w:val="en-US"/>
        </w:rPr>
        <w:instrText>protein</w:instrText>
      </w:r>
      <w:r w:rsidR="00CD4159" w:rsidRPr="00C24F40">
        <w:instrText xml:space="preserve"> </w:instrText>
      </w:r>
      <w:r w:rsidR="00CD4159">
        <w:rPr>
          <w:lang w:val="en-US"/>
        </w:rPr>
        <w:instrText>docking</w:instrText>
      </w:r>
      <w:r w:rsidR="00CD4159" w:rsidRPr="00C24F40">
        <w:instrText xml:space="preserve"> </w:instrText>
      </w:r>
      <w:r w:rsidR="00CD4159">
        <w:rPr>
          <w:lang w:val="en-US"/>
        </w:rPr>
        <w:instrText>tools</w:instrText>
      </w:r>
      <w:r w:rsidR="00CD4159" w:rsidRPr="00C24F40">
        <w:instrText xml:space="preserve">. </w:instrText>
      </w:r>
      <w:r w:rsidR="00CD4159">
        <w:rPr>
          <w:lang w:val="en-US"/>
        </w:rPr>
        <w:instrText>Here</w:instrText>
      </w:r>
      <w:r w:rsidR="00CD4159" w:rsidRPr="00C24F40">
        <w:instrText xml:space="preserve">, </w:instrText>
      </w:r>
      <w:r w:rsidR="00CD4159">
        <w:rPr>
          <w:lang w:val="en-US"/>
        </w:rPr>
        <w:instrText>we</w:instrText>
      </w:r>
      <w:r w:rsidR="00CD4159" w:rsidRPr="00C24F40">
        <w:instrText xml:space="preserve"> </w:instrText>
      </w:r>
      <w:r w:rsidR="00CD4159">
        <w:rPr>
          <w:lang w:val="en-US"/>
        </w:rPr>
        <w:instrText>test</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small</w:instrText>
      </w:r>
      <w:r w:rsidR="00CD4159" w:rsidRPr="00C24F40">
        <w:instrText xml:space="preserve"> </w:instrText>
      </w:r>
      <w:r w:rsidR="00CD4159">
        <w:rPr>
          <w:lang w:val="en-US"/>
        </w:rPr>
        <w:instrText>molecule</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ligand</w:instrText>
      </w:r>
      <w:r w:rsidR="00CD4159" w:rsidRPr="00C24F40">
        <w:instrText xml:space="preserve"> </w:instrText>
      </w:r>
      <w:r w:rsidR="00CD4159">
        <w:rPr>
          <w:lang w:val="en-US"/>
        </w:rPr>
        <w:instrText>docking</w:instrText>
      </w:r>
      <w:r w:rsidR="00CD4159" w:rsidRPr="00C24F40">
        <w:instrText xml:space="preserve"> </w:instrText>
      </w:r>
      <w:r w:rsidR="00CD4159">
        <w:rPr>
          <w:lang w:val="en-US"/>
        </w:rPr>
        <w:instrText>program</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on</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set</w:instrText>
      </w:r>
      <w:r w:rsidR="00CD4159" w:rsidRPr="00C24F40">
        <w:instrText xml:space="preserve"> </w:instrText>
      </w:r>
      <w:r w:rsidR="00CD4159">
        <w:rPr>
          <w:lang w:val="en-US"/>
        </w:rPr>
        <w:instrText>of</w:instrText>
      </w:r>
      <w:r w:rsidR="00CD4159" w:rsidRPr="00C24F40">
        <w:instrText xml:space="preserve"> 19 </w:instrText>
      </w:r>
      <w:r w:rsidR="00CD4159">
        <w:rPr>
          <w:lang w:val="en-US"/>
        </w:rPr>
        <w:instrText>non</w:instrText>
      </w:r>
      <w:r w:rsidR="00CD4159" w:rsidRPr="00C24F40">
        <w:instrText>-</w:instrText>
      </w:r>
      <w:r w:rsidR="00CD4159">
        <w:rPr>
          <w:lang w:val="en-US"/>
        </w:rPr>
        <w:instrText>α</w:instrText>
      </w:r>
      <w:r w:rsidR="00CD4159" w:rsidRPr="00C24F40">
        <w:instrText>-</w:instrText>
      </w:r>
      <w:r w:rsidR="00CD4159">
        <w:rPr>
          <w:lang w:val="en-US"/>
        </w:rPr>
        <w:instrText>helical</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systematically</w:instrText>
      </w:r>
      <w:r w:rsidR="00CD4159" w:rsidRPr="00C24F40">
        <w:instrText xml:space="preserve"> </w:instrText>
      </w:r>
      <w:r w:rsidR="00CD4159">
        <w:rPr>
          <w:lang w:val="en-US"/>
        </w:rPr>
        <w:instrText>improve</w:instrText>
      </w:r>
      <w:r w:rsidR="00CD4159" w:rsidRPr="00C24F40">
        <w:instrText xml:space="preserve"> </w:instrText>
      </w:r>
      <w:r w:rsidR="00CD4159">
        <w:rPr>
          <w:lang w:val="en-US"/>
        </w:rPr>
        <w:instrText>pose</w:instrText>
      </w:r>
      <w:r w:rsidR="00CD4159" w:rsidRPr="00C24F40">
        <w:instrText xml:space="preserve"> </w:instrText>
      </w:r>
      <w:r w:rsidR="00CD4159">
        <w:rPr>
          <w:lang w:val="en-US"/>
        </w:rPr>
        <w:instrText>prediction</w:instrText>
      </w:r>
      <w:r w:rsidR="00CD4159" w:rsidRPr="00C24F40">
        <w:instrText xml:space="preserve"> </w:instrText>
      </w:r>
      <w:r w:rsidR="00CD4159">
        <w:rPr>
          <w:lang w:val="en-US"/>
        </w:rPr>
        <w:instrText>accuracy</w:instrText>
      </w:r>
      <w:r w:rsidR="00CD4159" w:rsidRPr="00C24F40">
        <w:instrText xml:space="preserve"> </w:instrText>
      </w:r>
      <w:r w:rsidR="00CD4159">
        <w:rPr>
          <w:lang w:val="en-US"/>
        </w:rPr>
        <w:instrText>by</w:instrText>
      </w:r>
      <w:r w:rsidR="00CD4159" w:rsidRPr="00C24F40">
        <w:instrText xml:space="preserve"> </w:instrText>
      </w:r>
      <w:r w:rsidR="00CD4159">
        <w:rPr>
          <w:lang w:val="en-US"/>
        </w:rPr>
        <w:instrText>enhancing</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sampling</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polypeptides</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addition</w:instrText>
      </w:r>
      <w:r w:rsidR="00CD4159" w:rsidRPr="00C24F40">
        <w:instrText xml:space="preserve">, </w:instrText>
      </w:r>
      <w:r w:rsidR="00CD4159">
        <w:rPr>
          <w:lang w:val="en-US"/>
        </w:rPr>
        <w:instrText>scoring</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poses</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improved</w:instrText>
      </w:r>
      <w:r w:rsidR="00CD4159" w:rsidRPr="00C24F40">
        <w:instrText xml:space="preserve"> </w:instrText>
      </w:r>
      <w:r w:rsidR="00CD4159">
        <w:rPr>
          <w:lang w:val="en-US"/>
        </w:rPr>
        <w:instrText>by</w:instrText>
      </w:r>
      <w:r w:rsidR="00CD4159" w:rsidRPr="00C24F40">
        <w:instrText xml:space="preserve"> </w:instrText>
      </w:r>
      <w:r w:rsidR="00CD4159">
        <w:rPr>
          <w:lang w:val="en-US"/>
        </w:rPr>
        <w:instrText>post</w:instrText>
      </w:r>
      <w:r w:rsidR="00CD4159" w:rsidRPr="00C24F40">
        <w:instrText>-</w:instrText>
      </w:r>
      <w:r w:rsidR="00CD4159">
        <w:rPr>
          <w:lang w:val="en-US"/>
        </w:rPr>
        <w:instrText>processing</w:instrText>
      </w:r>
      <w:r w:rsidR="00CD4159" w:rsidRPr="00C24F40">
        <w:instrText xml:space="preserve"> </w:instrText>
      </w:r>
      <w:r w:rsidR="00CD4159">
        <w:rPr>
          <w:lang w:val="en-US"/>
        </w:rPr>
        <w:instrText>with</w:instrText>
      </w:r>
      <w:r w:rsidR="00CD4159" w:rsidRPr="00C24F40">
        <w:instrText xml:space="preserve"> </w:instrText>
      </w:r>
      <w:r w:rsidR="00CD4159">
        <w:rPr>
          <w:lang w:val="en-US"/>
        </w:rPr>
        <w:instrText>physics</w:instrText>
      </w:r>
      <w:r w:rsidR="00CD4159" w:rsidRPr="00C24F40">
        <w:instrText>-</w:instrText>
      </w:r>
      <w:r w:rsidR="00CD4159">
        <w:rPr>
          <w:lang w:val="en-US"/>
        </w:rPr>
        <w:instrText>based</w:instrText>
      </w:r>
      <w:r w:rsidR="00CD4159" w:rsidRPr="00C24F40">
        <w:instrText xml:space="preserve"> </w:instrText>
      </w:r>
      <w:r w:rsidR="00CD4159">
        <w:rPr>
          <w:lang w:val="en-US"/>
        </w:rPr>
        <w:instrText>implicit</w:instrText>
      </w:r>
      <w:r w:rsidR="00CD4159" w:rsidRPr="00C24F40">
        <w:instrText xml:space="preserve"> </w:instrText>
      </w:r>
      <w:r w:rsidR="00CD4159">
        <w:rPr>
          <w:lang w:val="en-US"/>
        </w:rPr>
        <w:instrText>solvent</w:instrText>
      </w:r>
      <w:r w:rsidR="00CD4159" w:rsidRPr="00C24F40">
        <w:instrText xml:space="preserve"> </w:instrText>
      </w:r>
      <w:r w:rsidR="00CD4159">
        <w:rPr>
          <w:lang w:val="en-US"/>
        </w:rPr>
        <w:instrText>MM</w:instrText>
      </w:r>
      <w:r w:rsidR="00CD4159" w:rsidRPr="00C24F40">
        <w:instrText xml:space="preserve">- </w:instrText>
      </w:r>
      <w:r w:rsidR="00CD4159">
        <w:rPr>
          <w:lang w:val="en-US"/>
        </w:rPr>
        <w:instrText>GBSA</w:instrText>
      </w:r>
      <w:r w:rsidR="00CD4159" w:rsidRPr="00C24F40">
        <w:instrText xml:space="preserve"> </w:instrText>
      </w:r>
      <w:r w:rsidR="00CD4159">
        <w:rPr>
          <w:lang w:val="en-US"/>
        </w:rPr>
        <w:instrText>calculations</w:instrText>
      </w:r>
      <w:r w:rsidR="00CD4159" w:rsidRPr="00C24F40">
        <w:instrText xml:space="preserve">. </w:instrText>
      </w:r>
      <w:r w:rsidR="00CD4159">
        <w:rPr>
          <w:lang w:val="en-US"/>
        </w:rPr>
        <w:instrText>Usi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best</w:instrText>
      </w:r>
      <w:r w:rsidR="00CD4159" w:rsidRPr="00C24F40">
        <w:instrText xml:space="preserve"> </w:instrText>
      </w:r>
      <w:r w:rsidR="00CD4159">
        <w:rPr>
          <w:lang w:val="en-US"/>
        </w:rPr>
        <w:instrText>RMSD</w:instrText>
      </w:r>
      <w:r w:rsidR="00CD4159" w:rsidRPr="00C24F40">
        <w:instrText xml:space="preserve"> </w:instrText>
      </w:r>
      <w:r w:rsidR="00CD4159">
        <w:rPr>
          <w:lang w:val="en-US"/>
        </w:rPr>
        <w:instrText>amo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top</w:instrText>
      </w:r>
      <w:r w:rsidR="00CD4159" w:rsidRPr="00C24F40">
        <w:instrText xml:space="preserve"> 10 </w:instrText>
      </w:r>
      <w:r w:rsidR="00CD4159">
        <w:rPr>
          <w:lang w:val="en-US"/>
        </w:rPr>
        <w:instrText>scoring</w:instrText>
      </w:r>
      <w:r w:rsidR="00CD4159" w:rsidRPr="00C24F40">
        <w:instrText xml:space="preserve"> </w:instrText>
      </w:r>
      <w:r w:rsidR="00CD4159">
        <w:rPr>
          <w:lang w:val="en-US"/>
        </w:rPr>
        <w:instrText>poses</w:instrText>
      </w:r>
      <w:r w:rsidR="00CD4159" w:rsidRPr="00C24F40">
        <w:instrText xml:space="preserve"> </w:instrText>
      </w:r>
      <w:r w:rsidR="00CD4159">
        <w:rPr>
          <w:lang w:val="en-US"/>
        </w:rPr>
        <w:instrText>as</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metric</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success</w:instrText>
      </w:r>
      <w:r w:rsidR="00CD4159" w:rsidRPr="00C24F40">
        <w:instrText xml:space="preserve"> </w:instrText>
      </w:r>
      <w:r w:rsidR="00CD4159">
        <w:rPr>
          <w:lang w:val="en-US"/>
        </w:rPr>
        <w:instrText>rate</w:instrText>
      </w:r>
      <w:r w:rsidR="00CD4159" w:rsidRPr="00C24F40">
        <w:instrText xml:space="preserve"> (</w:instrText>
      </w:r>
      <w:r w:rsidR="00CD4159">
        <w:rPr>
          <w:lang w:val="en-US"/>
        </w:rPr>
        <w:instrText>RMSD</w:instrText>
      </w:r>
      <w:r w:rsidR="00CD4159" w:rsidRPr="00C24F40">
        <w:instrText xml:space="preserve"> ≤ 2.0 Å </w:instrText>
      </w:r>
      <w:r w:rsidR="00CD4159">
        <w:rPr>
          <w:lang w:val="en-US"/>
        </w:rPr>
        <w:instrText>for</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interface</w:instrText>
      </w:r>
      <w:r w:rsidR="00CD4159" w:rsidRPr="00C24F40">
        <w:instrText xml:space="preserve"> </w:instrText>
      </w:r>
      <w:r w:rsidR="00CD4159">
        <w:rPr>
          <w:lang w:val="en-US"/>
        </w:rPr>
        <w:instrText>backbone</w:instrText>
      </w:r>
      <w:r w:rsidR="00CD4159" w:rsidRPr="00C24F40">
        <w:instrText xml:space="preserve"> </w:instrText>
      </w:r>
      <w:r w:rsidR="00CD4159">
        <w:rPr>
          <w:lang w:val="en-US"/>
        </w:rPr>
        <w:instrText>atoms</w:instrText>
      </w:r>
      <w:r w:rsidR="00CD4159" w:rsidRPr="00C24F40">
        <w:instrText xml:space="preserve">) </w:instrText>
      </w:r>
      <w:r w:rsidR="00CD4159">
        <w:rPr>
          <w:lang w:val="en-US"/>
        </w:rPr>
        <w:instrText>increased</w:instrText>
      </w:r>
      <w:r w:rsidR="00CD4159" w:rsidRPr="00C24F40">
        <w:instrText xml:space="preserve"> </w:instrText>
      </w:r>
      <w:r w:rsidR="00CD4159">
        <w:rPr>
          <w:lang w:val="en-US"/>
        </w:rPr>
        <w:instrText>from</w:instrText>
      </w:r>
      <w:r w:rsidR="00CD4159" w:rsidRPr="00C24F40">
        <w:instrText xml:space="preserve"> 21% </w:instrText>
      </w:r>
      <w:r w:rsidR="00CD4159">
        <w:rPr>
          <w:lang w:val="en-US"/>
        </w:rPr>
        <w:instrText>with</w:instrText>
      </w:r>
      <w:r w:rsidR="00CD4159" w:rsidRPr="00C24F40">
        <w:instrText xml:space="preserve"> </w:instrText>
      </w:r>
      <w:r w:rsidR="00CD4159">
        <w:rPr>
          <w:lang w:val="en-US"/>
        </w:rPr>
        <w:instrText>default</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SP</w:instrText>
      </w:r>
      <w:r w:rsidR="00CD4159" w:rsidRPr="00C24F40">
        <w:instrText xml:space="preserve"> </w:instrText>
      </w:r>
      <w:r w:rsidR="00CD4159">
        <w:rPr>
          <w:lang w:val="en-US"/>
        </w:rPr>
        <w:instrText>settings</w:instrText>
      </w:r>
      <w:r w:rsidR="00CD4159" w:rsidRPr="00C24F40">
        <w:instrText xml:space="preserve"> </w:instrText>
      </w:r>
      <w:r w:rsidR="00CD4159">
        <w:rPr>
          <w:lang w:val="en-US"/>
        </w:rPr>
        <w:instrText>to</w:instrText>
      </w:r>
      <w:r w:rsidR="00CD4159" w:rsidRPr="00C24F40">
        <w:instrText xml:space="preserve"> 58% </w:instrText>
      </w:r>
      <w:r w:rsidR="00CD4159">
        <w:rPr>
          <w:lang w:val="en-US"/>
        </w:rPr>
        <w:instrText>with</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enhanced</w:instrText>
      </w:r>
      <w:r w:rsidR="00CD4159" w:rsidRPr="00C24F40">
        <w:instrText xml:space="preserve"> </w:instrText>
      </w:r>
      <w:r w:rsidR="00CD4159">
        <w:rPr>
          <w:lang w:val="en-US"/>
        </w:rPr>
        <w:instrText>peptide</w:instrText>
      </w:r>
      <w:r w:rsidR="00CD4159" w:rsidRPr="00C24F40">
        <w:instrText xml:space="preserve"> </w:instrText>
      </w:r>
      <w:r w:rsidR="00CD4159">
        <w:rPr>
          <w:lang w:val="en-US"/>
        </w:rPr>
        <w:instrText>sampling</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scoring</w:instrText>
      </w:r>
      <w:r w:rsidR="00CD4159" w:rsidRPr="00C24F40">
        <w:instrText xml:space="preserve"> </w:instrText>
      </w:r>
      <w:r w:rsidR="00CD4159">
        <w:rPr>
          <w:lang w:val="en-US"/>
        </w:rPr>
        <w:instrText>protocol</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case</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redocking</w:instrText>
      </w:r>
      <w:r w:rsidR="00CD4159" w:rsidRPr="00C24F40">
        <w:instrText xml:space="preserve"> </w:instrText>
      </w:r>
      <w:r w:rsidR="00CD4159">
        <w:rPr>
          <w:lang w:val="en-US"/>
        </w:rPr>
        <w:instrText>to</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native</w:instrText>
      </w:r>
      <w:r w:rsidR="00CD4159" w:rsidRPr="00C24F40">
        <w:instrText xml:space="preserve"> </w:instrText>
      </w:r>
      <w:r w:rsidR="00CD4159">
        <w:rPr>
          <w:lang w:val="en-US"/>
        </w:rPr>
        <w:instrText>protein</w:instrText>
      </w:r>
      <w:r w:rsidR="00CD4159" w:rsidRPr="00C24F40">
        <w:instrText xml:space="preserve"> </w:instrText>
      </w:r>
      <w:r w:rsidR="00CD4159">
        <w:rPr>
          <w:lang w:val="en-US"/>
        </w:rPr>
        <w:instrText>structure</w:instrText>
      </w:r>
      <w:r w:rsidR="00CD4159" w:rsidRPr="00C24F40">
        <w:instrText xml:space="preserve">. </w:instrText>
      </w:r>
      <w:r w:rsidR="00CD4159">
        <w:rPr>
          <w:lang w:val="en-US"/>
        </w:rPr>
        <w:instrText>This</w:instrText>
      </w:r>
      <w:r w:rsidR="00CD4159" w:rsidRPr="00C24F40">
        <w:instrText xml:space="preserve"> </w:instrText>
      </w:r>
      <w:r w:rsidR="00CD4159">
        <w:rPr>
          <w:lang w:val="en-US"/>
        </w:rPr>
        <w:instrText>approaches</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accuracy</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recently</w:instrText>
      </w:r>
      <w:r w:rsidR="00CD4159" w:rsidRPr="00C24F40">
        <w:instrText xml:space="preserve"> </w:instrText>
      </w:r>
      <w:r w:rsidR="00CD4159">
        <w:rPr>
          <w:lang w:val="en-US"/>
        </w:rPr>
        <w:instrText>developed</w:instrText>
      </w:r>
      <w:r w:rsidR="00CD4159" w:rsidRPr="00C24F40">
        <w:instrText xml:space="preserve"> </w:instrText>
      </w:r>
      <w:r w:rsidR="00CD4159">
        <w:rPr>
          <w:lang w:val="en-US"/>
        </w:rPr>
        <w:instrText>Rosetta</w:instrText>
      </w:r>
      <w:r w:rsidR="00CD4159" w:rsidRPr="00C24F40">
        <w:instrText xml:space="preserve"> </w:instrText>
      </w:r>
      <w:r w:rsidR="00CD4159">
        <w:rPr>
          <w:lang w:val="en-US"/>
        </w:rPr>
        <w:instrText>FlexPepDock</w:instrText>
      </w:r>
      <w:r w:rsidR="00CD4159" w:rsidRPr="00C24F40">
        <w:instrText xml:space="preserve"> </w:instrText>
      </w:r>
      <w:r w:rsidR="00CD4159">
        <w:rPr>
          <w:lang w:val="en-US"/>
        </w:rPr>
        <w:instrText>method</w:instrText>
      </w:r>
      <w:r w:rsidR="00CD4159" w:rsidRPr="00C24F40">
        <w:instrText xml:space="preserve"> (63% </w:instrText>
      </w:r>
      <w:r w:rsidR="00CD4159">
        <w:rPr>
          <w:lang w:val="en-US"/>
        </w:rPr>
        <w:instrText>success</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these</w:instrText>
      </w:r>
      <w:r w:rsidR="00CD4159" w:rsidRPr="00C24F40">
        <w:instrText xml:space="preserve"> 19 </w:instrText>
      </w:r>
      <w:r w:rsidR="00CD4159">
        <w:rPr>
          <w:lang w:val="en-US"/>
        </w:rPr>
        <w:instrText>peptides</w:instrText>
      </w:r>
      <w:r w:rsidR="00CD4159" w:rsidRPr="00C24F40">
        <w:instrText xml:space="preserve">) </w:instrText>
      </w:r>
      <w:r w:rsidR="00CD4159">
        <w:rPr>
          <w:lang w:val="en-US"/>
        </w:rPr>
        <w:instrText>while</w:instrText>
      </w:r>
      <w:r w:rsidR="00CD4159" w:rsidRPr="00C24F40">
        <w:instrText xml:space="preserve"> </w:instrText>
      </w:r>
      <w:r w:rsidR="00CD4159">
        <w:rPr>
          <w:lang w:val="en-US"/>
        </w:rPr>
        <w:instrText>being</w:instrText>
      </w:r>
      <w:r w:rsidR="00CD4159" w:rsidRPr="00C24F40">
        <w:instrText xml:space="preserve"> </w:instrText>
      </w:r>
      <w:r w:rsidR="00CD4159">
        <w:rPr>
          <w:lang w:val="en-US"/>
        </w:rPr>
        <w:instrText>over</w:instrText>
      </w:r>
      <w:r w:rsidR="00CD4159" w:rsidRPr="00C24F40">
        <w:instrText xml:space="preserve"> 100 </w:instrText>
      </w:r>
      <w:r w:rsidR="00CD4159">
        <w:rPr>
          <w:lang w:val="en-US"/>
        </w:rPr>
        <w:instrText>times</w:instrText>
      </w:r>
      <w:r w:rsidR="00CD4159" w:rsidRPr="00C24F40">
        <w:instrText xml:space="preserve"> </w:instrText>
      </w:r>
      <w:r w:rsidR="00CD4159">
        <w:rPr>
          <w:lang w:val="en-US"/>
        </w:rPr>
        <w:instrText>faster</w:instrText>
      </w:r>
      <w:r w:rsidR="00CD4159" w:rsidRPr="00C24F40">
        <w:instrText xml:space="preserve">. </w:instrText>
      </w:r>
      <w:r w:rsidR="00CD4159">
        <w:rPr>
          <w:lang w:val="en-US"/>
        </w:rPr>
        <w:instrText>Cross</w:instrText>
      </w:r>
      <w:r w:rsidR="00CD4159" w:rsidRPr="00C24F40">
        <w:instrText>-</w:instrText>
      </w:r>
      <w:r w:rsidR="00CD4159">
        <w:rPr>
          <w:lang w:val="en-US"/>
        </w:rPr>
        <w:instrText>docking</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performed</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subset</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cases</w:instrText>
      </w:r>
      <w:r w:rsidR="00CD4159" w:rsidRPr="00C24F40">
        <w:instrText xml:space="preserve"> </w:instrText>
      </w:r>
      <w:r w:rsidR="00CD4159">
        <w:rPr>
          <w:lang w:val="en-US"/>
        </w:rPr>
        <w:instrText>where</w:instrText>
      </w:r>
      <w:r w:rsidR="00CD4159" w:rsidRPr="00C24F40">
        <w:instrText xml:space="preserve"> </w:instrText>
      </w:r>
      <w:r w:rsidR="00CD4159">
        <w:rPr>
          <w:lang w:val="en-US"/>
        </w:rPr>
        <w:instrText>an</w:instrText>
      </w:r>
      <w:r w:rsidR="00CD4159" w:rsidRPr="00C24F40">
        <w:instrText xml:space="preserve"> </w:instrText>
      </w:r>
      <w:r w:rsidR="00CD4159">
        <w:rPr>
          <w:lang w:val="en-US"/>
        </w:rPr>
        <w:instrText>unbound</w:instrText>
      </w:r>
      <w:r w:rsidR="00CD4159" w:rsidRPr="00C24F40">
        <w:instrText xml:space="preserve"> </w:instrText>
      </w:r>
      <w:r w:rsidR="00CD4159">
        <w:rPr>
          <w:lang w:val="en-US"/>
        </w:rPr>
        <w:instrText>receptor</w:instrText>
      </w:r>
      <w:r w:rsidR="00CD4159" w:rsidRPr="00C24F40">
        <w:instrText xml:space="preserve"> </w:instrText>
      </w:r>
      <w:r w:rsidR="00CD4159">
        <w:rPr>
          <w:lang w:val="en-US"/>
        </w:rPr>
        <w:instrText>structure</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availabl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case</w:instrText>
      </w:r>
      <w:r w:rsidR="00CD4159" w:rsidRPr="00C24F40">
        <w:instrText xml:space="preserve">, 40% </w:instrText>
      </w:r>
      <w:r w:rsidR="00CD4159">
        <w:rPr>
          <w:lang w:val="en-US"/>
        </w:rPr>
        <w:instrText>of</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were</w:instrText>
      </w:r>
      <w:r w:rsidR="00CD4159" w:rsidRPr="00C24F40">
        <w:instrText xml:space="preserve"> </w:instrText>
      </w:r>
      <w:r w:rsidR="00CD4159">
        <w:rPr>
          <w:lang w:val="en-US"/>
        </w:rPr>
        <w:instrText>docked</w:instrText>
      </w:r>
      <w:r w:rsidR="00CD4159" w:rsidRPr="00C24F40">
        <w:instrText xml:space="preserve"> </w:instrText>
      </w:r>
      <w:r w:rsidR="00CD4159">
        <w:rPr>
          <w:lang w:val="en-US"/>
        </w:rPr>
        <w:instrText>successfully</w:instrText>
      </w:r>
      <w:r w:rsidR="00CD4159" w:rsidRPr="00C24F40">
        <w:instrText xml:space="preserve">. </w:instrText>
      </w:r>
      <w:r w:rsidR="00CD4159">
        <w:rPr>
          <w:lang w:val="en-US"/>
        </w:rPr>
        <w:instrText>We</w:instrText>
      </w:r>
      <w:r w:rsidR="00CD4159" w:rsidRPr="00C24F40">
        <w:instrText xml:space="preserve"> </w:instrText>
      </w:r>
      <w:r w:rsidR="00CD4159">
        <w:rPr>
          <w:lang w:val="en-US"/>
        </w:rPr>
        <w:instrText>analyze</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result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find</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optimized</w:instrText>
      </w:r>
      <w:r w:rsidR="00CD4159" w:rsidRPr="00C24F40">
        <w:instrText xml:space="preserve"> </w:instrText>
      </w:r>
      <w:r w:rsidR="00CD4159">
        <w:rPr>
          <w:lang w:val="en-US"/>
        </w:rPr>
        <w:instrText>polypeptide</w:instrText>
      </w:r>
      <w:r w:rsidR="00CD4159" w:rsidRPr="00C24F40">
        <w:instrText xml:space="preserve"> </w:instrText>
      </w:r>
      <w:r w:rsidR="00CD4159">
        <w:rPr>
          <w:lang w:val="en-US"/>
        </w:rPr>
        <w:instrText>protocol</w:instrText>
      </w:r>
      <w:r w:rsidR="00CD4159" w:rsidRPr="00C24F40">
        <w:instrText xml:space="preserve"> </w:instrText>
      </w:r>
      <w:r w:rsidR="00CD4159">
        <w:rPr>
          <w:lang w:val="en-US"/>
        </w:rPr>
        <w:instrText>is</w:instrText>
      </w:r>
      <w:r w:rsidR="00CD4159" w:rsidRPr="00C24F40">
        <w:instrText xml:space="preserve"> </w:instrText>
      </w:r>
      <w:r w:rsidR="00CD4159">
        <w:rPr>
          <w:lang w:val="en-US"/>
        </w:rPr>
        <w:instrText>most</w:instrText>
      </w:r>
      <w:r w:rsidR="00CD4159" w:rsidRPr="00C24F40">
        <w:instrText xml:space="preserve"> </w:instrText>
      </w:r>
      <w:r w:rsidR="00CD4159">
        <w:rPr>
          <w:lang w:val="en-US"/>
        </w:rPr>
        <w:instrText>accurate</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extended</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limited</w:instrText>
      </w:r>
      <w:r w:rsidR="00CD4159" w:rsidRPr="00C24F40">
        <w:instrText xml:space="preserve"> </w:instrText>
      </w:r>
      <w:r w:rsidR="00CD4159">
        <w:rPr>
          <w:lang w:val="en-US"/>
        </w:rPr>
        <w:instrText>siz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number</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formal</w:instrText>
      </w:r>
      <w:r w:rsidR="00CD4159" w:rsidRPr="00C24F40">
        <w:instrText xml:space="preserve"> </w:instrText>
      </w:r>
      <w:r w:rsidR="00CD4159">
        <w:rPr>
          <w:lang w:val="en-US"/>
        </w:rPr>
        <w:instrText>charges</w:instrText>
      </w:r>
      <w:r w:rsidR="00CD4159" w:rsidRPr="00C24F40">
        <w:instrText xml:space="preserve">, </w:instrText>
      </w:r>
      <w:r w:rsidR="00CD4159">
        <w:rPr>
          <w:lang w:val="en-US"/>
        </w:rPr>
        <w:instrText>defining</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domain</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applicability</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this</w:instrText>
      </w:r>
      <w:r w:rsidR="00CD4159" w:rsidRPr="00C24F40">
        <w:instrText xml:space="preserve"> </w:instrText>
      </w:r>
      <w:r w:rsidR="00CD4159">
        <w:rPr>
          <w:lang w:val="en-US"/>
        </w:rPr>
        <w:instrText>approach</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Mass</w:instrText>
      </w:r>
      <w:r w:rsidR="00CD4159" w:rsidRPr="00C24F40">
        <w:instrText>é","</w:instrText>
      </w:r>
      <w:r w:rsidR="00CD4159">
        <w:rPr>
          <w:lang w:val="en-US"/>
        </w:rPr>
        <w:instrText>given</w:instrText>
      </w:r>
      <w:r w:rsidR="00CD4159" w:rsidRPr="00C24F40">
        <w:instrText>":"</w:instrText>
      </w:r>
      <w:r w:rsidR="00CD4159">
        <w:rPr>
          <w:lang w:val="en-US"/>
        </w:rPr>
        <w:instrText>Mark</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container</w:instrText>
      </w:r>
      <w:r w:rsidR="00CD4159" w:rsidRPr="00C24F40">
        <w:instrText>-</w:instrText>
      </w:r>
      <w:r w:rsidR="00CD4159">
        <w:rPr>
          <w:lang w:val="en-US"/>
        </w:rPr>
        <w:instrText>title</w:instrText>
      </w:r>
      <w:r w:rsidR="00CD4159" w:rsidRPr="00C24F40">
        <w:instrText>":"</w:instrText>
      </w:r>
      <w:r w:rsidR="00CD4159">
        <w:rPr>
          <w:lang w:val="en-US"/>
        </w:rPr>
        <w:instrText>O</w:instrText>
      </w:r>
      <w:r w:rsidR="00CD4159" w:rsidRPr="00C24F40">
        <w:instrText>'</w:instrText>
      </w:r>
      <w:r w:rsidR="00CD4159">
        <w:rPr>
          <w:lang w:val="en-US"/>
        </w:rPr>
        <w:instrText>Reilly</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12"]]},"</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114","</w:instrText>
      </w:r>
      <w:r w:rsidR="00CD4159">
        <w:rPr>
          <w:lang w:val="en-US"/>
        </w:rPr>
        <w:instrText>title</w:instrText>
      </w:r>
      <w:r w:rsidR="00CD4159" w:rsidRPr="00C24F40">
        <w:instrText>":"</w:instrText>
      </w:r>
      <w:r w:rsidR="00CD4159">
        <w:rPr>
          <w:lang w:val="en-US"/>
        </w:rPr>
        <w:instrText>REST</w:instrText>
      </w:r>
      <w:r w:rsidR="00CD4159" w:rsidRPr="00C24F40">
        <w:instrText>-</w:instrText>
      </w:r>
      <w:r w:rsidR="00CD4159">
        <w:rPr>
          <w:lang w:val="en-US"/>
        </w:rPr>
        <w:instrText>API</w:instrText>
      </w:r>
      <w:r w:rsidR="00CD4159" w:rsidRPr="00C24F40">
        <w:instrText>-</w:instrText>
      </w:r>
      <w:r w:rsidR="00CD4159">
        <w:rPr>
          <w:lang w:val="en-US"/>
        </w:rPr>
        <w:instrText>Design</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51347282-78</w:instrText>
      </w:r>
      <w:r w:rsidR="00CD4159">
        <w:rPr>
          <w:lang w:val="en-US"/>
        </w:rPr>
        <w:instrText>b</w:instrText>
      </w:r>
      <w:r w:rsidR="00CD4159" w:rsidRPr="00C24F40">
        <w:instrText>0-3</w:instrText>
      </w:r>
      <w:r w:rsidR="00CD4159">
        <w:rPr>
          <w:lang w:val="en-US"/>
        </w:rPr>
        <w:instrText>a</w:instrText>
      </w:r>
      <w:r w:rsidR="00CD4159" w:rsidRPr="00C24F40">
        <w:instrText>09-</w:instrText>
      </w:r>
      <w:r w:rsidR="00CD4159">
        <w:rPr>
          <w:lang w:val="en-US"/>
        </w:rPr>
        <w:instrText>beb</w:instrText>
      </w:r>
      <w:r w:rsidR="00CD4159" w:rsidRPr="00C24F40">
        <w:instrText>6-98</w:instrText>
      </w:r>
      <w:r w:rsidR="00CD4159">
        <w:rPr>
          <w:lang w:val="en-US"/>
        </w:rPr>
        <w:instrText>e</w:instrText>
      </w:r>
      <w:r w:rsidR="00CD4159" w:rsidRPr="00C24F40">
        <w:instrText>6</w:instrText>
      </w:r>
      <w:r w:rsidR="00CD4159">
        <w:rPr>
          <w:lang w:val="en-US"/>
        </w:rPr>
        <w:instrText>a</w:instrText>
      </w:r>
      <w:r w:rsidR="00CD4159" w:rsidRPr="00C24F40">
        <w:instrText>6</w:instrText>
      </w:r>
      <w:r w:rsidR="00CD4159">
        <w:rPr>
          <w:lang w:val="en-US"/>
        </w:rPr>
        <w:instrText>f</w:instrText>
      </w:r>
      <w:r w:rsidR="00CD4159" w:rsidRPr="00C24F40">
        <w:instrText>9</w:instrText>
      </w:r>
      <w:r w:rsidR="00CD4159">
        <w:rPr>
          <w:lang w:val="en-US"/>
        </w:rPr>
        <w:instrText>f</w:instrText>
      </w:r>
      <w:r w:rsidR="00CD4159" w:rsidRPr="00C24F40">
        <w:instrText>76</w:instrText>
      </w:r>
      <w:r w:rsidR="00CD4159">
        <w:rPr>
          <w:lang w:val="en-US"/>
        </w:rPr>
        <w:instrText>b</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36]","</w:instrText>
      </w:r>
      <w:r w:rsidR="00CD4159">
        <w:rPr>
          <w:lang w:val="en-US"/>
        </w:rPr>
        <w:instrText>plainTextFormattedCitation</w:instrText>
      </w:r>
      <w:r w:rsidR="00CD4159" w:rsidRPr="00C24F40">
        <w:instrText>":"[36]","</w:instrText>
      </w:r>
      <w:r w:rsidR="00CD4159">
        <w:rPr>
          <w:lang w:val="en-US"/>
        </w:rPr>
        <w:instrText>previouslyFormattedCitation</w:instrText>
      </w:r>
      <w:r w:rsidR="00CD4159" w:rsidRPr="00C24F40">
        <w:instrText>":"[36]"},"</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33149E">
        <w:rPr>
          <w:lang w:val="en-US"/>
        </w:rPr>
        <w:fldChar w:fldCharType="separate"/>
      </w:r>
      <w:r w:rsidR="00F15CFD" w:rsidRPr="00F15CFD">
        <w:rPr>
          <w:noProof/>
        </w:rPr>
        <w:t>[36]</w:t>
      </w:r>
      <w:r w:rsidR="0033149E">
        <w:rPr>
          <w:lang w:val="en-US"/>
        </w:rPr>
        <w:fldChar w:fldCharType="end"/>
      </w:r>
      <w:r w:rsidRPr="000D6CDB">
        <w:t>.</w:t>
      </w:r>
    </w:p>
    <w:p w14:paraId="3FAB5585" w14:textId="6842399A" w:rsidR="00656350" w:rsidRPr="00FC4F03" w:rsidRDefault="00656350" w:rsidP="00FC4F03">
      <w:pPr>
        <w:rPr>
          <w:sz w:val="24"/>
        </w:rPr>
      </w:pPr>
      <w:r>
        <w:t xml:space="preserve">В качестве сервера используется </w:t>
      </w:r>
      <w:r>
        <w:rPr>
          <w:lang w:val="en-US"/>
        </w:rPr>
        <w:t>wsgi</w:t>
      </w:r>
      <w:r w:rsidRPr="00656350">
        <w:t>-</w:t>
      </w:r>
      <w:r>
        <w:rPr>
          <w:lang w:val="en-US"/>
        </w:rPr>
        <w:t>c</w:t>
      </w:r>
      <w:r>
        <w:t xml:space="preserve">ервер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консистентность данных, тем самым </w:t>
      </w:r>
      <w:r w:rsidR="00FC4F03" w:rsidRPr="00CE62A8">
        <w:lastRenderedPageBreak/>
        <w:t>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30" w:name="_Toc103731700"/>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подсистема интеллектуальной валидации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05B65DDE" w14:textId="3CF30EAE"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812968C" w:rsidR="001D2CB4" w:rsidRDefault="001D2CB4" w:rsidP="001D2CB4">
      <w:pPr>
        <w:ind w:firstLine="0"/>
        <w:jc w:val="center"/>
      </w:pPr>
      <w:r w:rsidRPr="00F540F0">
        <w:t>Рисунок 2.</w:t>
      </w:r>
      <w:r w:rsidR="00122176">
        <w:t>8</w:t>
      </w:r>
      <w:r>
        <w:t xml:space="preserve"> – Схема взаимодействия подсистем серверной части</w:t>
      </w:r>
    </w:p>
    <w:p w14:paraId="2CCECECB" w14:textId="5386F3EA" w:rsidR="00207CE8" w:rsidRDefault="001D2CB4" w:rsidP="001D2CB4">
      <w:pPr>
        <w:ind w:firstLine="0"/>
      </w:pPr>
      <w:r>
        <w:tab/>
      </w:r>
    </w:p>
    <w:p w14:paraId="1C39FD2B" w14:textId="77777777" w:rsidR="002D5A84" w:rsidRDefault="002D5A84" w:rsidP="002D5A84">
      <w:r>
        <w:t>В зависимости от необходимости подсистемы серверной части взаимодействуют:</w:t>
      </w:r>
    </w:p>
    <w:p w14:paraId="77B229F8" w14:textId="77777777" w:rsidR="002D5A84" w:rsidRPr="00FA1A38" w:rsidRDefault="002D5A84" w:rsidP="002D5A84">
      <w:pPr>
        <w:pStyle w:val="a3"/>
        <w:widowControl w:val="0"/>
        <w:numPr>
          <w:ilvl w:val="0"/>
          <w:numId w:val="91"/>
        </w:numPr>
        <w:ind w:left="0" w:firstLine="708"/>
      </w:pPr>
      <w:r w:rsidRPr="00FA1A38">
        <w:lastRenderedPageBreak/>
        <w:t>между собой;</w:t>
      </w:r>
    </w:p>
    <w:p w14:paraId="0900F6A6" w14:textId="77777777" w:rsidR="002D5A84" w:rsidRPr="00FA1A38" w:rsidRDefault="002D5A84" w:rsidP="002D5A84">
      <w:pPr>
        <w:pStyle w:val="a3"/>
        <w:widowControl w:val="0"/>
        <w:numPr>
          <w:ilvl w:val="0"/>
          <w:numId w:val="91"/>
        </w:numPr>
        <w:ind w:left="0" w:firstLine="708"/>
      </w:pPr>
      <w:r w:rsidRPr="00FA1A38">
        <w:t>с клиентской частью;</w:t>
      </w:r>
    </w:p>
    <w:p w14:paraId="7B483584" w14:textId="3BC32740" w:rsidR="002D5A84" w:rsidRDefault="002D5A84" w:rsidP="002D5A84">
      <w:pPr>
        <w:pStyle w:val="a3"/>
        <w:widowControl w:val="0"/>
        <w:numPr>
          <w:ilvl w:val="0"/>
          <w:numId w:val="91"/>
        </w:numPr>
        <w:ind w:left="0" w:firstLine="708"/>
      </w:pPr>
      <w:r w:rsidRPr="00FA1A38">
        <w:t>с сервером базы данных.</w:t>
      </w:r>
    </w:p>
    <w:p w14:paraId="5E17F87F" w14:textId="4318E325" w:rsidR="001D2CB4" w:rsidRDefault="001D2CB4" w:rsidP="00207CE8">
      <w:pPr>
        <w:ind w:firstLine="708"/>
      </w:pPr>
      <w:r>
        <w:t>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бюджетные организации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интеллектуализировать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 xml:space="preserve">Подсистема подбора энергосберегающих мероприятий – облегчает работу пользователя за счет рекомендации энергосберегающих мероприятий </w:t>
      </w:r>
      <w:r>
        <w:lastRenderedPageBreak/>
        <w:t>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31" w:name="_Toc103731701"/>
      <w:r w:rsidRPr="00350886">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роутинга;</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для пред показа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rPr>
        <w:drawing>
          <wp:inline distT="0" distB="0" distL="0" distR="0" wp14:anchorId="194370A3" wp14:editId="3D80CBCC">
            <wp:extent cx="5939790" cy="2863850"/>
            <wp:effectExtent l="0" t="0" r="3810"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4A93712F" w14:textId="7C11D717"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p>
    <w:p w14:paraId="3F81B77A" w14:textId="0925A2CE" w:rsidR="00FD219F" w:rsidRDefault="00FD219F" w:rsidP="00FD219F">
      <w:r>
        <w:lastRenderedPageBreak/>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роутинга.</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одсистема пред просмотра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32" w:name="_Toc103731702"/>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т.д.;</w:t>
      </w:r>
    </w:p>
    <w:p w14:paraId="3FB73C25" w14:textId="6C65F5FE" w:rsidR="00FA509E" w:rsidRDefault="00FA509E" w:rsidP="002C465A">
      <w:pPr>
        <w:pStyle w:val="a3"/>
        <w:numPr>
          <w:ilvl w:val="0"/>
          <w:numId w:val="94"/>
        </w:numPr>
        <w:ind w:left="0" w:firstLine="708"/>
      </w:pPr>
      <w:r>
        <w:lastRenderedPageBreak/>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r w:rsidRPr="00BC3C09">
        <w:t>/</w:t>
      </w:r>
      <w:r>
        <w:t>&l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r>
        <w:t>/&lt;</w:t>
      </w:r>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23850D2F">
            <wp:extent cx="6049621" cy="3355942"/>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64806" cy="3364366"/>
                    </a:xfrm>
                    <a:prstGeom prst="rect">
                      <a:avLst/>
                    </a:prstGeom>
                  </pic:spPr>
                </pic:pic>
              </a:graphicData>
            </a:graphic>
          </wp:inline>
        </w:drawing>
      </w:r>
    </w:p>
    <w:p w14:paraId="6618CFE7" w14:textId="31F73CF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1845516D" w:rsidR="0027117C" w:rsidRPr="009A244F" w:rsidRDefault="00B523CF" w:rsidP="009A244F">
      <w:pPr>
        <w:ind w:firstLine="708"/>
      </w:pPr>
      <w:r>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lastRenderedPageBreak/>
        <w:t>Вывод</w:t>
      </w:r>
    </w:p>
    <w:p w14:paraId="36490BF7" w14:textId="2D6C08FC"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В ходе разработки подсистемы вылидации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7A195557" w:rsidR="00017628" w:rsidRDefault="00017628" w:rsidP="002C703B">
      <w:pPr>
        <w:pStyle w:val="1a"/>
        <w:numPr>
          <w:ilvl w:val="0"/>
          <w:numId w:val="3"/>
        </w:numPr>
        <w:ind w:left="0" w:firstLine="709"/>
      </w:pPr>
      <w:bookmarkStart w:id="33" w:name="_Toc103731703"/>
      <w:r>
        <w:lastRenderedPageBreak/>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6E5E42E5" w:rsidR="00215DB1" w:rsidRDefault="00082A89" w:rsidP="00CA0D38">
      <w:pPr>
        <w:ind w:firstLine="0"/>
        <w:jc w:val="center"/>
      </w:pPr>
      <w:r>
        <w:rPr>
          <w:noProof/>
        </w:rPr>
        <w:drawing>
          <wp:inline distT="0" distB="0" distL="0" distR="0" wp14:anchorId="31393FEE" wp14:editId="25671FDF">
            <wp:extent cx="4760536" cy="2964011"/>
            <wp:effectExtent l="0" t="0" r="254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4804162" cy="2991173"/>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30CC07FB" w14:textId="1E5B01CD" w:rsidR="00215DB1" w:rsidRDefault="00215DB1" w:rsidP="00215DB1">
      <w:pPr>
        <w:ind w:firstLine="0"/>
      </w:pPr>
    </w:p>
    <w:p w14:paraId="57E34DA4" w14:textId="4DE04B53"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фреймворка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Vincent</w:instrText>
      </w:r>
      <w:r w:rsidR="00CD4159" w:rsidRPr="00C24F40">
        <w:instrText>","</w:instrText>
      </w:r>
      <w:r w:rsidR="00CD4159">
        <w:rPr>
          <w:lang w:val="en-US"/>
        </w:rPr>
        <w:instrText>given</w:instrText>
      </w:r>
      <w:r w:rsidR="00CD4159" w:rsidRPr="00C24F40">
        <w:instrText>":"</w:instrText>
      </w:r>
      <w:r w:rsidR="00CD4159">
        <w:rPr>
          <w:lang w:val="en-US"/>
        </w:rPr>
        <w:instrText>William</w:instrText>
      </w:r>
      <w:r w:rsidR="00CD4159" w:rsidRPr="00C24F40">
        <w:instrText xml:space="preserve"> </w:instrText>
      </w:r>
      <w:r w:rsidR="00CD4159">
        <w:rPr>
          <w:lang w:val="en-US"/>
        </w:rPr>
        <w:instrText>S</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19"]]},"</w:instrText>
      </w:r>
      <w:r w:rsidR="00CD4159">
        <w:rPr>
          <w:lang w:val="en-US"/>
        </w:rPr>
        <w:instrText>page</w:instrText>
      </w:r>
      <w:r w:rsidR="00CD4159" w:rsidRPr="00C24F40">
        <w:instrText>":"35-43","</w:instrText>
      </w:r>
      <w:r w:rsidR="00CD4159">
        <w:rPr>
          <w:lang w:val="en-US"/>
        </w:rPr>
        <w:instrText>title</w:instrText>
      </w:r>
      <w:r w:rsidR="00CD4159" w:rsidRPr="00C24F40">
        <w:instrText>":"</w:instrText>
      </w:r>
      <w:r w:rsidR="00CD4159">
        <w:rPr>
          <w:lang w:val="en-US"/>
        </w:rPr>
        <w:instrText>Django</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APIs</w:instrText>
      </w:r>
      <w:r w:rsidR="00CD4159" w:rsidRPr="00C24F40">
        <w:instrText xml:space="preserve"> </w:instrText>
      </w:r>
      <w:r w:rsidR="00CD4159">
        <w:rPr>
          <w:lang w:val="en-US"/>
        </w:rPr>
        <w:instrText>Build</w:instrText>
      </w:r>
      <w:r w:rsidR="00CD4159" w:rsidRPr="00C24F40">
        <w:instrText xml:space="preserve"> </w:instrText>
      </w:r>
      <w:r w:rsidR="00CD4159">
        <w:rPr>
          <w:lang w:val="en-US"/>
        </w:rPr>
        <w:instrText>web</w:instrText>
      </w:r>
      <w:r w:rsidR="00CD4159" w:rsidRPr="00C24F40">
        <w:instrText xml:space="preserve"> </w:instrText>
      </w:r>
      <w:r w:rsidR="00CD4159">
        <w:rPr>
          <w:lang w:val="en-US"/>
        </w:rPr>
        <w:instrText>APIs</w:instrText>
      </w:r>
      <w:r w:rsidR="00CD4159" w:rsidRPr="00C24F40">
        <w:instrText xml:space="preserve"> </w:instrText>
      </w:r>
      <w:r w:rsidR="00CD4159">
        <w:rPr>
          <w:lang w:val="en-US"/>
        </w:rPr>
        <w:instrText>with</w:instrText>
      </w:r>
      <w:r w:rsidR="00CD4159" w:rsidRPr="00C24F40">
        <w:instrText xml:space="preserve"> </w:instrText>
      </w:r>
      <w:r w:rsidR="00CD4159">
        <w:rPr>
          <w:lang w:val="en-US"/>
        </w:rPr>
        <w:instrText>Python</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Django</w:instrText>
      </w:r>
      <w:r w:rsidR="00CD4159" w:rsidRPr="00C24F40">
        <w:instrText xml:space="preserve"> (2.2)","</w:instrText>
      </w:r>
      <w:r w:rsidR="00CD4159">
        <w:rPr>
          <w:lang w:val="en-US"/>
        </w:rPr>
        <w:instrText>type</w:instrText>
      </w:r>
      <w:r w:rsidR="00CD4159" w:rsidRPr="00C24F40">
        <w:instrText>":"</w:instrText>
      </w:r>
      <w:r w:rsidR="00CD4159">
        <w:rPr>
          <w:lang w:val="en-US"/>
        </w:rPr>
        <w:instrText>article</w:instrText>
      </w:r>
      <w:r w:rsidR="00CD4159" w:rsidRPr="00C24F40">
        <w:instrText>-</w:instrText>
      </w:r>
      <w:r w:rsidR="00CD4159">
        <w:rPr>
          <w:lang w:val="en-US"/>
        </w:rPr>
        <w:instrText>journal</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w:instrText>
      </w:r>
      <w:r w:rsidR="00CD4159">
        <w:rPr>
          <w:lang w:val="en-US"/>
        </w:rPr>
        <w:instrText>b</w:instrText>
      </w:r>
      <w:r w:rsidR="00CD4159" w:rsidRPr="00C24F40">
        <w:instrText>4</w:instrText>
      </w:r>
      <w:r w:rsidR="00CD4159">
        <w:rPr>
          <w:lang w:val="en-US"/>
        </w:rPr>
        <w:instrText>fe</w:instrText>
      </w:r>
      <w:r w:rsidR="00CD4159" w:rsidRPr="00C24F40">
        <w:instrText>8879-1</w:instrText>
      </w:r>
      <w:r w:rsidR="00CD4159">
        <w:rPr>
          <w:lang w:val="en-US"/>
        </w:rPr>
        <w:instrText>ba</w:instrText>
      </w:r>
      <w:r w:rsidR="00CD4159" w:rsidRPr="00C24F40">
        <w:instrText>1-40</w:instrText>
      </w:r>
      <w:r w:rsidR="00CD4159">
        <w:rPr>
          <w:lang w:val="en-US"/>
        </w:rPr>
        <w:instrText>f</w:instrText>
      </w:r>
      <w:r w:rsidR="00CD4159" w:rsidRPr="00C24F40">
        <w:instrText>5-</w:instrText>
      </w:r>
      <w:r w:rsidR="00CD4159">
        <w:rPr>
          <w:lang w:val="en-US"/>
        </w:rPr>
        <w:instrText>a</w:instrText>
      </w:r>
      <w:r w:rsidR="00CD4159" w:rsidRPr="00C24F40">
        <w:instrText>54</w:instrText>
      </w:r>
      <w:r w:rsidR="00CD4159">
        <w:rPr>
          <w:lang w:val="en-US"/>
        </w:rPr>
        <w:instrText>c</w:instrText>
      </w:r>
      <w:r w:rsidR="00CD4159" w:rsidRPr="00C24F40">
        <w:instrText>-</w:instrText>
      </w:r>
      <w:r w:rsidR="00CD4159">
        <w:rPr>
          <w:lang w:val="en-US"/>
        </w:rPr>
        <w:instrText>dce</w:instrText>
      </w:r>
      <w:r w:rsidR="00CD4159" w:rsidRPr="00C24F40">
        <w:instrText>358873</w:instrText>
      </w:r>
      <w:r w:rsidR="00CD4159">
        <w:rPr>
          <w:lang w:val="en-US"/>
        </w:rPr>
        <w:instrText>e</w:instrText>
      </w:r>
      <w:r w:rsidR="00CD4159" w:rsidRPr="00C24F40">
        <w:instrText>85"]}],"</w:instrText>
      </w:r>
      <w:r w:rsidR="00CD4159">
        <w:rPr>
          <w:lang w:val="en-US"/>
        </w:rPr>
        <w:instrText>mendeley</w:instrText>
      </w:r>
      <w:r w:rsidR="00CD4159" w:rsidRPr="00C24F40">
        <w:instrText>":{"</w:instrText>
      </w:r>
      <w:r w:rsidR="00CD4159">
        <w:rPr>
          <w:lang w:val="en-US"/>
        </w:rPr>
        <w:instrText>formattedCitation</w:instrText>
      </w:r>
      <w:r w:rsidR="00CD4159" w:rsidRPr="00C24F40">
        <w:instrText>":"[37]","</w:instrText>
      </w:r>
      <w:r w:rsidR="00CD4159">
        <w:rPr>
          <w:lang w:val="en-US"/>
        </w:rPr>
        <w:instrText>plainTextFormattedCitation</w:instrText>
      </w:r>
      <w:r w:rsidR="00CD4159" w:rsidRPr="00C24F40">
        <w:instrText>":"[37]","</w:instrText>
      </w:r>
      <w:r w:rsidR="00CD4159">
        <w:rPr>
          <w:lang w:val="en-US"/>
        </w:rPr>
        <w:instrText>previouslyFormattedCitation</w:instrText>
      </w:r>
      <w:r w:rsidR="00CD4159" w:rsidRPr="00C24F40">
        <w:instrText>":"[37]"},"</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165B9D">
        <w:rPr>
          <w:lang w:val="en-US"/>
        </w:rPr>
        <w:fldChar w:fldCharType="separate"/>
      </w:r>
      <w:r w:rsidR="00F15CFD" w:rsidRPr="00F15CFD">
        <w:rPr>
          <w:noProof/>
        </w:rPr>
        <w:t>[37]</w:t>
      </w:r>
      <w:r w:rsidR="00165B9D">
        <w:rPr>
          <w:lang w:val="en-US"/>
        </w:rPr>
        <w:fldChar w:fldCharType="end"/>
      </w:r>
      <w:r w:rsidRPr="00215DB1">
        <w:t>.</w:t>
      </w:r>
    </w:p>
    <w:p w14:paraId="2D03BE76" w14:textId="7EB98A84"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ISBN</w:instrText>
      </w:r>
      <w:r w:rsidR="00CD4159" w:rsidRPr="00C24F40">
        <w:instrText>":"9781839219931","</w:instrText>
      </w:r>
      <w:r w:rsidR="00CD4159">
        <w:rPr>
          <w:lang w:val="en-US"/>
        </w:rPr>
        <w:instrText>abstract</w:instrText>
      </w:r>
      <w:r w:rsidR="00CD4159" w:rsidRPr="00C24F40">
        <w:instrText>":"2273","</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Choi</w:instrText>
      </w:r>
      <w:r w:rsidR="00CD4159" w:rsidRPr="00C24F40">
        <w:instrText>","</w:instrText>
      </w:r>
      <w:r w:rsidR="00CD4159">
        <w:rPr>
          <w:lang w:val="en-US"/>
        </w:rPr>
        <w:instrText>given</w:instrText>
      </w:r>
      <w:r w:rsidR="00CD4159" w:rsidRPr="00C24F40">
        <w:instrText>":"</w:instrText>
      </w:r>
      <w:r w:rsidR="00CD4159">
        <w:rPr>
          <w:lang w:val="en-US"/>
        </w:rPr>
        <w:instrText>David</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20"]]},"</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648","</w:instrText>
      </w:r>
      <w:r w:rsidR="00CD4159">
        <w:rPr>
          <w:lang w:val="en-US"/>
        </w:rPr>
        <w:instrText>title</w:instrText>
      </w:r>
      <w:r w:rsidR="00CD4159" w:rsidRPr="00C24F40">
        <w:instrText>":"</w:instrText>
      </w:r>
      <w:r w:rsidR="00CD4159">
        <w:rPr>
          <w:lang w:val="en-US"/>
        </w:rPr>
        <w:instrText>Full</w:instrText>
      </w:r>
      <w:r w:rsidR="00CD4159" w:rsidRPr="00C24F40">
        <w:instrText>-</w:instrText>
      </w:r>
      <w:r w:rsidR="00CD4159">
        <w:rPr>
          <w:lang w:val="en-US"/>
        </w:rPr>
        <w:instrText>Stack</w:instrText>
      </w:r>
      <w:r w:rsidR="00CD4159" w:rsidRPr="00C24F40">
        <w:instrText xml:space="preserve"> </w:instrText>
      </w:r>
      <w:r w:rsidR="00CD4159">
        <w:rPr>
          <w:lang w:val="en-US"/>
        </w:rPr>
        <w:instrText>React</w:instrText>
      </w:r>
      <w:r w:rsidR="00CD4159" w:rsidRPr="00C24F40">
        <w:instrText xml:space="preserve">, </w:instrText>
      </w:r>
      <w:r w:rsidR="00CD4159">
        <w:rPr>
          <w:lang w:val="en-US"/>
        </w:rPr>
        <w:instrText>TypeScript</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Node</w:instrText>
      </w:r>
      <w:r w:rsidR="00CD4159" w:rsidRPr="00C24F40">
        <w:instrText xml:space="preserve">: </w:instrText>
      </w:r>
      <w:r w:rsidR="00CD4159">
        <w:rPr>
          <w:lang w:val="en-US"/>
        </w:rPr>
        <w:instrText>Build</w:instrText>
      </w:r>
      <w:r w:rsidR="00CD4159" w:rsidRPr="00C24F40">
        <w:instrText xml:space="preserve"> </w:instrText>
      </w:r>
      <w:r w:rsidR="00CD4159">
        <w:rPr>
          <w:lang w:val="en-US"/>
        </w:rPr>
        <w:instrText>cloud</w:instrText>
      </w:r>
      <w:r w:rsidR="00CD4159" w:rsidRPr="00C24F40">
        <w:instrText>-</w:instrText>
      </w:r>
      <w:r w:rsidR="00CD4159">
        <w:rPr>
          <w:lang w:val="en-US"/>
        </w:rPr>
        <w:instrText>ready</w:instrText>
      </w:r>
      <w:r w:rsidR="00CD4159" w:rsidRPr="00C24F40">
        <w:instrText xml:space="preserve"> </w:instrText>
      </w:r>
      <w:r w:rsidR="00CD4159">
        <w:rPr>
          <w:lang w:val="en-US"/>
        </w:rPr>
        <w:instrText>web</w:instrText>
      </w:r>
      <w:r w:rsidR="00CD4159" w:rsidRPr="00C24F40">
        <w:instrText xml:space="preserve"> </w:instrText>
      </w:r>
      <w:r w:rsidR="00CD4159">
        <w:rPr>
          <w:lang w:val="en-US"/>
        </w:rPr>
        <w:instrText>applications</w:instrText>
      </w:r>
      <w:r w:rsidR="00CD4159" w:rsidRPr="00C24F40">
        <w:instrText xml:space="preserve"> </w:instrText>
      </w:r>
      <w:r w:rsidR="00CD4159">
        <w:rPr>
          <w:lang w:val="en-US"/>
        </w:rPr>
        <w:instrText>using</w:instrText>
      </w:r>
      <w:r w:rsidR="00CD4159" w:rsidRPr="00C24F40">
        <w:instrText xml:space="preserve"> </w:instrText>
      </w:r>
      <w:r w:rsidR="00CD4159">
        <w:rPr>
          <w:lang w:val="en-US"/>
        </w:rPr>
        <w:instrText>React</w:instrText>
      </w:r>
      <w:r w:rsidR="00CD4159" w:rsidRPr="00C24F40">
        <w:instrText xml:space="preserve"> 17 </w:instrText>
      </w:r>
      <w:r w:rsidR="00CD4159">
        <w:rPr>
          <w:lang w:val="en-US"/>
        </w:rPr>
        <w:instrText>with</w:instrText>
      </w:r>
      <w:r w:rsidR="00CD4159" w:rsidRPr="00C24F40">
        <w:instrText xml:space="preserve"> </w:instrText>
      </w:r>
      <w:r w:rsidR="00CD4159">
        <w:rPr>
          <w:lang w:val="en-US"/>
        </w:rPr>
        <w:instrText>Hook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GraphQL</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9196</w:instrText>
      </w:r>
      <w:r w:rsidR="00CD4159">
        <w:rPr>
          <w:lang w:val="en-US"/>
        </w:rPr>
        <w:instrText>dd</w:instrText>
      </w:r>
      <w:r w:rsidR="00CD4159" w:rsidRPr="00C24F40">
        <w:instrText>61-0</w:instrText>
      </w:r>
      <w:r w:rsidR="00CD4159">
        <w:rPr>
          <w:lang w:val="en-US"/>
        </w:rPr>
        <w:instrText>ffc</w:instrText>
      </w:r>
      <w:r w:rsidR="00CD4159" w:rsidRPr="00C24F40">
        <w:instrText>-400</w:instrText>
      </w:r>
      <w:r w:rsidR="00CD4159">
        <w:rPr>
          <w:lang w:val="en-US"/>
        </w:rPr>
        <w:instrText>b</w:instrText>
      </w:r>
      <w:r w:rsidR="00CD4159" w:rsidRPr="00C24F40">
        <w:instrText>-8640-</w:instrText>
      </w:r>
      <w:r w:rsidR="00CD4159">
        <w:rPr>
          <w:lang w:val="en-US"/>
        </w:rPr>
        <w:instrText>b</w:instrText>
      </w:r>
      <w:r w:rsidR="00CD4159" w:rsidRPr="00C24F40">
        <w:instrText>32850</w:instrText>
      </w:r>
      <w:r w:rsidR="00CD4159">
        <w:rPr>
          <w:lang w:val="en-US"/>
        </w:rPr>
        <w:instrText>d</w:instrText>
      </w:r>
      <w:r w:rsidR="00CD4159" w:rsidRPr="00C24F40">
        <w:instrText>76</w:instrText>
      </w:r>
      <w:r w:rsidR="00CD4159">
        <w:rPr>
          <w:lang w:val="en-US"/>
        </w:rPr>
        <w:instrText>efe</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38]","</w:instrText>
      </w:r>
      <w:r w:rsidR="00CD4159">
        <w:rPr>
          <w:lang w:val="en-US"/>
        </w:rPr>
        <w:instrText>plainTextFormattedCitation</w:instrText>
      </w:r>
      <w:r w:rsidR="00CD4159" w:rsidRPr="00C24F40">
        <w:instrText>":"[38]","</w:instrText>
      </w:r>
      <w:r w:rsidR="00CD4159">
        <w:rPr>
          <w:lang w:val="en-US"/>
        </w:rPr>
        <w:instrText>previouslyFormattedCitation</w:instrText>
      </w:r>
      <w:r w:rsidR="00CD4159" w:rsidRPr="00C24F40">
        <w:instrText>":"[38]"},"</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165B9D">
        <w:rPr>
          <w:lang w:val="en-US"/>
        </w:rPr>
        <w:fldChar w:fldCharType="separate"/>
      </w:r>
      <w:r w:rsidR="00F15CFD" w:rsidRPr="00F15CFD">
        <w:rPr>
          <w:noProof/>
        </w:rPr>
        <w:t>[38]</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34" w:name="_Toc103731704"/>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фреймворк Django авторизации с помощью </w:t>
      </w:r>
      <w:r>
        <w:rPr>
          <w:rFonts w:eastAsia="Calibri"/>
          <w:lang w:val="en-US"/>
        </w:rPr>
        <w:t>sessionID</w:t>
      </w:r>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3AA80A8E"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35" w:name="_Toc103731705"/>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 xml:space="preserve">а использована ролевая модель. С предоставлением роли для доступа к </w:t>
      </w:r>
      <w:r>
        <w:lastRenderedPageBreak/>
        <w:t>конкретной бюджетной организации (</w:t>
      </w:r>
      <w:r>
        <w:rPr>
          <w:lang w:val="en-US"/>
        </w:rPr>
        <w:t>RoleUser</w:t>
      </w:r>
      <w:r w:rsidRPr="000F1018">
        <w:t>) и</w:t>
      </w:r>
      <w:r>
        <w:t>ли для предоставления доступа к определенной группе бюджетных организаций (R</w:t>
      </w:r>
      <w:r>
        <w:rPr>
          <w:lang w:val="en-US"/>
        </w:rPr>
        <w:t>oleAdmin</w:t>
      </w:r>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был ли осуществлен первый вход в систему;</w:t>
      </w:r>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models.Model):</w:t>
      </w:r>
    </w:p>
    <w:p w14:paraId="25E62350" w14:textId="1CD6C142" w:rsidR="00C70F74" w:rsidRPr="00FC1F88" w:rsidRDefault="00C70F74" w:rsidP="000F1018">
      <w:pPr>
        <w:pStyle w:val="aff0"/>
      </w:pPr>
      <w:r w:rsidRPr="00FC1F88">
        <w:t xml:space="preserve">  user = models.OneToOneField(User, on_delete=models.CASCADE)</w:t>
      </w:r>
    </w:p>
    <w:p w14:paraId="08E58D15" w14:textId="01B15FF3" w:rsidR="00C70F74" w:rsidRPr="00FC1F88" w:rsidRDefault="00C70F74" w:rsidP="000F1018">
      <w:pPr>
        <w:pStyle w:val="aff0"/>
      </w:pPr>
      <w:r w:rsidRPr="00FC1F88">
        <w:t xml:space="preserve">  first_login = models.BooleanField(default=True)</w:t>
      </w:r>
    </w:p>
    <w:p w14:paraId="69620A03" w14:textId="6E5EBA61" w:rsidR="00C70F74" w:rsidRDefault="00C70F74" w:rsidP="000F1018">
      <w:pPr>
        <w:pStyle w:val="aff0"/>
      </w:pPr>
      <w:r w:rsidRPr="00FC1F88">
        <w:t xml:space="preserve">  last_change_password = models.DateField(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r w:rsidR="000F1018">
        <w:rPr>
          <w:lang w:val="en-US"/>
        </w:rPr>
        <w:t>R</w:t>
      </w:r>
      <w:r>
        <w:rPr>
          <w:lang w:val="en-US"/>
        </w:rPr>
        <w:t>oleUser</w:t>
      </w:r>
      <w:r w:rsidRPr="00FC1F88">
        <w:t xml:space="preserve"> </w:t>
      </w:r>
      <w:r>
        <w:t xml:space="preserve">хранит внешний ключ на конкретную организацию, существование </w:t>
      </w:r>
      <w:r w:rsidR="000F1018">
        <w:rPr>
          <w:lang w:val="en-US"/>
        </w:rPr>
        <w:t>R</w:t>
      </w:r>
      <w:r>
        <w:rPr>
          <w:lang w:val="en-US"/>
        </w:rPr>
        <w:t>oleUser</w:t>
      </w:r>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models.Model):</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models.ForeignKey(Employer, on_delete=models.SET_NULL,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User(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object = models.ForeignKey(EObject, on_delete=models.CASCADE)</w:t>
      </w:r>
    </w:p>
    <w:p w14:paraId="0C09B633" w14:textId="77777777" w:rsidR="00D36815" w:rsidRPr="006358D6" w:rsidRDefault="00D36815" w:rsidP="00C70F74">
      <w:pPr>
        <w:rPr>
          <w:lang w:val="en-US"/>
        </w:rPr>
      </w:pPr>
    </w:p>
    <w:p w14:paraId="4FBA5B82" w14:textId="1DFE9169" w:rsidR="00D36815" w:rsidRDefault="00C70F74" w:rsidP="00D92905">
      <w:r>
        <w:t>Реализованная система ролей предоставляет большую гибкость в выдаче прав, т.к.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2C703B">
      <w:pPr>
        <w:pStyle w:val="3"/>
        <w:numPr>
          <w:ilvl w:val="2"/>
          <w:numId w:val="43"/>
        </w:numPr>
        <w:spacing w:line="360" w:lineRule="auto"/>
        <w:ind w:left="0" w:firstLine="709"/>
        <w:rPr>
          <w:lang w:val="en-US"/>
        </w:rPr>
      </w:pPr>
      <w:bookmarkStart w:id="36" w:name="_Toc103731706"/>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r>
        <w:rPr>
          <w:lang w:val="en-US"/>
        </w:rPr>
        <w:t>sername</w:t>
      </w:r>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125CCB2B" w14:textId="77777777" w:rsidR="0020067A" w:rsidRDefault="0020067A" w:rsidP="0020067A">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CEAFB67" w14:textId="77777777" w:rsidR="0020067A" w:rsidRPr="008E2BFA" w:rsidRDefault="0020067A" w:rsidP="0020067A">
      <w:r>
        <w:lastRenderedPageBreak/>
        <w:t>Функция l</w:t>
      </w:r>
      <w:r>
        <w:rPr>
          <w:lang w:val="en-US"/>
        </w:rPr>
        <w:t>ogin</w:t>
      </w:r>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11CC7F1A" w14:textId="5B6CBBC4" w:rsidR="00FD1ECA" w:rsidRPr="0020067A" w:rsidRDefault="00FD1ECA" w:rsidP="0020067A">
      <w:pPr>
        <w:ind w:firstLine="0"/>
      </w:pPr>
    </w:p>
    <w:p w14:paraId="459AA271" w14:textId="02BC30F5" w:rsidR="00770920" w:rsidRDefault="00E528F4" w:rsidP="00770920">
      <w:pPr>
        <w:ind w:firstLine="0"/>
        <w:jc w:val="center"/>
      </w:pPr>
      <w:r>
        <w:rPr>
          <w:noProof/>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756E4893" w:rsidR="00770920" w:rsidRP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p>
    <w:p w14:paraId="11DA42F4" w14:textId="77777777" w:rsidR="00770920" w:rsidRPr="00770920" w:rsidRDefault="00770920" w:rsidP="00C70F74"/>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def logou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return Response("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1D9C20C4" w14:textId="77777777" w:rsidR="00E528F4" w:rsidRDefault="00E528F4" w:rsidP="00970F68"/>
    <w:p w14:paraId="58ACE251" w14:textId="604A4DEB" w:rsidR="00FD1ECA" w:rsidRPr="00E528F4" w:rsidRDefault="00E528F4" w:rsidP="00E528F4">
      <w:pPr>
        <w:jc w:val="center"/>
      </w:pPr>
      <w:r>
        <w:rPr>
          <w:noProof/>
        </w:rPr>
        <w:lastRenderedPageBreak/>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4AE953DD"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p>
    <w:p w14:paraId="09789B91" w14:textId="77777777" w:rsidR="00FD1ECA" w:rsidRPr="00E528F4" w:rsidRDefault="00FD1ECA" w:rsidP="00C70F74"/>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37" w:name="_Toc103731707"/>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r w:rsidRPr="00B16B96">
        <w:t xml:space="preserve">ViewSet, </w:t>
      </w:r>
      <w:r>
        <w:t>и</w:t>
      </w:r>
      <w:r w:rsidRPr="00B16B96">
        <w:t>с</w:t>
      </w:r>
      <w:r>
        <w:t>пользуемом для представления группы AP</w:t>
      </w:r>
      <w:r>
        <w:rPr>
          <w:lang w:val="en-US"/>
        </w:rPr>
        <w:t>I</w:t>
      </w:r>
      <w:r w:rsidRPr="00B16B96">
        <w:t xml:space="preserve">, </w:t>
      </w:r>
      <w:r>
        <w:t>предусмотрено поле pe</w:t>
      </w:r>
      <w:r>
        <w:rPr>
          <w:lang w:val="en-US"/>
        </w:rPr>
        <w:t>rmission</w:t>
      </w:r>
      <w:r w:rsidRPr="00B16B96">
        <w:t>_</w:t>
      </w:r>
      <w:r>
        <w:rPr>
          <w:lang w:val="en-US"/>
        </w:rPr>
        <w:t>classes</w:t>
      </w:r>
      <w:r>
        <w:t xml:space="preserve">, в которое необходимо поместить </w:t>
      </w:r>
      <w:r w:rsidRPr="001E7B0C">
        <w:t>список классов наследуемых от BasePermission</w:t>
      </w:r>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При получении запроса фреймворк вызывает у них методы ha</w:t>
      </w:r>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 xml:space="preserve">ринимающий в качестве аргумента </w:t>
      </w:r>
      <w:r>
        <w:lastRenderedPageBreak/>
        <w:t>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4D96189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3535EF51" w14:textId="77777777" w:rsidR="00082A89" w:rsidRDefault="00C70F74" w:rsidP="00C70F74">
      <w:pPr>
        <w:ind w:firstLine="0"/>
      </w:pPr>
      <w:r>
        <w:tab/>
        <w:t>Все классы в данной иерархии наследуют I</w:t>
      </w:r>
      <w:r>
        <w:rPr>
          <w:lang w:val="en-US"/>
        </w:rPr>
        <w:t>sAuthenticated</w:t>
      </w:r>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 xml:space="preserve">оме запросов к </w:t>
      </w:r>
      <w:r>
        <w:lastRenderedPageBreak/>
        <w:t>подсистеме авторизации и аутентификации, доступ к ним разрешен для любого клиента.</w:t>
      </w:r>
    </w:p>
    <w:p w14:paraId="011CE4AD" w14:textId="165B76B5" w:rsidR="00C70F74" w:rsidRDefault="00480C2D" w:rsidP="00C70574">
      <w:pPr>
        <w:pStyle w:val="2"/>
        <w:numPr>
          <w:ilvl w:val="1"/>
          <w:numId w:val="45"/>
        </w:numPr>
        <w:tabs>
          <w:tab w:val="left" w:pos="0"/>
        </w:tabs>
        <w:spacing w:line="360" w:lineRule="auto"/>
        <w:ind w:left="0" w:firstLine="709"/>
      </w:pPr>
      <w:bookmarkStart w:id="38" w:name="_Toc103731708"/>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фреймворк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r w:rsidRPr="004172D4">
        <w:rPr>
          <w:lang w:eastAsia="ru-RU"/>
        </w:rPr>
        <w:t>models</w:t>
      </w:r>
      <w:r w:rsidRPr="007A5EDF">
        <w:rPr>
          <w:lang w:eastAsia="ru-RU"/>
        </w:rPr>
        <w:t>.</w:t>
      </w:r>
      <w:r w:rsidRPr="004172D4">
        <w:rPr>
          <w:lang w:eastAsia="ru-RU"/>
        </w:rPr>
        <w:t>Model</w:t>
      </w:r>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r w:rsidRPr="004172D4">
        <w:rPr>
          <w:lang w:eastAsia="ru-RU"/>
        </w:rPr>
        <w:t>models</w:t>
      </w:r>
      <w:r w:rsidRPr="007A5EDF">
        <w:rPr>
          <w:lang w:eastAsia="ru-RU"/>
        </w:rPr>
        <w:t>.</w:t>
      </w:r>
      <w:r w:rsidRPr="004172D4">
        <w:rPr>
          <w:lang w:eastAsia="ru-RU"/>
        </w:rPr>
        <w:t>ForeignKey</w:t>
      </w:r>
      <w:r w:rsidRPr="007A5EDF">
        <w:rPr>
          <w:lang w:eastAsia="ru-RU"/>
        </w:rPr>
        <w:t>(</w:t>
      </w:r>
      <w:r w:rsidRPr="004172D4">
        <w:rPr>
          <w:lang w:eastAsia="ru-RU"/>
        </w:rPr>
        <w:t>Resource</w:t>
      </w:r>
      <w:r w:rsidRPr="007A5EDF">
        <w:rPr>
          <w:lang w:eastAsia="ru-RU"/>
        </w:rPr>
        <w:t xml:space="preserve">, </w:t>
      </w:r>
      <w:r w:rsidRPr="004172D4">
        <w:rPr>
          <w:lang w:eastAsia="ru-RU"/>
        </w:rPr>
        <w:t>on</w:t>
      </w:r>
      <w:r w:rsidRPr="007A5EDF">
        <w:rPr>
          <w:lang w:eastAsia="ru-RU"/>
        </w:rPr>
        <w:t>_</w:t>
      </w:r>
      <w:r w:rsidRPr="004172D4">
        <w:rPr>
          <w:lang w:eastAsia="ru-RU"/>
        </w:rPr>
        <w:t>delete</w:t>
      </w:r>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r w:rsidRPr="004172D4">
        <w:rPr>
          <w:lang w:eastAsia="ru-RU"/>
        </w:rPr>
        <w:t>True</w:t>
      </w:r>
      <w:r w:rsidRPr="007A5EDF">
        <w:rPr>
          <w:lang w:eastAsia="ru-RU"/>
        </w:rPr>
        <w:t>,</w:t>
      </w:r>
      <w:r w:rsidRPr="004172D4">
        <w:rPr>
          <w:lang w:eastAsia="ru-RU"/>
        </w:rPr>
        <w:t>blank</w:t>
      </w:r>
      <w:r w:rsidRPr="007A5EDF">
        <w:rPr>
          <w:lang w:eastAsia="ru-RU"/>
        </w:rPr>
        <w:t>=</w:t>
      </w:r>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r w:rsidRPr="004172D4">
        <w:rPr>
          <w:lang w:eastAsia="ru-RU"/>
        </w:rPr>
        <w:t>models</w:t>
      </w:r>
      <w:r w:rsidRPr="007A5EDF">
        <w:rPr>
          <w:lang w:eastAsia="ru-RU"/>
        </w:rPr>
        <w:t>.</w:t>
      </w:r>
      <w:r w:rsidRPr="004172D4">
        <w:rPr>
          <w:lang w:eastAsia="ru-RU"/>
        </w:rPr>
        <w:t>IntegerField</w:t>
      </w:r>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r w:rsidRPr="004172D4">
        <w:rPr>
          <w:lang w:eastAsia="ru-RU"/>
        </w:rPr>
        <w:t>annual</w:t>
      </w:r>
      <w:r w:rsidRPr="007A5EDF">
        <w:rPr>
          <w:lang w:eastAsia="ru-RU"/>
        </w:rPr>
        <w:t>_</w:t>
      </w:r>
      <w:r w:rsidRPr="004172D4">
        <w:rPr>
          <w:lang w:eastAsia="ru-RU"/>
        </w:rPr>
        <w:t>rate</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r w:rsidRPr="004172D4">
        <w:rPr>
          <w:lang w:eastAsia="ru-RU"/>
        </w:rPr>
        <w:t>annual</w:t>
      </w:r>
      <w:r w:rsidRPr="007A5EDF">
        <w:rPr>
          <w:lang w:eastAsia="ru-RU"/>
        </w:rPr>
        <w:t>_</w:t>
      </w:r>
      <w:r w:rsidRPr="004172D4">
        <w:rPr>
          <w:lang w:eastAsia="ru-RU"/>
        </w:rPr>
        <w:t>cost</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руб</w:t>
      </w:r>
      <w:r w:rsidRPr="007A5EDF">
        <w:rPr>
          <w:lang w:eastAsia="ru-RU"/>
        </w:rPr>
        <w:t xml:space="preserve">)", </w:t>
      </w:r>
      <w:r w:rsidRPr="004172D4">
        <w:rPr>
          <w:lang w:eastAsia="ru-RU"/>
        </w:rPr>
        <w:t>default</w:t>
      </w:r>
      <w:r w:rsidRPr="007A5EDF">
        <w:rPr>
          <w:lang w:eastAsia="ru-RU"/>
        </w:rPr>
        <w:t>=0)</w:t>
      </w:r>
      <w:r w:rsidRPr="007A5EDF">
        <w:rPr>
          <w:lang w:eastAsia="ru-RU"/>
        </w:rPr>
        <w:br/>
      </w:r>
    </w:p>
    <w:p w14:paraId="452097A3" w14:textId="18ED6BC5" w:rsidR="00C70F74" w:rsidRDefault="00F824DD" w:rsidP="0019046C">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r>
        <w:rPr>
          <w:lang w:val="en-US" w:eastAsia="ru-RU"/>
        </w:rPr>
        <w:t>makemigrations</w:t>
      </w:r>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 xml:space="preserve">удут необходимы для создания </w:t>
      </w:r>
      <w:r>
        <w:rPr>
          <w:lang w:eastAsia="ru-RU"/>
        </w:rPr>
        <w:lastRenderedPageBreak/>
        <w:t>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5AD84819" w14:textId="0039D5D2" w:rsidR="00D0739C" w:rsidRDefault="00D0739C" w:rsidP="0019046C">
      <w:pPr>
        <w:rPr>
          <w:lang w:eastAsia="ru-RU"/>
        </w:rPr>
      </w:pPr>
    </w:p>
    <w:p w14:paraId="45CC78E9" w14:textId="1BC690F0" w:rsidR="00D0739C" w:rsidRDefault="00D0739C" w:rsidP="00D0739C">
      <w:pPr>
        <w:ind w:firstLine="0"/>
        <w:jc w:val="center"/>
        <w:rPr>
          <w:lang w:eastAsia="ru-RU"/>
        </w:rPr>
      </w:pPr>
      <w:r>
        <w:rPr>
          <w:noProof/>
          <w:lang w:eastAsia="ru-RU"/>
        </w:rPr>
        <w:drawing>
          <wp:inline distT="0" distB="0" distL="0" distR="0" wp14:anchorId="2BB31B2F" wp14:editId="0811B9BE">
            <wp:extent cx="5630506" cy="2443162"/>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654078" cy="2453390"/>
                    </a:xfrm>
                    <a:prstGeom prst="rect">
                      <a:avLst/>
                    </a:prstGeom>
                  </pic:spPr>
                </pic:pic>
              </a:graphicData>
            </a:graphic>
          </wp:inline>
        </w:drawing>
      </w:r>
    </w:p>
    <w:p w14:paraId="6324ED7F" w14:textId="34414CA5"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p>
    <w:p w14:paraId="22077528" w14:textId="2B0F6DF0" w:rsidR="00D0739C" w:rsidRDefault="00D0739C" w:rsidP="0019046C">
      <w:pPr>
        <w:rPr>
          <w:lang w:eastAsia="ru-RU"/>
        </w:rPr>
      </w:pP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r>
        <w:rPr>
          <w:lang w:val="en-US" w:eastAsia="ru-RU"/>
        </w:rPr>
        <w:t>DjangoORM</w:t>
      </w:r>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19046C">
      <w:pPr>
        <w:pStyle w:val="2"/>
        <w:numPr>
          <w:ilvl w:val="1"/>
          <w:numId w:val="43"/>
        </w:numPr>
        <w:spacing w:line="360" w:lineRule="auto"/>
        <w:ind w:left="0" w:firstLine="709"/>
      </w:pPr>
      <w:bookmarkStart w:id="39" w:name="_Toc103731709"/>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2C465A">
      <w:pPr>
        <w:pStyle w:val="a3"/>
        <w:numPr>
          <w:ilvl w:val="0"/>
          <w:numId w:val="101"/>
        </w:numPr>
        <w:ind w:left="0" w:firstLine="709"/>
      </w:pPr>
      <w:r>
        <w:lastRenderedPageBreak/>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drawing>
          <wp:inline distT="0" distB="0" distL="0" distR="0" wp14:anchorId="60FBC5EE" wp14:editId="3C7A7832">
            <wp:extent cx="4543719" cy="6186531"/>
            <wp:effectExtent l="0" t="0" r="3175"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0750" cy="6359491"/>
                    </a:xfrm>
                    <a:prstGeom prst="rect">
                      <a:avLst/>
                    </a:prstGeom>
                  </pic:spPr>
                </pic:pic>
              </a:graphicData>
            </a:graphic>
          </wp:inline>
        </w:drawing>
      </w:r>
    </w:p>
    <w:p w14:paraId="010ED5BC" w14:textId="4161EAC2"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lastRenderedPageBreak/>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40" w:name="_Toc103731710"/>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r>
        <w:rPr>
          <w:rFonts w:eastAsia="Calibri"/>
          <w:lang w:val="en-US"/>
        </w:rPr>
        <w:t>oader</w:t>
      </w:r>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r>
        <w:rPr>
          <w:rFonts w:eastAsia="Calibri"/>
          <w:lang w:val="en-US"/>
        </w:rPr>
        <w:t>oader</w:t>
      </w:r>
      <w:r w:rsidRPr="009357F9">
        <w:rPr>
          <w:rFonts w:eastAsia="Calibri"/>
        </w:rPr>
        <w:t xml:space="preserve"> </w:t>
      </w:r>
      <w:r>
        <w:rPr>
          <w:rFonts w:eastAsia="Calibri"/>
        </w:rPr>
        <w:t>класса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class MeterLoader:</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init__(self, meter: MeterPES):</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self.meter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property</w:t>
      </w:r>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info_loader = BuildingLoader(self.meter.building)</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property</w:t>
      </w:r>
    </w:p>
    <w:p w14:paraId="0556D358" w14:textId="0A17BFD0" w:rsidR="00C70F74" w:rsidRPr="009357F9" w:rsidRDefault="00C70F74" w:rsidP="00432C89">
      <w:pPr>
        <w:pStyle w:val="aff0"/>
        <w:rPr>
          <w:rFonts w:eastAsia="Calibri"/>
        </w:rPr>
      </w:pPr>
      <w:r w:rsidRPr="009357F9">
        <w:rPr>
          <w:rFonts w:eastAsia="Calibri"/>
        </w:rPr>
        <w:t xml:space="preserve">   def verification_info(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return ", ".join([str(self.meter.year_commissioning),</w:t>
      </w:r>
    </w:p>
    <w:p w14:paraId="04E1D54E" w14:textId="77777777" w:rsidR="00C70F74" w:rsidRPr="009357F9" w:rsidRDefault="00C70F74" w:rsidP="00432C89">
      <w:pPr>
        <w:pStyle w:val="aff0"/>
        <w:rPr>
          <w:rFonts w:eastAsia="Calibri"/>
        </w:rPr>
      </w:pPr>
      <w:r w:rsidRPr="009357F9">
        <w:rPr>
          <w:rFonts w:eastAsia="Calibri"/>
        </w:rPr>
        <w:t xml:space="preserve">                          str(self.meter.year_verification),</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self.meter.quarter_verification)])</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r>
        <w:rPr>
          <w:rFonts w:eastAsia="Calibri"/>
          <w:lang w:val="en-US"/>
        </w:rPr>
        <w:t>nterval</w:t>
      </w:r>
      <w:r w:rsidRPr="00A215FD">
        <w:rPr>
          <w:rFonts w:eastAsia="Calibri"/>
        </w:rPr>
        <w:t xml:space="preserve">. </w:t>
      </w:r>
    </w:p>
    <w:p w14:paraId="28A752FA" w14:textId="77777777" w:rsidR="00C70F74" w:rsidRDefault="00C70F74" w:rsidP="00C70F74">
      <w:pPr>
        <w:rPr>
          <w:rFonts w:eastAsia="Calibri"/>
        </w:rPr>
      </w:pPr>
      <w:r>
        <w:rPr>
          <w:rFonts w:eastAsia="Calibri"/>
        </w:rPr>
        <w:lastRenderedPageBreak/>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41" w:name="_Toc103731711"/>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654F8EAA"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шаблонизатора j</w:t>
      </w:r>
      <w:r>
        <w:rPr>
          <w:lang w:val="en-US"/>
        </w:rPr>
        <w:t>inja</w:t>
      </w:r>
      <w:r>
        <w:t>2</w:t>
      </w:r>
      <w:r w:rsidRPr="008766F0">
        <w:t xml:space="preserve"> и</w:t>
      </w:r>
      <w:r>
        <w:t>спользуемом на следующем этапе</w:t>
      </w:r>
      <w:r w:rsidR="00165B9D">
        <w:fldChar w:fldCharType="begin" w:fldLock="1"/>
      </w:r>
      <w:r w:rsidR="00CD415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39]","plainTextFormattedCitation":"[39]","previouslyFormattedCitation":"[39]"},"properties":{"noteIndex":0},"schema":"https://github.com/citation-style-language/schema/raw/master/csl-citation.json"}</w:instrText>
      </w:r>
      <w:r w:rsidR="00165B9D">
        <w:fldChar w:fldCharType="separate"/>
      </w:r>
      <w:r w:rsidR="00F15CFD" w:rsidRPr="00F15CFD">
        <w:rPr>
          <w:noProof/>
        </w:rPr>
        <w:t>[39]</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42" w:name="_Toc103731712"/>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агрегаторов информацию в </w:t>
      </w:r>
      <w:r w:rsidRPr="00BB71D9">
        <w:t>.</w:t>
      </w:r>
      <w:r>
        <w:rPr>
          <w:lang w:val="en-US"/>
        </w:rPr>
        <w:t>docx</w:t>
      </w:r>
      <w:r w:rsidRPr="00BB71D9">
        <w:t xml:space="preserve"> </w:t>
      </w:r>
      <w:r>
        <w:t xml:space="preserve">документ. </w:t>
      </w:r>
    </w:p>
    <w:p w14:paraId="0FA0CA5D" w14:textId="5A15E243"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r>
        <w:rPr>
          <w:lang w:val="en-US"/>
        </w:rPr>
        <w:t>docxtpl</w:t>
      </w:r>
      <w:r w:rsidRPr="00BB71D9">
        <w:t>.</w:t>
      </w:r>
      <w:r>
        <w:t xml:space="preserve"> Данная библиотека представляет из себя обертку над шаблонизатором </w:t>
      </w:r>
      <w:r>
        <w:rPr>
          <w:lang w:val="en-US"/>
        </w:rPr>
        <w:t>jinja</w:t>
      </w:r>
      <w:r w:rsidRPr="00BB71D9">
        <w:t>2 и</w:t>
      </w:r>
      <w:r>
        <w:t xml:space="preserve"> позволяет, разметив d</w:t>
      </w:r>
      <w:r>
        <w:rPr>
          <w:lang w:val="en-US"/>
        </w:rPr>
        <w:t>ocx</w:t>
      </w:r>
      <w:r w:rsidRPr="00BB71D9">
        <w:t xml:space="preserve"> ф</w:t>
      </w:r>
      <w:r>
        <w:t>айл, легко заполнить его данными</w:t>
      </w:r>
      <w:r w:rsidR="00165B9D">
        <w:fldChar w:fldCharType="begin" w:fldLock="1"/>
      </w:r>
      <w:r w:rsidR="00CD415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0]","plainTextFormattedCitation":"[40]","previouslyFormattedCitation":"[40]"},"properties":{"noteIndex":0},"schema":"https://github.com/citation-style-language/schema/raw/master/csl-citation.json"}</w:instrText>
      </w:r>
      <w:r w:rsidR="00165B9D">
        <w:fldChar w:fldCharType="separate"/>
      </w:r>
      <w:r w:rsidR="00F15CFD" w:rsidRPr="00F15CFD">
        <w:rPr>
          <w:noProof/>
        </w:rPr>
        <w:t>[40]</w:t>
      </w:r>
      <w:r w:rsidR="00165B9D">
        <w:fldChar w:fldCharType="end"/>
      </w:r>
      <w:r>
        <w:t>.</w:t>
      </w:r>
    </w:p>
    <w:p w14:paraId="268001BE" w14:textId="426FB591" w:rsidR="00C70F74" w:rsidRPr="00FD1ECA" w:rsidRDefault="00C70F74" w:rsidP="00C70F74">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Pr="00FD1ECA">
        <w:rPr>
          <w:rFonts w:eastAsia="Calibri"/>
        </w:rPr>
        <w:t>:</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lastRenderedPageBreak/>
        <w:t>создание объекта типа D</w:t>
      </w:r>
      <w:r w:rsidRPr="00FD1ECA">
        <w:rPr>
          <w:rFonts w:eastAsia="Calibri"/>
          <w:lang w:val="en-US"/>
        </w:rPr>
        <w:t>ocxTemplate</w:t>
      </w:r>
      <w:r w:rsidRPr="00FD1ECA">
        <w:rPr>
          <w:rFonts w:eastAsia="Calibri"/>
        </w:rPr>
        <w:t xml:space="preserve"> из библиотеки d</w:t>
      </w:r>
      <w:r w:rsidRPr="00FD1ECA">
        <w:rPr>
          <w:rFonts w:eastAsia="Calibri"/>
          <w:lang w:val="en-US"/>
        </w:rPr>
        <w:t>ocxtpl</w:t>
      </w:r>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t xml:space="preserve">получение данных из агрегаторов в виде объекта типа </w:t>
      </w:r>
      <w:r w:rsidRPr="00FD1ECA">
        <w:rPr>
          <w:rFonts w:eastAsia="Calibri"/>
          <w:lang w:val="en-US"/>
        </w:rPr>
        <w:t>dict</w:t>
      </w:r>
      <w:r w:rsidRPr="00FD1ECA">
        <w:rPr>
          <w:rFonts w:eastAsia="Calibri"/>
        </w:rPr>
        <w:t xml:space="preserve"> языка P</w:t>
      </w:r>
      <w:r w:rsidRPr="00FD1ECA">
        <w:rPr>
          <w:rFonts w:eastAsia="Calibri"/>
          <w:lang w:val="en-US"/>
        </w:rPr>
        <w:t>ython</w:t>
      </w:r>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r w:rsidRPr="00FD1ECA">
        <w:rPr>
          <w:rFonts w:eastAsia="Calibri"/>
          <w:lang w:val="en-US"/>
        </w:rPr>
        <w:t>ocxTemplate</w:t>
      </w:r>
      <w:r w:rsidRPr="00FD1ECA">
        <w:rPr>
          <w:rFonts w:eastAsia="Calibri"/>
        </w:rPr>
        <w:t>;</w:t>
      </w:r>
    </w:p>
    <w:p w14:paraId="6B4F050D" w14:textId="6C68D663" w:rsidR="00C70F74"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r w:rsidRPr="00FD1ECA">
        <w:rPr>
          <w:rFonts w:eastAsia="Calibri"/>
          <w:lang w:val="en-US"/>
        </w:rPr>
        <w:t>ave</w:t>
      </w:r>
      <w:r w:rsidRPr="00FD1ECA">
        <w:rPr>
          <w:rFonts w:eastAsia="Calibri"/>
        </w:rPr>
        <w:t>.</w:t>
      </w:r>
    </w:p>
    <w:p w14:paraId="0CF5820A" w14:textId="0F790A2A" w:rsidR="00507AE4" w:rsidRDefault="00507AE4" w:rsidP="00507AE4">
      <w:pPr>
        <w:ind w:firstLine="0"/>
        <w:rPr>
          <w:rFonts w:eastAsia="Calibri"/>
        </w:rPr>
      </w:pPr>
    </w:p>
    <w:p w14:paraId="318798CB" w14:textId="78A0FF11" w:rsidR="00507AE4" w:rsidRDefault="00507AE4" w:rsidP="00507AE4">
      <w:pPr>
        <w:ind w:firstLine="0"/>
        <w:jc w:val="center"/>
        <w:rPr>
          <w:rFonts w:eastAsia="Calibri"/>
        </w:rPr>
      </w:pPr>
      <w:r>
        <w:rPr>
          <w:rFonts w:eastAsia="Calibri"/>
          <w:noProof/>
        </w:rPr>
        <w:drawing>
          <wp:inline distT="0" distB="0" distL="0" distR="0" wp14:anchorId="53661EF8" wp14:editId="7B4F266D">
            <wp:extent cx="5782247" cy="3414713"/>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5796396" cy="3423069"/>
                    </a:xfrm>
                    <a:prstGeom prst="rect">
                      <a:avLst/>
                    </a:prstGeom>
                  </pic:spPr>
                </pic:pic>
              </a:graphicData>
            </a:graphic>
          </wp:inline>
        </w:drawing>
      </w:r>
    </w:p>
    <w:p w14:paraId="34DE32FA" w14:textId="477CC96D"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p>
    <w:p w14:paraId="4C5C7D38" w14:textId="77777777" w:rsidR="00507AE4" w:rsidRPr="00507AE4" w:rsidRDefault="00507AE4" w:rsidP="00507AE4">
      <w:pPr>
        <w:ind w:firstLine="0"/>
        <w:rPr>
          <w:rFonts w:eastAsia="Calibri"/>
        </w:rPr>
      </w:pP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r w:rsidRPr="00D633D6">
        <w:rPr>
          <w:rFonts w:eastAsia="Calibri"/>
          <w:lang w:val="en-US"/>
        </w:rPr>
        <w:t>tml</w:t>
      </w:r>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2C703B">
      <w:pPr>
        <w:pStyle w:val="3"/>
        <w:numPr>
          <w:ilvl w:val="2"/>
          <w:numId w:val="50"/>
        </w:numPr>
        <w:spacing w:line="360" w:lineRule="auto"/>
        <w:ind w:left="0" w:firstLine="709"/>
      </w:pPr>
      <w:bookmarkStart w:id="43" w:name="_Toc103731713"/>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r w:rsidR="00316A6F" w:rsidRPr="00316A6F">
        <w:rPr>
          <w:lang w:val="en-US"/>
        </w:rPr>
        <w:t>lk</w:t>
      </w:r>
      <w:r w:rsidR="00316A6F" w:rsidRPr="00316A6F">
        <w:t>/</w:t>
      </w:r>
      <w:r w:rsidR="00316A6F" w:rsidRPr="00316A6F">
        <w:rPr>
          <w:lang w:val="en-US"/>
        </w:rPr>
        <w:t>ee</w:t>
      </w:r>
      <w:r w:rsidR="00316A6F" w:rsidRPr="00316A6F">
        <w:t>_</w:t>
      </w:r>
      <w:r w:rsidR="00316A6F" w:rsidRPr="00316A6F">
        <w:rPr>
          <w:lang w:val="en-US"/>
        </w:rPr>
        <w:t>programm</w:t>
      </w:r>
      <w:r w:rsidR="00316A6F" w:rsidRPr="00316A6F">
        <w:t>/</w:t>
      </w:r>
      <w:r w:rsidR="00316A6F" w:rsidRPr="00316A6F">
        <w:rPr>
          <w:lang w:val="en-US"/>
        </w:rPr>
        <w:t>get</w:t>
      </w:r>
      <w:r w:rsidR="00316A6F" w:rsidRPr="00316A6F">
        <w:t>_</w:t>
      </w:r>
      <w:r w:rsidR="00316A6F" w:rsidRPr="00316A6F">
        <w:rPr>
          <w:lang w:val="en-US"/>
        </w:rPr>
        <w:t>ee</w:t>
      </w:r>
      <w:r w:rsidR="00316A6F" w:rsidRPr="00316A6F">
        <w:t>_</w:t>
      </w:r>
      <w:r w:rsidR="00316A6F" w:rsidRPr="00316A6F">
        <w:rPr>
          <w:lang w:val="en-US"/>
        </w:rPr>
        <w:t>program</w:t>
      </w:r>
      <w:r w:rsidR="00316A6F" w:rsidRPr="00316A6F">
        <w:t>)</w:t>
      </w:r>
      <w:r>
        <w:t xml:space="preserve"> принимающий на вход идентификатор </w:t>
      </w:r>
      <w:r>
        <w:lastRenderedPageBreak/>
        <w:t>организации</w:t>
      </w:r>
      <w:r w:rsidR="00316A6F" w:rsidRPr="00316A6F">
        <w:t xml:space="preserve"> (</w:t>
      </w:r>
      <w:r w:rsidR="00316A6F">
        <w:rPr>
          <w:lang w:val="en-US"/>
        </w:rPr>
        <w:t>id</w:t>
      </w:r>
      <w:r w:rsidR="00316A6F" w:rsidRPr="00316A6F">
        <w:t>_</w:t>
      </w:r>
      <w:r w:rsidR="00316A6F">
        <w:rPr>
          <w:lang w:val="en-US"/>
        </w:rPr>
        <w:t>eobject</w:t>
      </w:r>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r>
        <w:rPr>
          <w:lang w:val="en-US"/>
        </w:rPr>
        <w:t>nginx</w:t>
      </w:r>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предпросмотр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19046C">
      <w:pPr>
        <w:pStyle w:val="2"/>
        <w:numPr>
          <w:ilvl w:val="1"/>
          <w:numId w:val="50"/>
        </w:numPr>
        <w:spacing w:line="360" w:lineRule="auto"/>
        <w:ind w:left="0" w:firstLine="709"/>
      </w:pPr>
      <w:bookmarkStart w:id="44" w:name="_Toc103731714"/>
      <w:r w:rsidRPr="00887D20">
        <w:t xml:space="preserve">Реализация </w:t>
      </w:r>
      <w:r w:rsidR="00DD5D47" w:rsidRPr="00887D20">
        <w:t>подсистемы</w:t>
      </w:r>
      <w:r w:rsidRPr="00887D20">
        <w:t xml:space="preserve"> оплаты</w:t>
      </w:r>
      <w:bookmarkEnd w:id="44"/>
    </w:p>
    <w:p w14:paraId="04C54EB5" w14:textId="65B71F8A"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3F51B19D" w14:textId="3C179B71" w:rsidR="003134D2" w:rsidRDefault="003134D2" w:rsidP="00887D20">
      <w:pPr>
        <w:ind w:firstLine="0"/>
        <w:jc w:val="center"/>
      </w:pPr>
    </w:p>
    <w:p w14:paraId="70B31BDC" w14:textId="426114CE" w:rsidR="003134D2" w:rsidRDefault="00B041F9" w:rsidP="00887D20">
      <w:pPr>
        <w:ind w:firstLine="0"/>
        <w:jc w:val="center"/>
      </w:pPr>
      <w:r>
        <w:rPr>
          <w:noProof/>
        </w:rPr>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2DBB5C89"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p>
    <w:p w14:paraId="2B2F48AE" w14:textId="66A10623" w:rsidR="004027DC" w:rsidRDefault="003134D2" w:rsidP="004027DC">
      <w:r>
        <w:lastRenderedPageBreak/>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45" w:name="_Toc103731715"/>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r w:rsidR="000A3357">
        <w:rPr>
          <w:lang w:val="en-US"/>
        </w:rPr>
        <w:t>ayInfo</w:t>
      </w:r>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r>
        <w:rPr>
          <w:lang w:val="en-US"/>
        </w:rPr>
        <w:t>PayInfo</w:t>
      </w:r>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4747A726" w14:textId="77777777" w:rsidR="0020067A" w:rsidRDefault="0020067A" w:rsidP="0020067A">
      <w:pPr>
        <w:ind w:firstLine="0"/>
      </w:pPr>
    </w:p>
    <w:p w14:paraId="769A6A41" w14:textId="77777777" w:rsidR="00136746" w:rsidRPr="00136746" w:rsidRDefault="00136746" w:rsidP="00136746">
      <w:pPr>
        <w:pStyle w:val="aff0"/>
      </w:pPr>
      <w:r w:rsidRPr="00136746">
        <w:t>class ControllerPayEmployer:</w:t>
      </w:r>
    </w:p>
    <w:p w14:paraId="1CEB2C09" w14:textId="3F5C7911" w:rsidR="00136746" w:rsidRPr="00136746" w:rsidRDefault="00136746" w:rsidP="00136746">
      <w:pPr>
        <w:pStyle w:val="aff0"/>
      </w:pPr>
      <w:r w:rsidRPr="00136746">
        <w:t xml:space="preserve">  def __init__(self, emp: Employer):</w:t>
      </w:r>
    </w:p>
    <w:p w14:paraId="31FBA1B5" w14:textId="14EA17A3" w:rsidR="00136746" w:rsidRDefault="00136746" w:rsidP="00136746">
      <w:pPr>
        <w:pStyle w:val="aff0"/>
      </w:pPr>
      <w:r w:rsidRPr="00136746">
        <w:t xml:space="preserve">    </w:t>
      </w:r>
      <w:r>
        <w:t>self.emp = emp</w:t>
      </w:r>
    </w:p>
    <w:p w14:paraId="1D77770C" w14:textId="58C24636" w:rsidR="00136746" w:rsidRDefault="00136746" w:rsidP="00136746">
      <w:pPr>
        <w:pStyle w:val="aff0"/>
      </w:pPr>
      <w:r w:rsidRPr="00136746">
        <w:lastRenderedPageBreak/>
        <w:t xml:space="preserve">  </w:t>
      </w:r>
      <w:r>
        <w:t>def is_allowed_download(self):</w:t>
      </w:r>
    </w:p>
    <w:p w14:paraId="0B1EB61E" w14:textId="01938F38" w:rsidR="00136746" w:rsidRDefault="00136746" w:rsidP="00136746">
      <w:pPr>
        <w:pStyle w:val="aff0"/>
      </w:pPr>
      <w:r>
        <w:t xml:space="preserve">  </w:t>
      </w:r>
      <w:r w:rsidRPr="00136746">
        <w:t xml:space="preserve">  </w:t>
      </w:r>
      <w:r>
        <w:t>pays = Pay.objects.filter(user=self.emp,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46" w:name="_Toc103731716"/>
      <w:r w:rsidRPr="009723E7">
        <w:t>Реализация модуля взаимодействия с банковской системой</w:t>
      </w:r>
      <w:bookmarkEnd w:id="46"/>
    </w:p>
    <w:p w14:paraId="5CFDB870" w14:textId="05C8766B"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 xml:space="preserve">запросов.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2B6862B1">
            <wp:extent cx="4581426" cy="3913853"/>
            <wp:effectExtent l="0" t="0" r="3810" b="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4610481" cy="3938675"/>
                    </a:xfrm>
                    <a:prstGeom prst="rect">
                      <a:avLst/>
                    </a:prstGeom>
                  </pic:spPr>
                </pic:pic>
              </a:graphicData>
            </a:graphic>
          </wp:inline>
        </w:drawing>
      </w:r>
    </w:p>
    <w:p w14:paraId="51556345" w14:textId="5E9EEEE6"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p>
    <w:p w14:paraId="36D39671" w14:textId="6AAF28AE" w:rsidR="004E2FCA" w:rsidRDefault="005B1C35" w:rsidP="009723E7">
      <w:r>
        <w:lastRenderedPageBreak/>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r>
        <w:rPr>
          <w:lang w:val="en-US"/>
        </w:rPr>
        <w:t>PayEmployer</w:t>
      </w:r>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C70574">
      <w:pPr>
        <w:pStyle w:val="3"/>
        <w:numPr>
          <w:ilvl w:val="2"/>
          <w:numId w:val="51"/>
        </w:numPr>
        <w:spacing w:line="360" w:lineRule="auto"/>
        <w:ind w:left="0" w:firstLine="709"/>
        <w:rPr>
          <w:lang w:val="en-US"/>
        </w:rPr>
      </w:pPr>
      <w:bookmarkStart w:id="47" w:name="_Toc103731717"/>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r w:rsidR="00224736">
        <w:rPr>
          <w:lang w:val="en-US"/>
        </w:rPr>
        <w:t>ViewSet</w:t>
      </w:r>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т.к.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action(detail=False, methods=['</w:t>
      </w:r>
      <w:r>
        <w:t>post</w:t>
      </w:r>
      <w:r w:rsidRPr="00224736">
        <w:t>'], name='</w:t>
      </w:r>
      <w:r>
        <w:t>private_pay</w:t>
      </w:r>
      <w:r w:rsidRPr="00224736">
        <w:t>')</w:t>
      </w:r>
    </w:p>
    <w:p w14:paraId="28D338A3" w14:textId="77777777" w:rsidR="003D5FEE" w:rsidRDefault="003D5FEE" w:rsidP="003D5FEE">
      <w:pPr>
        <w:pStyle w:val="aff0"/>
      </w:pPr>
      <w:r>
        <w:t>def private_pay(self, request):</w:t>
      </w:r>
    </w:p>
    <w:p w14:paraId="4A3082A8" w14:textId="77777777" w:rsidR="003D5FEE" w:rsidRDefault="003D5FEE" w:rsidP="003D5FEE">
      <w:pPr>
        <w:pStyle w:val="aff0"/>
      </w:pPr>
      <w:r>
        <w:t xml:space="preserve">  user = request.user</w:t>
      </w:r>
    </w:p>
    <w:p w14:paraId="42113EC6" w14:textId="77777777" w:rsidR="003D5FEE" w:rsidRDefault="003D5FEE" w:rsidP="003D5FEE">
      <w:pPr>
        <w:pStyle w:val="aff0"/>
      </w:pPr>
      <w:r>
        <w:t xml:space="preserve">  controller_pay = ControllerPays()</w:t>
      </w:r>
    </w:p>
    <w:p w14:paraId="2AA2004E" w14:textId="77777777" w:rsidR="003D5FEE" w:rsidRDefault="003D5FEE" w:rsidP="003D5FEE">
      <w:pPr>
        <w:pStyle w:val="aff0"/>
      </w:pPr>
      <w:r>
        <w:t xml:space="preserve">  controller_pay.create_pay(emp=user.employer,</w:t>
      </w:r>
    </w:p>
    <w:p w14:paraId="23F28A07" w14:textId="77777777" w:rsidR="003D5FEE" w:rsidRDefault="003D5FEE" w:rsidP="003D5FEE">
      <w:pPr>
        <w:pStyle w:val="aff0"/>
      </w:pPr>
      <w:r>
        <w:t xml:space="preserve">                            customer_email=user.email)</w:t>
      </w:r>
    </w:p>
    <w:p w14:paraId="2AA5F248" w14:textId="77777777" w:rsidR="003D5FEE" w:rsidRDefault="003D5FEE" w:rsidP="003D5FEE">
      <w:pPr>
        <w:pStyle w:val="aff0"/>
      </w:pPr>
      <w:r>
        <w:t xml:space="preserve">  return Response({</w:t>
      </w:r>
    </w:p>
    <w:p w14:paraId="3B4C6F6D" w14:textId="77777777" w:rsidR="003D5FEE" w:rsidRDefault="003D5FEE" w:rsidP="003D5FEE">
      <w:pPr>
        <w:pStyle w:val="aff0"/>
      </w:pPr>
      <w:r>
        <w:t xml:space="preserve">           'url':controller_pay.execute_pay()</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lastRenderedPageBreak/>
        <w:t>CRUD</w:t>
      </w:r>
      <w:r w:rsidRPr="00B45366">
        <w:t xml:space="preserve"> </w:t>
      </w:r>
      <w:r>
        <w:rPr>
          <w:lang w:val="en-US"/>
        </w:rPr>
        <w:t>API</w:t>
      </w:r>
      <w:r w:rsidRPr="00B45366">
        <w:t xml:space="preserve"> </w:t>
      </w:r>
      <w:r>
        <w:t xml:space="preserve">для хранения платежных реквизитов (изменение модели </w:t>
      </w:r>
      <w:r>
        <w:rPr>
          <w:lang w:val="en-US"/>
        </w:rPr>
        <w:t>PayInfo</w:t>
      </w:r>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r>
        <w:rPr>
          <w:lang w:val="en-US"/>
        </w:rPr>
        <w:t>ModelViewSet</w:t>
      </w:r>
      <w:r w:rsidRPr="00B45366">
        <w:t xml:space="preserve"> </w:t>
      </w:r>
      <w:r>
        <w:t xml:space="preserve">и </w:t>
      </w:r>
      <w:r>
        <w:rPr>
          <w:lang w:val="en-US"/>
        </w:rPr>
        <w:t>ModelSerializer</w:t>
      </w:r>
      <w:r w:rsidRPr="00B45366">
        <w:t>.</w:t>
      </w:r>
    </w:p>
    <w:p w14:paraId="7135615B" w14:textId="32F7C0F7" w:rsidR="00C70F74" w:rsidRPr="00BB57D3" w:rsidRDefault="00C70F74" w:rsidP="0019046C">
      <w:pPr>
        <w:pStyle w:val="2"/>
        <w:numPr>
          <w:ilvl w:val="1"/>
          <w:numId w:val="50"/>
        </w:numPr>
        <w:spacing w:line="360" w:lineRule="auto"/>
        <w:ind w:left="0" w:firstLine="709"/>
      </w:pPr>
      <w:bookmarkStart w:id="48" w:name="_Toc103731718"/>
      <w:r w:rsidRPr="00BB57D3">
        <w:t>Алгоритм подбора энергосберегающих мероприятий</w:t>
      </w:r>
      <w:bookmarkEnd w:id="48"/>
    </w:p>
    <w:p w14:paraId="5485C0ED" w14:textId="52532932"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172AD45D"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r>
        <w:rPr>
          <w:lang w:val="en-US"/>
        </w:rPr>
        <w:t>EventAdvicer</w:t>
      </w:r>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class EventAdviser:</w:t>
      </w:r>
    </w:p>
    <w:p w14:paraId="3D24E945" w14:textId="71449574" w:rsidR="00BB57D3" w:rsidRPr="00BB57D3" w:rsidRDefault="00BB57D3" w:rsidP="00BB57D3">
      <w:pPr>
        <w:pStyle w:val="aff0"/>
      </w:pPr>
      <w:r>
        <w:t xml:space="preserve">  </w:t>
      </w:r>
      <w:r w:rsidRPr="00BB57D3">
        <w:t>def __init__(self, eobject: EObject):</w:t>
      </w:r>
    </w:p>
    <w:p w14:paraId="2D420245" w14:textId="350CF251" w:rsidR="00BB57D3" w:rsidRDefault="00BB57D3" w:rsidP="00BB57D3">
      <w:pPr>
        <w:pStyle w:val="aff0"/>
      </w:pPr>
      <w:r w:rsidRPr="00BB57D3">
        <w:t xml:space="preserve">  </w:t>
      </w:r>
      <w:r>
        <w:t xml:space="preserve">  self.eobject = eobject</w:t>
      </w:r>
    </w:p>
    <w:p w14:paraId="49CC440B" w14:textId="5A5808DC" w:rsidR="00C60367" w:rsidRDefault="00C60367" w:rsidP="00C60367">
      <w:pPr>
        <w:pStyle w:val="aff0"/>
        <w:ind w:left="708" w:firstLine="0"/>
      </w:pPr>
      <w:r>
        <w:lastRenderedPageBreak/>
        <w:t xml:space="preserve">  ...</w:t>
      </w:r>
    </w:p>
    <w:p w14:paraId="02075A74" w14:textId="68E239B2" w:rsidR="00BB57D3" w:rsidRPr="00BB57D3" w:rsidRDefault="00C60367" w:rsidP="00BB57D3">
      <w:pPr>
        <w:pStyle w:val="aff0"/>
      </w:pPr>
      <w:r w:rsidRPr="00C60367">
        <w:t xml:space="preserve">  </w:t>
      </w:r>
      <w:r w:rsidR="00BB57D3" w:rsidRPr="00BB57D3">
        <w:t>def generate_advice_events(self) -&gt; list:</w:t>
      </w:r>
    </w:p>
    <w:p w14:paraId="6F25D447" w14:textId="1929AD04" w:rsidR="00BB57D3" w:rsidRPr="00BB57D3" w:rsidRDefault="00BB57D3" w:rsidP="00BB57D3">
      <w:pPr>
        <w:pStyle w:val="aff0"/>
      </w:pPr>
      <w:r w:rsidRPr="00BB57D3">
        <w:t xml:space="preserve">  </w:t>
      </w:r>
      <w:r>
        <w:t xml:space="preserve">  </w:t>
      </w:r>
      <w:r w:rsidRPr="00BB57D3">
        <w:t>buildings = self.eobject.buildings.filter()</w:t>
      </w:r>
    </w:p>
    <w:p w14:paraId="194D9438" w14:textId="6EDF38E2" w:rsidR="00BB57D3" w:rsidRPr="00BB57D3" w:rsidRDefault="00BB57D3" w:rsidP="00BB57D3">
      <w:pPr>
        <w:pStyle w:val="aff0"/>
      </w:pPr>
      <w:r w:rsidRPr="00BB57D3">
        <w:t xml:space="preserve">    list_advices = [Event.objects.create(percentage_saved=0,</w:t>
      </w:r>
    </w:p>
    <w:p w14:paraId="12917EC1" w14:textId="6C7EC406" w:rsidR="00BB57D3" w:rsidRDefault="00BB57D3" w:rsidP="00BB57D3">
      <w:pPr>
        <w:pStyle w:val="aff0"/>
      </w:pPr>
      <w:r w:rsidRPr="00BB57D3">
        <w:t xml:space="preserve">                                </w:t>
      </w:r>
      <w:r>
        <w:t xml:space="preserve">  </w:t>
      </w:r>
      <w:r w:rsidRPr="00BB57D3">
        <w:t xml:space="preserve">             cost_event=0</w:t>
      </w:r>
      <w:r>
        <w:t>,</w:t>
      </w:r>
    </w:p>
    <w:p w14:paraId="25EAFC41" w14:textId="4496CD57" w:rsidR="00BB57D3" w:rsidRPr="00BB57D3" w:rsidRDefault="00BB57D3" w:rsidP="00BB57D3">
      <w:pPr>
        <w:pStyle w:val="aff0"/>
      </w:pPr>
      <w:r>
        <w:t xml:space="preserve">                                </w:t>
      </w:r>
      <w:r w:rsidRPr="00BB57D3">
        <w:t xml:space="preserve"> building=buildings.first(),</w:t>
      </w:r>
    </w:p>
    <w:p w14:paraId="00186D7B" w14:textId="77777777" w:rsidR="00BB57D3" w:rsidRDefault="00BB57D3" w:rsidP="00BB57D3">
      <w:pPr>
        <w:pStyle w:val="aff0"/>
      </w:pPr>
      <w:r>
        <w:t xml:space="preserve">                        </w:t>
      </w:r>
      <w:r w:rsidRPr="00BB57D3">
        <w:t>year=self.eobject.base_pes_year + 1,</w:t>
      </w:r>
    </w:p>
    <w:p w14:paraId="095F0710" w14:textId="3883897E" w:rsidR="00BB57D3" w:rsidRPr="00BB57D3" w:rsidRDefault="00BB57D3" w:rsidP="00C60367">
      <w:pPr>
        <w:pStyle w:val="aff0"/>
      </w:pPr>
      <w:r>
        <w:t xml:space="preserve">          </w:t>
      </w:r>
      <w:r w:rsidRPr="00BB57D3">
        <w:t>type_event=DictTypeOfEvents.objects.get(type=35))]</w:t>
      </w:r>
    </w:p>
    <w:p w14:paraId="1D9EB3A7" w14:textId="40540076" w:rsidR="00BB57D3" w:rsidRPr="00BB57D3" w:rsidRDefault="00C60367" w:rsidP="00BB57D3">
      <w:pPr>
        <w:pStyle w:val="aff0"/>
      </w:pPr>
      <w:r>
        <w:t xml:space="preserve">    </w:t>
      </w:r>
      <w:r w:rsidR="00BB57D3" w:rsidRPr="00BB57D3">
        <w:t>list_advices += self._get_heating_advice_events_type()</w:t>
      </w:r>
    </w:p>
    <w:p w14:paraId="0A46F891" w14:textId="60730B40" w:rsidR="00BB57D3" w:rsidRPr="00BB57D3" w:rsidRDefault="00C60367" w:rsidP="00C60367">
      <w:pPr>
        <w:pStyle w:val="aff0"/>
      </w:pPr>
      <w:r>
        <w:t xml:space="preserve">    </w:t>
      </w:r>
      <w:r w:rsidR="00BB57D3" w:rsidRPr="00BB57D3">
        <w:t>list_advices += self._get_input_advice_events_type()</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r w:rsidR="00BB57D3">
        <w:t>advices</w:t>
      </w:r>
    </w:p>
    <w:p w14:paraId="31B19E8C" w14:textId="77777777" w:rsidR="00907972" w:rsidRDefault="00907972" w:rsidP="00C60367"/>
    <w:p w14:paraId="63A920D6" w14:textId="14B65398" w:rsidR="00C60367" w:rsidRDefault="00C60367" w:rsidP="00C60367">
      <w:r>
        <w:t>При создании E</w:t>
      </w:r>
      <w:r>
        <w:rPr>
          <w:lang w:val="en-US"/>
        </w:rPr>
        <w:t>ventAdvicer</w:t>
      </w:r>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19046C">
      <w:pPr>
        <w:pStyle w:val="2"/>
        <w:numPr>
          <w:ilvl w:val="1"/>
          <w:numId w:val="50"/>
        </w:numPr>
        <w:spacing w:line="360" w:lineRule="auto"/>
        <w:ind w:left="0" w:firstLine="709"/>
      </w:pPr>
      <w:bookmarkStart w:id="49" w:name="_Toc103731719"/>
      <w:r w:rsidRPr="003D1BE4">
        <w:t>Реализация подсистемы</w:t>
      </w:r>
      <w:r w:rsidR="00E34548" w:rsidRPr="003D1BE4">
        <w:t xml:space="preserve"> в</w:t>
      </w:r>
      <w:r w:rsidR="00AE7FB5" w:rsidRPr="003D1BE4">
        <w:t>алидаци</w:t>
      </w:r>
      <w:r w:rsidRPr="003D1BE4">
        <w:t>и</w:t>
      </w:r>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50" w:name="_Toc103731720"/>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54F9C8E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Python с </w:t>
      </w:r>
      <w:r w:rsidR="00165B9D">
        <w:t>использованием библиотеки Keras</w:t>
      </w:r>
      <w:r w:rsidR="007D2344">
        <w:fldChar w:fldCharType="begin" w:fldLock="1"/>
      </w:r>
      <w:r w:rsidR="00CD415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1,42]","plainTextFormattedCitation":"[41,42]","previouslyFormattedCitation":"[41,42]"},"properties":{"noteIndex":0},"schema":"https://github.com/citation-style-language/schema/raw/master/csl-citation.json"}</w:instrText>
      </w:r>
      <w:r w:rsidR="007D2344">
        <w:fldChar w:fldCharType="separate"/>
      </w:r>
      <w:r w:rsidR="00F15CFD" w:rsidRPr="00F15CFD">
        <w:rPr>
          <w:noProof/>
        </w:rPr>
        <w:t>[41,42]</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model = Sequential()</w:t>
      </w:r>
    </w:p>
    <w:p w14:paraId="6F0D1465" w14:textId="77777777" w:rsidR="00D3231C" w:rsidRPr="00CC24C9" w:rsidRDefault="00D3231C" w:rsidP="00D11509">
      <w:pPr>
        <w:pStyle w:val="aff0"/>
      </w:pPr>
      <w:r w:rsidRPr="00CC24C9">
        <w:t>model.add(Dense(56, input_dim=28, activation='elu'))</w:t>
      </w:r>
    </w:p>
    <w:p w14:paraId="63D45DFA" w14:textId="77777777" w:rsidR="00D3231C" w:rsidRPr="00CC24C9" w:rsidRDefault="00D3231C" w:rsidP="00D11509">
      <w:pPr>
        <w:pStyle w:val="aff0"/>
      </w:pPr>
      <w:r w:rsidRPr="00CC24C9">
        <w:lastRenderedPageBreak/>
        <w:t>model.add(Dense(112, input_dim=56, activation='elu'))</w:t>
      </w:r>
    </w:p>
    <w:p w14:paraId="65262040" w14:textId="77777777" w:rsidR="00D3231C" w:rsidRPr="00CC24C9" w:rsidRDefault="00D3231C" w:rsidP="00D11509">
      <w:pPr>
        <w:pStyle w:val="aff0"/>
      </w:pPr>
      <w:r w:rsidRPr="00CC24C9">
        <w:t>model.add(Dense(1, activation='sigmoid'))</w:t>
      </w:r>
    </w:p>
    <w:p w14:paraId="02B02EB1" w14:textId="34BA0072" w:rsidR="00D3231C" w:rsidRDefault="00D3231C" w:rsidP="00D11509">
      <w:pPr>
        <w:pStyle w:val="aff0"/>
      </w:pPr>
      <w:r w:rsidRPr="00CC24C9">
        <w:t>model.compile(loss='binary_crossentropy',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r>
        <w:rPr>
          <w:lang w:val="en-US"/>
        </w:rPr>
        <w:t>Keras</w:t>
      </w:r>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51" w:name="_Toc103731721"/>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51"/>
    </w:p>
    <w:p w14:paraId="539F4AB1" w14:textId="65C0E87D"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97622" cy="1554167"/>
                    </a:xfrm>
                    <a:prstGeom prst="rect">
                      <a:avLst/>
                    </a:prstGeom>
                  </pic:spPr>
                </pic:pic>
              </a:graphicData>
            </a:graphic>
          </wp:inline>
        </w:drawing>
      </w:r>
    </w:p>
    <w:p w14:paraId="37F4C792" w14:textId="1114C7C4"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валидации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классификатор определяет корректность и консистентность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52" w:name="_Toc103731722"/>
      <w:r w:rsidRPr="003B6E7C">
        <w:lastRenderedPageBreak/>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03F722F4" w:rsidR="00C70F74" w:rsidRDefault="0063307D" w:rsidP="00C70F74">
      <w:pPr>
        <w:ind w:firstLine="0"/>
        <w:jc w:val="center"/>
      </w:pPr>
      <w:r w:rsidRPr="0063307D">
        <w:rPr>
          <w:noProof/>
        </w:rPr>
        <w:drawing>
          <wp:inline distT="0" distB="0" distL="0" distR="0" wp14:anchorId="3B04ACF4" wp14:editId="3D6BDCF7">
            <wp:extent cx="4064000" cy="3048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64000" cy="3048000"/>
                    </a:xfrm>
                    <a:prstGeom prst="rect">
                      <a:avLst/>
                    </a:prstGeom>
                  </pic:spPr>
                </pic:pic>
              </a:graphicData>
            </a:graphic>
          </wp:inline>
        </w:drawing>
      </w:r>
    </w:p>
    <w:p w14:paraId="771034AB" w14:textId="4343FCD4"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ассификатора для валидации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accuracy) и потери (loss)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xml:space="preserve">, следовательно пользователь в любом случае должен перепроверять </w:t>
      </w:r>
      <w:r>
        <w:lastRenderedPageBreak/>
        <w:t>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19046C">
      <w:pPr>
        <w:pStyle w:val="2"/>
        <w:numPr>
          <w:ilvl w:val="1"/>
          <w:numId w:val="50"/>
        </w:numPr>
        <w:spacing w:line="360" w:lineRule="auto"/>
        <w:ind w:left="0" w:firstLine="709"/>
      </w:pPr>
      <w:bookmarkStart w:id="53" w:name="_Toc103731723"/>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r>
        <w:rPr>
          <w:lang w:val="en-US"/>
        </w:rPr>
        <w:t>ypeScript</w:t>
      </w:r>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54" w:name="_Toc103731724"/>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роутинга.</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const { currentRol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Главная',</w:t>
      </w:r>
    </w:p>
    <w:p w14:paraId="05681EF5" w14:textId="5AB6A264" w:rsidR="00E43CD4" w:rsidRDefault="00E43CD4" w:rsidP="00E43CD4">
      <w:pPr>
        <w:pStyle w:val="aff0"/>
      </w:pPr>
      <w:r>
        <w:t xml:space="preserve">  </w:t>
      </w:r>
      <w:r w:rsidRPr="00E43CD4">
        <w:t xml:space="preserve">  </w:t>
      </w:r>
      <w:r>
        <w:t>href: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currentRole === C.ROLES.ADMIN) {</w:t>
      </w:r>
    </w:p>
    <w:p w14:paraId="37EED89E" w14:textId="4C11A3A0" w:rsidR="00E43CD4" w:rsidRPr="00E43CD4" w:rsidRDefault="00E43CD4" w:rsidP="00E43CD4">
      <w:pPr>
        <w:pStyle w:val="aff0"/>
        <w:rPr>
          <w:lang w:val="ru-RU"/>
        </w:rPr>
      </w:pPr>
      <w:r>
        <w:t xml:space="preserve">  routes</w:t>
      </w:r>
      <w:r w:rsidRPr="00E43CD4">
        <w:rPr>
          <w:lang w:val="ru-RU"/>
        </w:rPr>
        <w:t>.</w:t>
      </w:r>
      <w:r>
        <w:t>push</w:t>
      </w:r>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r>
        <w:t>href: '/admin_lk/eobjects',</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lastRenderedPageBreak/>
        <w:t>return</w:t>
      </w:r>
      <w:r w:rsidRPr="00D3461C">
        <w:rPr>
          <w:lang w:val="ru-RU"/>
        </w:rPr>
        <w:t xml:space="preserve"> </w:t>
      </w:r>
      <w:r>
        <w:t>routes</w:t>
      </w:r>
      <w:r w:rsidRPr="00D3461C">
        <w:rPr>
          <w:lang w:val="ru-RU"/>
        </w:rPr>
        <w:t>;</w:t>
      </w:r>
    </w:p>
    <w:p w14:paraId="4DDBEB8D" w14:textId="5ACF13C1" w:rsidR="00E43CD4" w:rsidRDefault="00E43CD4" w:rsidP="00E43CD4">
      <w:r>
        <w:tab/>
      </w:r>
    </w:p>
    <w:p w14:paraId="5535BF29" w14:textId="51009DAB" w:rsidR="00E43CD4" w:rsidRDefault="00E43CD4" w:rsidP="00E43CD4">
      <w:r w:rsidRPr="00E43CD4">
        <w:t>Д</w:t>
      </w:r>
      <w:r>
        <w:t>ля сопоставления U</w:t>
      </w:r>
      <w:r>
        <w:rPr>
          <w:lang w:val="en-US"/>
        </w:rPr>
        <w:t>RL</w:t>
      </w:r>
      <w:r w:rsidRPr="00E43CD4">
        <w:t xml:space="preserve"> и</w:t>
      </w:r>
      <w:r>
        <w:t xml:space="preserve"> экранной формы используется компонент </w:t>
      </w:r>
      <w:r>
        <w:rPr>
          <w:lang w:val="en-US"/>
        </w:rPr>
        <w:t>RouteList</w:t>
      </w:r>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t>return routes.map(({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
    <w:p w14:paraId="76AC9A3D" w14:textId="1201A722" w:rsidR="00AE208D" w:rsidRPr="00AE208D" w:rsidRDefault="00AE208D" w:rsidP="00AE208D">
      <w:pPr>
        <w:pStyle w:val="aff0"/>
      </w:pPr>
      <w:r w:rsidRPr="00AE208D">
        <w:t xml:space="preserve">      allowedHrefs.includes(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r>
        <w:t>NoAccess</w:t>
      </w:r>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r>
        <w:rPr>
          <w:lang w:val="en-US"/>
        </w:rPr>
        <w:t>NoAccess</w:t>
      </w:r>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55" w:name="_Toc103731725"/>
      <w:r w:rsidRPr="00401B32">
        <w:t>Компоненты и контейнеры</w:t>
      </w:r>
      <w:r w:rsidR="00C1136D" w:rsidRPr="00401B32">
        <w:t xml:space="preserve"> </w:t>
      </w:r>
      <w:r w:rsidR="00401B32" w:rsidRPr="00401B32">
        <w:t xml:space="preserve">фреймворка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6B2C2118" w:rsidR="0020067A" w:rsidRDefault="0020067A" w:rsidP="0044338E">
      <w:r>
        <w:t>Так же контейнер может и сам представлять из себя компонент для другого контейнера. Например, контейнер модального окна для отправки обратной связи, содержит такие компоненты как поля ввода и кнопки, но в тоже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r>
        <w:rPr>
          <w:lang w:val="en-US"/>
        </w:rPr>
        <w:t>API</w:t>
      </w:r>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lastRenderedPageBreak/>
        <w:drawing>
          <wp:inline distT="0" distB="0" distL="0" distR="0" wp14:anchorId="75026BC8" wp14:editId="6C5711D3">
            <wp:extent cx="3595682" cy="2215299"/>
            <wp:effectExtent l="0" t="0" r="0"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13736" cy="2288032"/>
                    </a:xfrm>
                    <a:prstGeom prst="rect">
                      <a:avLst/>
                    </a:prstGeom>
                  </pic:spPr>
                </pic:pic>
              </a:graphicData>
            </a:graphic>
          </wp:inline>
        </w:drawing>
      </w:r>
    </w:p>
    <w:p w14:paraId="720AEDBE" w14:textId="05BA1665"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t xml:space="preserve"> </w:t>
      </w:r>
    </w:p>
    <w:p w14:paraId="254E449E" w14:textId="0D2A88DF" w:rsidR="00136FA5" w:rsidRDefault="00136FA5" w:rsidP="00AB69DA">
      <w:pPr>
        <w:ind w:firstLine="0"/>
        <w:jc w:val="center"/>
      </w:pP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C87CD0">
      <w:pPr>
        <w:pStyle w:val="3"/>
        <w:numPr>
          <w:ilvl w:val="2"/>
          <w:numId w:val="53"/>
        </w:numPr>
        <w:spacing w:line="360" w:lineRule="auto"/>
        <w:ind w:left="0" w:firstLine="709"/>
      </w:pPr>
      <w:bookmarkStart w:id="56" w:name="_Toc103731726"/>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r>
        <w:rPr>
          <w:lang w:val="en-US"/>
        </w:rPr>
        <w:t>fetchApiSendJson</w:t>
      </w:r>
      <w:r w:rsidRPr="00D3461C">
        <w:t>.</w:t>
      </w:r>
    </w:p>
    <w:p w14:paraId="5686EEF9" w14:textId="77777777" w:rsidR="00C35BB0" w:rsidRPr="00D3461C" w:rsidRDefault="00C35BB0" w:rsidP="00421B6B"/>
    <w:p w14:paraId="78759EDB" w14:textId="77777777" w:rsidR="00C35BB0" w:rsidRPr="001D3A74" w:rsidRDefault="00C35BB0" w:rsidP="00C35BB0">
      <w:pPr>
        <w:pStyle w:val="aff0"/>
        <w:rPr>
          <w:lang w:val="ru-RU"/>
        </w:rPr>
      </w:pPr>
      <w:r w:rsidRPr="00C35BB0">
        <w:t>export</w:t>
      </w:r>
      <w:r w:rsidRPr="001D3A74">
        <w:rPr>
          <w:lang w:val="ru-RU"/>
        </w:rPr>
        <w:t xml:space="preserve"> </w:t>
      </w:r>
      <w:r w:rsidRPr="00C35BB0">
        <w:t>const</w:t>
      </w:r>
      <w:r w:rsidRPr="001D3A74">
        <w:rPr>
          <w:lang w:val="ru-RU"/>
        </w:rPr>
        <w:t xml:space="preserve"> </w:t>
      </w:r>
      <w:r w:rsidRPr="00C35BB0">
        <w:t>fetchApiSendJson</w:t>
      </w:r>
      <w:r w:rsidRPr="001D3A74">
        <w:rPr>
          <w:lang w:val="ru-RU"/>
        </w:rPr>
        <w:t xml:space="preserve"> = (</w:t>
      </w:r>
      <w:r w:rsidRPr="00C35BB0">
        <w:t>url</w:t>
      </w:r>
      <w:r w:rsidRPr="001D3A74">
        <w:rPr>
          <w:lang w:val="ru-RU"/>
        </w:rPr>
        <w:t xml:space="preserve">, </w:t>
      </w:r>
      <w:r w:rsidRPr="00C35BB0">
        <w:t>method</w:t>
      </w:r>
      <w:r w:rsidRPr="001D3A74">
        <w:rPr>
          <w:lang w:val="ru-RU"/>
        </w:rPr>
        <w:t xml:space="preserve">, </w:t>
      </w:r>
      <w:r w:rsidRPr="00C35BB0">
        <w:t>csrftoken</w:t>
      </w:r>
      <w:r w:rsidRPr="001D3A74">
        <w:rPr>
          <w:lang w:val="ru-RU"/>
        </w:rPr>
        <w:t xml:space="preserve">, </w:t>
      </w:r>
      <w:r w:rsidRPr="00C35BB0">
        <w:t>params</w:t>
      </w:r>
      <w:r w:rsidRPr="001D3A74">
        <w:rPr>
          <w:lang w:val="ru-RU"/>
        </w:rPr>
        <w:t xml:space="preserve">) =&gt; </w:t>
      </w:r>
      <w:r w:rsidRPr="00C35BB0">
        <w:t>fetchApi</w:t>
      </w:r>
      <w:r w:rsidRPr="001D3A74">
        <w:rPr>
          <w:lang w:val="ru-RU"/>
        </w:rPr>
        <w:t>(</w:t>
      </w:r>
      <w:r w:rsidRPr="00C35BB0">
        <w:t>url</w:t>
      </w:r>
      <w:r w:rsidRPr="001D3A74">
        <w:rPr>
          <w:lang w:val="ru-RU"/>
        </w:rPr>
        <w:t>, {</w:t>
      </w:r>
    </w:p>
    <w:p w14:paraId="535C3CB5" w14:textId="564501B2" w:rsidR="00C35BB0" w:rsidRPr="00C35BB0" w:rsidRDefault="00C35BB0" w:rsidP="00C35BB0">
      <w:pPr>
        <w:pStyle w:val="aff0"/>
      </w:pPr>
      <w:r w:rsidRPr="001D3A74">
        <w:rPr>
          <w:lang w:val="ru-RU"/>
        </w:rPr>
        <w:t xml:space="preserve">  </w:t>
      </w:r>
      <w:r w:rsidRPr="00C35BB0">
        <w:t>headers: {</w:t>
      </w:r>
    </w:p>
    <w:p w14:paraId="6436C1AE" w14:textId="5D022817" w:rsidR="00C35BB0" w:rsidRPr="00C35BB0" w:rsidRDefault="00C35BB0" w:rsidP="00C35BB0">
      <w:pPr>
        <w:pStyle w:val="aff0"/>
      </w:pPr>
      <w:r w:rsidRPr="00C35BB0">
        <w:t xml:space="preserve">    'X-CSRFToken': csrftoken,</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r w:rsidRPr="00C35BB0">
        <w:t>stringify</w:t>
      </w:r>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1816EA09" w14:textId="30DFE1CC" w:rsidR="00C35BB0" w:rsidRPr="00D3461C" w:rsidRDefault="00C35BB0" w:rsidP="00AE4871">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r>
        <w:rPr>
          <w:lang w:val="en-US"/>
        </w:rPr>
        <w:t>heckStatus</w:t>
      </w:r>
      <w:r w:rsidRPr="00D3461C">
        <w:t xml:space="preserve"> </w:t>
      </w:r>
      <w:r>
        <w:t>и функция h</w:t>
      </w:r>
      <w:r>
        <w:rPr>
          <w:lang w:val="en-US"/>
        </w:rPr>
        <w:t>andleError</w:t>
      </w:r>
      <w:r w:rsidRPr="00D3461C">
        <w:t>.</w:t>
      </w:r>
    </w:p>
    <w:p w14:paraId="03609C95" w14:textId="77777777" w:rsidR="00C35BB0" w:rsidRPr="00D3461C" w:rsidRDefault="00C35BB0" w:rsidP="00C35BB0">
      <w:pPr>
        <w:pStyle w:val="aff0"/>
        <w:rPr>
          <w:lang w:val="ru-RU"/>
        </w:rPr>
      </w:pPr>
      <w:r w:rsidRPr="00C35BB0">
        <w:lastRenderedPageBreak/>
        <w:t>const</w:t>
      </w:r>
      <w:r w:rsidRPr="00D3461C">
        <w:rPr>
          <w:lang w:val="ru-RU"/>
        </w:rPr>
        <w:t xml:space="preserve"> </w:t>
      </w:r>
      <w:r w:rsidRPr="00C35BB0">
        <w:t>checkStatus</w:t>
      </w:r>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const {status} = response;</w:t>
      </w:r>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return getContentByType(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r w:rsidRPr="00C35BB0">
        <w:t>handleError</w:t>
      </w:r>
      <w:r w:rsidRPr="00D3461C">
        <w:rPr>
          <w:lang w:val="ru-RU"/>
        </w:rPr>
        <w:t>(</w:t>
      </w:r>
      <w:r w:rsidRPr="00C35BB0">
        <w:t>response</w:t>
      </w:r>
      <w:r w:rsidRPr="00D3461C">
        <w:rPr>
          <w:lang w:val="ru-RU"/>
        </w:rPr>
        <w:t>);</w:t>
      </w:r>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34F31DCB" w14:textId="77777777" w:rsidR="00907972" w:rsidRDefault="00907972" w:rsidP="00C35BB0"/>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пред просмотра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в реализации алгоритма валидации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46431D88" w:rsidR="00401B32" w:rsidRDefault="00401B32" w:rsidP="0019046C">
      <w:pPr>
        <w:pStyle w:val="1a"/>
        <w:numPr>
          <w:ilvl w:val="0"/>
          <w:numId w:val="50"/>
        </w:numPr>
        <w:ind w:left="0" w:firstLine="709"/>
      </w:pPr>
      <w:bookmarkStart w:id="57" w:name="_Toc103731727"/>
      <w:r>
        <w:lastRenderedPageBreak/>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58" w:name="_Toc103731728"/>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59" w:name="_Toc103731729"/>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Подсистема предпоказа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5A343E18">
            <wp:extent cx="4865829" cy="3091991"/>
            <wp:effectExtent l="0" t="0" r="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4916519" cy="3124202"/>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60" w:name="_Toc103731730"/>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lastRenderedPageBreak/>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C87CD0">
      <w:pPr>
        <w:pStyle w:val="3"/>
        <w:numPr>
          <w:ilvl w:val="2"/>
          <w:numId w:val="54"/>
        </w:numPr>
        <w:spacing w:line="360" w:lineRule="auto"/>
        <w:ind w:left="0" w:firstLine="709"/>
      </w:pPr>
      <w:bookmarkStart w:id="61" w:name="_Toc103731731"/>
      <w:r>
        <w:t xml:space="preserve">Инфраструктура для проведения </w:t>
      </w:r>
      <w:r w:rsidR="00B6597E" w:rsidRPr="000F5E51">
        <w:t>тестирования</w:t>
      </w:r>
      <w:bookmarkEnd w:id="61"/>
    </w:p>
    <w:p w14:paraId="5425C426" w14:textId="71D8AF1A" w:rsidR="000F5E51" w:rsidRDefault="000F5E51" w:rsidP="000F5E51">
      <w:r>
        <w:t>По среде проведения тестирования выполняемые тесты деляться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156E3AD0" w14:textId="40D30100" w:rsidR="000F5E51" w:rsidRDefault="000F5E51" w:rsidP="000F5E51">
      <w:pPr>
        <w:ind w:firstLine="0"/>
      </w:pP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7FE1FF3C">
            <wp:extent cx="4374038" cy="2971203"/>
            <wp:effectExtent l="0" t="0" r="0" b="635"/>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80675" cy="2975712"/>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r>
        <w:rPr>
          <w:lang w:val="en-US"/>
        </w:rPr>
        <w:t>pytest</w:t>
      </w:r>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C87CD0">
      <w:pPr>
        <w:pStyle w:val="3"/>
        <w:numPr>
          <w:ilvl w:val="2"/>
          <w:numId w:val="54"/>
        </w:numPr>
        <w:spacing w:line="360" w:lineRule="auto"/>
        <w:ind w:left="0" w:firstLine="709"/>
      </w:pPr>
      <w:bookmarkStart w:id="62" w:name="_Toc103731732"/>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63" w:name="_Toc103731733"/>
      <w:r w:rsidRPr="00A2566B">
        <w:lastRenderedPageBreak/>
        <w:t>Сроки проведения тестирования</w:t>
      </w:r>
      <w:bookmarkEnd w:id="63"/>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31B6D28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CD415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3]","plainTextFormattedCitation":"[43]","previouslyFormattedCitation":"[43]"},"properties":{"noteIndex":0},"schema":"https://github.com/citation-style-language/schema/raw/master/csl-citation.json"}</w:instrText>
      </w:r>
      <w:r w:rsidR="007D2344">
        <w:fldChar w:fldCharType="separate"/>
      </w:r>
      <w:r w:rsidR="00F15CFD" w:rsidRPr="00F15CFD">
        <w:rPr>
          <w:noProof/>
        </w:rPr>
        <w:t>[43]</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64" w:name="_Toc103731734"/>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Для последовательности и воспроизводимости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3E9CA0AC" w:rsidR="00A2566B" w:rsidRDefault="00A2566B" w:rsidP="00C57BA4">
      <w:pPr>
        <w:pStyle w:val="a3"/>
        <w:numPr>
          <w:ilvl w:val="0"/>
          <w:numId w:val="114"/>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3DC51D7B" w14:textId="47B7C6AC" w:rsidR="00A2566B" w:rsidRDefault="00A2566B" w:rsidP="001E7B0C">
      <w:pPr>
        <w:ind w:firstLine="0"/>
        <w:rPr>
          <w:rFonts w:eastAsia="Calibri"/>
          <w:szCs w:val="28"/>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Выводится сообщение о том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41FEF3FB" w14:textId="42874E73"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lastRenderedPageBreak/>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Предпросмотр»</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Предпросмотр»</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65" w:name="_Toc103731735"/>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lastRenderedPageBreak/>
        <w:t>Т</w:t>
      </w:r>
      <w:r>
        <w:t>естирование СФПЭС осуществлялось с помощью библиотек p</w:t>
      </w:r>
      <w:r>
        <w:rPr>
          <w:lang w:val="en-US"/>
        </w:rPr>
        <w:t>ytest</w:t>
      </w:r>
      <w:r>
        <w:t xml:space="preserve"> </w:t>
      </w:r>
      <w:r w:rsidRPr="00DC2CAC">
        <w:t>(</w:t>
      </w:r>
      <w:r>
        <w:t>реализация автотестов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C87CD0">
      <w:pPr>
        <w:pStyle w:val="3"/>
        <w:numPr>
          <w:ilvl w:val="2"/>
          <w:numId w:val="54"/>
        </w:numPr>
        <w:spacing w:line="360" w:lineRule="auto"/>
        <w:ind w:left="0" w:firstLine="709"/>
      </w:pPr>
      <w:bookmarkStart w:id="66" w:name="_Toc103731736"/>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r>
        <w:rPr>
          <w:lang w:val="en-US"/>
        </w:rPr>
        <w:t>ytest</w:t>
      </w:r>
      <w:r>
        <w:t>, для реализации теста необходимо объявить функцию с названием содержащим t</w:t>
      </w:r>
      <w:r>
        <w:rPr>
          <w:lang w:val="en-US"/>
        </w:rPr>
        <w:t>est</w:t>
      </w:r>
      <w:r w:rsidRPr="00C06705">
        <w:t xml:space="preserve">_. </w:t>
      </w:r>
      <w:r>
        <w:t>При запуске автотестов p</w:t>
      </w:r>
      <w:r>
        <w:rPr>
          <w:lang w:val="en-US"/>
        </w:rPr>
        <w:t>ytest</w:t>
      </w:r>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pytest.mark.django_db</w:t>
      </w:r>
    </w:p>
    <w:p w14:paraId="324D728C" w14:textId="77777777" w:rsidR="00136FA5" w:rsidRDefault="00C06705" w:rsidP="00C06705">
      <w:pPr>
        <w:pStyle w:val="aff0"/>
      </w:pPr>
      <w:r w:rsidRPr="00C06705">
        <w:t>def test_create_with_fake_duration(self,</w:t>
      </w:r>
      <w:r w:rsidR="00136FA5" w:rsidRPr="00136FA5">
        <w:t xml:space="preserve">           </w:t>
      </w:r>
    </w:p>
    <w:p w14:paraId="41ACCEDF" w14:textId="17C118F7" w:rsidR="00136FA5" w:rsidRDefault="00136FA5" w:rsidP="00136FA5">
      <w:pPr>
        <w:pStyle w:val="aff0"/>
      </w:pPr>
      <w:r w:rsidRPr="00136FA5">
        <w:t xml:space="preserve">      </w:t>
      </w:r>
      <w:r w:rsidR="00C06705" w:rsidRPr="00C06705">
        <w:t xml:space="preserve">controller_ee_program_without_pes, </w:t>
      </w:r>
    </w:p>
    <w:p w14:paraId="72B76A99" w14:textId="1AAEF000" w:rsidR="00C06705" w:rsidRPr="00C06705" w:rsidRDefault="00136FA5" w:rsidP="00C06705">
      <w:pPr>
        <w:pStyle w:val="aff0"/>
      </w:pPr>
      <w:r w:rsidRPr="00136FA5">
        <w:t xml:space="preserve"> </w:t>
      </w:r>
      <w:r w:rsidRPr="00E443C0">
        <w:t xml:space="preserve">                   </w:t>
      </w:r>
      <w:r w:rsidR="00C06705" w:rsidRPr="00C06705">
        <w:t>fake_durations_pes):</w:t>
      </w:r>
    </w:p>
    <w:p w14:paraId="5D87C551" w14:textId="4439DD8E" w:rsidR="00C06705" w:rsidRDefault="00C06705" w:rsidP="00136FA5">
      <w:pPr>
        <w:pStyle w:val="aff0"/>
      </w:pPr>
      <w:r w:rsidRPr="00C06705">
        <w:t xml:space="preserve">  </w:t>
      </w:r>
      <w:r>
        <w:t>controller = controller_ee_program_without_pes</w:t>
      </w:r>
    </w:p>
    <w:p w14:paraId="3CA99FE0" w14:textId="2D9A650E" w:rsidR="00C06705" w:rsidRDefault="00C06705" w:rsidP="00C06705">
      <w:pPr>
        <w:pStyle w:val="aff0"/>
      </w:pPr>
      <w:r>
        <w:t xml:space="preserve">  </w:t>
      </w:r>
      <w:r w:rsidRPr="00C06705">
        <w:t xml:space="preserve">  </w:t>
      </w:r>
      <w:r>
        <w:t>for fake_duration in fake_durations_pes:</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r>
        <w:t>controller.create_programm(fake_duration)</w:t>
      </w:r>
    </w:p>
    <w:p w14:paraId="5DD10BD9" w14:textId="1A131611" w:rsidR="00C06705" w:rsidRDefault="00C06705" w:rsidP="00C06705">
      <w:pPr>
        <w:pStyle w:val="aff0"/>
      </w:pPr>
      <w:r>
        <w:t xml:space="preserve">      except EEProgramDurationException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r>
        <w:rPr>
          <w:lang w:val="en-US"/>
        </w:rPr>
        <w:t>pytest</w:t>
      </w:r>
      <w:r w:rsidRPr="00C06705">
        <w:t>.</w:t>
      </w:r>
      <w:r>
        <w:rPr>
          <w:lang w:val="en-US"/>
        </w:rPr>
        <w:t>fixtures</w:t>
      </w:r>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t>@</w:t>
      </w:r>
      <w:r>
        <w:t>pytest</w:t>
      </w:r>
      <w:r w:rsidRPr="00E443C0">
        <w:rPr>
          <w:lang w:val="ru-RU"/>
        </w:rPr>
        <w:t>.</w:t>
      </w:r>
      <w:r>
        <w:t>mark</w:t>
      </w:r>
      <w:r w:rsidRPr="00E443C0">
        <w:rPr>
          <w:lang w:val="ru-RU"/>
        </w:rPr>
        <w:t>.</w:t>
      </w:r>
      <w:r>
        <w:t>django</w:t>
      </w:r>
      <w:r w:rsidRPr="00E443C0">
        <w:rPr>
          <w:lang w:val="ru-RU"/>
        </w:rPr>
        <w:t>_</w:t>
      </w:r>
      <w:r>
        <w:t>db</w:t>
      </w:r>
    </w:p>
    <w:p w14:paraId="499FDE40" w14:textId="77777777" w:rsidR="00136FA5" w:rsidRPr="00E443C0" w:rsidRDefault="00136FA5" w:rsidP="00136FA5">
      <w:pPr>
        <w:pStyle w:val="aff0"/>
        <w:rPr>
          <w:lang w:val="ru-RU"/>
        </w:rPr>
      </w:pPr>
      <w:r w:rsidRPr="00E443C0">
        <w:rPr>
          <w:lang w:val="ru-RU"/>
        </w:rPr>
        <w:t>@</w:t>
      </w:r>
      <w:r>
        <w:t>pytest</w:t>
      </w:r>
      <w:r w:rsidRPr="00E443C0">
        <w:rPr>
          <w:lang w:val="ru-RU"/>
        </w:rPr>
        <w:t>.</w:t>
      </w:r>
      <w:r>
        <w:t>fixture</w:t>
      </w:r>
    </w:p>
    <w:p w14:paraId="151E221B" w14:textId="77777777" w:rsidR="00136FA5" w:rsidRPr="00136FA5" w:rsidRDefault="00136FA5" w:rsidP="00136FA5">
      <w:pPr>
        <w:pStyle w:val="aff0"/>
      </w:pPr>
      <w:r w:rsidRPr="00136FA5">
        <w:t>def controller_ee_program_without_pes():</w:t>
      </w:r>
    </w:p>
    <w:p w14:paraId="1CCC7112" w14:textId="77777777" w:rsidR="00136FA5" w:rsidRDefault="00136FA5" w:rsidP="00136FA5">
      <w:pPr>
        <w:pStyle w:val="aff0"/>
      </w:pPr>
      <w:r w:rsidRPr="00136FA5">
        <w:t xml:space="preserve">  </w:t>
      </w:r>
      <w:r>
        <w:t>controller = ControllerEEProgram(</w:t>
      </w:r>
    </w:p>
    <w:p w14:paraId="40791E6A" w14:textId="0F0B07FB" w:rsidR="00136FA5" w:rsidRDefault="00136FA5" w:rsidP="00136FA5">
      <w:pPr>
        <w:pStyle w:val="aff0"/>
        <w:ind w:firstLine="708"/>
      </w:pPr>
      <w:r w:rsidRPr="00136FA5">
        <w:t xml:space="preserve">                 </w:t>
      </w:r>
      <w:r>
        <w:t xml:space="preserve">EObject.objects.get(pk=8080), </w:t>
      </w:r>
    </w:p>
    <w:p w14:paraId="2551FAC3" w14:textId="63293ECE" w:rsidR="00136FA5" w:rsidRDefault="00136FA5" w:rsidP="00136FA5">
      <w:pPr>
        <w:pStyle w:val="aff0"/>
        <w:ind w:firstLine="708"/>
      </w:pPr>
      <w:r w:rsidRPr="00E443C0">
        <w:t xml:space="preserve">                 </w:t>
      </w:r>
      <w:r>
        <w:t>start_year=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lastRenderedPageBreak/>
        <w:t xml:space="preserve">  controller.delete_programm()</w:t>
      </w:r>
    </w:p>
    <w:p w14:paraId="23615EE7" w14:textId="0393B7D6" w:rsidR="00C06705" w:rsidRPr="001A121F" w:rsidRDefault="00136FA5" w:rsidP="00136FA5">
      <w:pPr>
        <w:pStyle w:val="aff0"/>
        <w:rPr>
          <w:lang w:val="ru-RU"/>
        </w:rPr>
      </w:pPr>
      <w:r>
        <w:t xml:space="preserve">  return</w:t>
      </w:r>
      <w:r w:rsidRPr="001A121F">
        <w:rPr>
          <w:lang w:val="ru-RU"/>
        </w:rPr>
        <w:t xml:space="preserve"> </w:t>
      </w:r>
      <w:r>
        <w:t>controller</w:t>
      </w:r>
    </w:p>
    <w:p w14:paraId="66C9A62B" w14:textId="55002CCF" w:rsidR="00136FA5" w:rsidRPr="001A121F" w:rsidRDefault="00136FA5" w:rsidP="00136FA5"/>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подсистема валидации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Проведение валидации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подсистема валидации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lastRenderedPageBreak/>
        <w:tab/>
        <w:t xml:space="preserve">Для оценки покрытия подсистем модульными тестами использовалась библиотека </w:t>
      </w:r>
      <w:r>
        <w:rPr>
          <w:lang w:val="en-US"/>
        </w:rPr>
        <w:t>coverage</w:t>
      </w:r>
      <w:r w:rsidRPr="00861C0F">
        <w:t xml:space="preserve"> (</w:t>
      </w:r>
      <w:r>
        <w:rPr>
          <w:lang w:val="en-US"/>
        </w:rPr>
        <w:t>pytest</w:t>
      </w:r>
      <w:r w:rsidRPr="00861C0F">
        <w:t>-</w:t>
      </w:r>
      <w:r>
        <w:rPr>
          <w:lang w:val="en-US"/>
        </w:rPr>
        <w:t>cov</w:t>
      </w:r>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67" w:name="_Toc103731737"/>
      <w:r w:rsidRPr="002E5CCB">
        <w:t>Интеграционное тестирование</w:t>
      </w:r>
      <w:bookmarkEnd w:id="67"/>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r w:rsidRPr="002E5CCB">
        <w:t>ф</w:t>
      </w:r>
      <w:r>
        <w:t xml:space="preserve">реймворком </w:t>
      </w:r>
      <w:r>
        <w:rPr>
          <w:lang w:val="en-US"/>
        </w:rPr>
        <w:t>Django</w:t>
      </w:r>
      <w:r>
        <w:t xml:space="preserve"> в пакете t</w:t>
      </w:r>
      <w:r>
        <w:rPr>
          <w:lang w:val="en-US"/>
        </w:rPr>
        <w:t>est</w:t>
      </w:r>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r>
        <w:rPr>
          <w:lang w:val="en-US"/>
        </w:rPr>
        <w:t>ttp</w:t>
      </w:r>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r w:rsidRPr="004A5724">
        <w:t>self.client = Client()</w:t>
      </w:r>
    </w:p>
    <w:p w14:paraId="10738CA1" w14:textId="77777777" w:rsidR="004A5724" w:rsidRDefault="004A5724" w:rsidP="004A5724">
      <w:pPr>
        <w:pStyle w:val="aff0"/>
      </w:pPr>
      <w:r w:rsidRPr="004A5724">
        <w:t>self.client.force_login(</w:t>
      </w:r>
    </w:p>
    <w:p w14:paraId="548D6F16" w14:textId="77777777" w:rsidR="004A5724" w:rsidRDefault="004A5724" w:rsidP="004A5724">
      <w:pPr>
        <w:pStyle w:val="aff0"/>
      </w:pPr>
      <w:r>
        <w:t xml:space="preserve">             </w:t>
      </w:r>
      <w:r w:rsidRPr="004A5724">
        <w:t>User.objects.get(username="Test12345678")</w:t>
      </w:r>
    </w:p>
    <w:p w14:paraId="5670735C" w14:textId="5656A1E3" w:rsidR="004A5724" w:rsidRPr="00E443C0" w:rsidRDefault="004A5724" w:rsidP="004A5724">
      <w:pPr>
        <w:pStyle w:val="aff0"/>
        <w:rPr>
          <w:lang w:val="ru-RU"/>
        </w:rPr>
      </w:pPr>
      <w:r w:rsidRPr="00E443C0">
        <w:rPr>
          <w:lang w:val="ru-RU"/>
        </w:rPr>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def test_without_title(self):</w:t>
      </w:r>
    </w:p>
    <w:p w14:paraId="2EA05E64" w14:textId="77777777" w:rsidR="004A5724" w:rsidRDefault="004A5724" w:rsidP="004A5724">
      <w:pPr>
        <w:pStyle w:val="aff0"/>
      </w:pPr>
      <w:r>
        <w:t xml:space="preserve">  response_without_title = self.client.post(</w:t>
      </w:r>
    </w:p>
    <w:p w14:paraId="3A0186C2" w14:textId="01178F90" w:rsidR="004A5724" w:rsidRDefault="004A5724" w:rsidP="004A5724">
      <w:pPr>
        <w:pStyle w:val="aff0"/>
      </w:pPr>
      <w:r>
        <w:t xml:space="preserve">          "/api/user_lk/feedback/send_feedback",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self._test_description_feedback</w:t>
      </w:r>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assertEqual(</w:t>
      </w:r>
    </w:p>
    <w:p w14:paraId="1DE5B706" w14:textId="77777777" w:rsidR="004A5724" w:rsidRDefault="004A5724" w:rsidP="004A5724">
      <w:pPr>
        <w:pStyle w:val="aff0"/>
      </w:pPr>
      <w:r>
        <w:t xml:space="preserve">            response_without_title.status_code,         </w:t>
      </w:r>
    </w:p>
    <w:p w14:paraId="5BF94A16" w14:textId="77777777" w:rsidR="004A5724" w:rsidRDefault="004A5724" w:rsidP="004A5724">
      <w:pPr>
        <w:pStyle w:val="aff0"/>
      </w:pPr>
      <w:r>
        <w:t xml:space="preserve">            status.HTTP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assertEqual(</w:t>
      </w:r>
    </w:p>
    <w:p w14:paraId="3FB98758" w14:textId="26C51083" w:rsidR="004A5724" w:rsidRDefault="004A5724" w:rsidP="004A5724">
      <w:pPr>
        <w:pStyle w:val="aff0"/>
        <w:ind w:left="680" w:firstLine="0"/>
      </w:pPr>
      <w:r>
        <w:t xml:space="preserve">      response_without_title.data["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lastRenderedPageBreak/>
        <w:t>Интеграционные тесты применяются к Django</w:t>
      </w:r>
      <w:r w:rsidRPr="00332050">
        <w:t xml:space="preserve"> п</w:t>
      </w:r>
      <w:r>
        <w:t>риложению r</w:t>
      </w:r>
      <w:r>
        <w:rPr>
          <w:lang w:val="en-US"/>
        </w:rPr>
        <w:t>est</w:t>
      </w:r>
      <w:r w:rsidRPr="00332050">
        <w:t>_</w:t>
      </w:r>
      <w:r>
        <w:rPr>
          <w:lang w:val="en-US"/>
        </w:rPr>
        <w:t>ee</w:t>
      </w:r>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68" w:name="_Toc103731738"/>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модальное окно предпросмотра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r>
        <w:t xml:space="preserve">страницы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На всех страницах системы в правом нижнем углу расположены кнопки реализующие необходимые пользователю функции, такие как предпросмотр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предпросмотра паспорта ПЭС</w:t>
      </w:r>
    </w:p>
    <w:p w14:paraId="2C572A08" w14:textId="26F42DC7" w:rsidR="00F33043" w:rsidRDefault="00F33043" w:rsidP="00F33043">
      <w:pPr>
        <w:ind w:firstLine="0"/>
        <w:jc w:val="center"/>
      </w:pPr>
    </w:p>
    <w:p w14:paraId="78B11102" w14:textId="19CCC1E6" w:rsidR="00F33043" w:rsidRPr="00347FAF"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2C465A">
      <w:pPr>
        <w:pStyle w:val="2"/>
        <w:numPr>
          <w:ilvl w:val="1"/>
          <w:numId w:val="54"/>
        </w:numPr>
        <w:ind w:left="0" w:firstLine="709"/>
      </w:pPr>
      <w:bookmarkStart w:id="69" w:name="_Toc103731739"/>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2C465A">
      <w:pPr>
        <w:pStyle w:val="3"/>
        <w:numPr>
          <w:ilvl w:val="2"/>
          <w:numId w:val="54"/>
        </w:numPr>
        <w:ind w:left="0" w:firstLine="709"/>
      </w:pPr>
      <w:bookmarkStart w:id="70" w:name="_Toc103731740"/>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r w:rsidRPr="00025D27">
        <w:rPr>
          <w:lang w:val="en-US"/>
        </w:rPr>
        <w:t>amd</w:t>
      </w:r>
      <w:r w:rsidRPr="00025D27">
        <w:t>64);</w:t>
      </w:r>
    </w:p>
    <w:p w14:paraId="6BA0284F" w14:textId="473BAC0D" w:rsidR="00025D27" w:rsidRPr="00025D27" w:rsidRDefault="00025D27" w:rsidP="002C465A">
      <w:pPr>
        <w:pStyle w:val="a3"/>
        <w:numPr>
          <w:ilvl w:val="0"/>
          <w:numId w:val="118"/>
        </w:numPr>
        <w:ind w:left="0" w:firstLine="709"/>
      </w:pPr>
      <w:r w:rsidRPr="00025D27">
        <w:t>не менее 4 физических ядер, не менее 2 Ггц;</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lastRenderedPageBreak/>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3.</w:t>
      </w:r>
      <w:r w:rsidR="0036589D">
        <w:t>10</w:t>
      </w:r>
      <w:r w:rsidR="0036589D">
        <w:rPr>
          <w:lang w:val="en-US"/>
        </w:rPr>
        <w:t>;</w:t>
      </w:r>
    </w:p>
    <w:p w14:paraId="00D3B64F" w14:textId="3423656E" w:rsidR="00025D27" w:rsidRPr="00025D27" w:rsidRDefault="00025D27" w:rsidP="002C465A">
      <w:pPr>
        <w:pStyle w:val="a3"/>
        <w:numPr>
          <w:ilvl w:val="0"/>
          <w:numId w:val="119"/>
        </w:numPr>
        <w:ind w:left="0" w:firstLine="709"/>
      </w:pPr>
      <w:r w:rsidRPr="00025D27">
        <w:rPr>
          <w:lang w:val="en-US"/>
        </w:rPr>
        <w:t>nginx</w:t>
      </w:r>
      <w:r w:rsidRPr="00025D27">
        <w:t xml:space="preserve"> 1.16</w:t>
      </w:r>
      <w:r>
        <w:t>;</w:t>
      </w:r>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r w:rsidR="0036589D">
        <w:rPr>
          <w:lang w:val="en-US"/>
        </w:rPr>
        <w:t>4</w:t>
      </w:r>
      <w:r w:rsidRPr="00025D27">
        <w:rPr>
          <w:lang w:val="en-US"/>
        </w:rPr>
        <w:t>.0.</w:t>
      </w:r>
      <w:r w:rsidR="0036589D">
        <w:rPr>
          <w:lang w:val="en-US"/>
        </w:rPr>
        <w:t>3</w:t>
      </w:r>
      <w:r>
        <w:t>;</w:t>
      </w:r>
    </w:p>
    <w:p w14:paraId="55FA6D8B" w14:textId="5D533BE9" w:rsidR="00025D27" w:rsidRPr="00025D27" w:rsidRDefault="00025D27" w:rsidP="002C465A">
      <w:pPr>
        <w:pStyle w:val="a3"/>
        <w:numPr>
          <w:ilvl w:val="0"/>
          <w:numId w:val="119"/>
        </w:numPr>
        <w:ind w:left="0" w:firstLine="709"/>
        <w:rPr>
          <w:lang w:val="en-US"/>
        </w:rPr>
      </w:pPr>
      <w:r w:rsidRPr="00025D27">
        <w:rPr>
          <w:lang w:val="en-US"/>
        </w:rPr>
        <w:t>djangorestframework 3.1</w:t>
      </w:r>
      <w:r w:rsidR="0036589D">
        <w:rPr>
          <w:lang w:val="en-US"/>
        </w:rPr>
        <w:t>3</w:t>
      </w:r>
      <w:r w:rsidRPr="00025D27">
        <w:rPr>
          <w:lang w:val="en-US"/>
        </w:rPr>
        <w:t>.0</w:t>
      </w:r>
      <w:r>
        <w:t>;</w:t>
      </w:r>
    </w:p>
    <w:p w14:paraId="03495DD1" w14:textId="4FABF38F" w:rsidR="00025D27" w:rsidRPr="00025D27" w:rsidRDefault="00025D27" w:rsidP="002C465A">
      <w:pPr>
        <w:pStyle w:val="a3"/>
        <w:numPr>
          <w:ilvl w:val="0"/>
          <w:numId w:val="119"/>
        </w:numPr>
        <w:ind w:left="0" w:firstLine="709"/>
        <w:rPr>
          <w:lang w:val="en-US"/>
        </w:rPr>
      </w:pPr>
      <w:r w:rsidRPr="00025D27">
        <w:rPr>
          <w:lang w:val="en-US"/>
        </w:rPr>
        <w:t>docxtpl 0.10.0</w:t>
      </w:r>
      <w:r>
        <w:t>;</w:t>
      </w:r>
    </w:p>
    <w:p w14:paraId="30A0D91E" w14:textId="12AB9695" w:rsidR="00025D27" w:rsidRPr="00025D27" w:rsidRDefault="00025D27" w:rsidP="002C465A">
      <w:pPr>
        <w:pStyle w:val="a3"/>
        <w:numPr>
          <w:ilvl w:val="0"/>
          <w:numId w:val="119"/>
        </w:numPr>
        <w:ind w:left="0" w:firstLine="709"/>
      </w:pPr>
      <w:r w:rsidRPr="00025D27">
        <w:rPr>
          <w:lang w:val="en-US"/>
        </w:rPr>
        <w:t>gunicorn</w:t>
      </w:r>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BE4D05">
      <w:pPr>
        <w:pStyle w:val="3"/>
        <w:numPr>
          <w:ilvl w:val="2"/>
          <w:numId w:val="55"/>
        </w:numPr>
        <w:ind w:left="0" w:firstLine="709"/>
      </w:pPr>
      <w:bookmarkStart w:id="71" w:name="_Toc103731741"/>
      <w:r>
        <w:t>Апробация аппаратных требований для использования разработанного ПО</w:t>
      </w:r>
      <w:bookmarkEnd w:id="71"/>
      <w:r w:rsidRPr="00025D27">
        <w:t xml:space="preserve"> </w:t>
      </w:r>
    </w:p>
    <w:p w14:paraId="507A6338" w14:textId="619A50AF" w:rsidR="00BE4D05" w:rsidRDefault="00BE4D05" w:rsidP="00BE4D05">
      <w:r>
        <w:t>Для подтверждения корректности и достаточности указанных аппаратных требований был произведен ряд экспериментов, в ходе которых СФПЭС подвергалась различным нагрузкам при выполнении набора базовых функций системы</w:t>
      </w:r>
      <w:r w:rsidR="00ED1F3B">
        <w:t xml:space="preserve">, результаты проведенных экспериментов указаны </w:t>
      </w:r>
      <w:r w:rsidR="00ED1F3B">
        <w:br/>
        <w:t>в таблице 4.7</w:t>
      </w:r>
      <w:r>
        <w:t>.</w:t>
      </w:r>
    </w:p>
    <w:p w14:paraId="0190D66E" w14:textId="2C7EF48E" w:rsidR="00BE4D05" w:rsidRDefault="00BE4D05" w:rsidP="00BE4D05"/>
    <w:p w14:paraId="0064A173" w14:textId="4DAAE500" w:rsidR="00BE4D05" w:rsidRPr="00DE5C95" w:rsidRDefault="00BE4D05" w:rsidP="00BE4D05">
      <w:pPr>
        <w:ind w:firstLine="0"/>
        <w:jc w:val="left"/>
        <w:rPr>
          <w:rFonts w:eastAsia="Calibri"/>
        </w:rPr>
      </w:pPr>
      <w:r w:rsidRPr="001E7B0C">
        <w:rPr>
          <w:rFonts w:eastAsia="Calibri"/>
          <w:szCs w:val="28"/>
        </w:rPr>
        <w:t>Таблица 4.</w:t>
      </w:r>
      <w:r>
        <w:rPr>
          <w:rFonts w:eastAsia="Calibri"/>
          <w:szCs w:val="28"/>
        </w:rPr>
        <w:t>7</w:t>
      </w:r>
      <w:r>
        <w:rPr>
          <w:rFonts w:eastAsia="Calibri"/>
          <w:szCs w:val="28"/>
        </w:rPr>
        <w:t xml:space="preserve"> – </w:t>
      </w:r>
      <w:r>
        <w:rPr>
          <w:rFonts w:eastAsia="Calibri"/>
          <w:szCs w:val="28"/>
        </w:rPr>
        <w:t>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D200BB">
            <w:pPr>
              <w:spacing w:line="240" w:lineRule="auto"/>
              <w:ind w:firstLine="0"/>
              <w:jc w:val="center"/>
            </w:pPr>
            <w:r>
              <w:rPr>
                <w:b/>
                <w:sz w:val="18"/>
                <w:szCs w:val="18"/>
              </w:rPr>
              <w:t>№</w:t>
            </w:r>
            <w:r>
              <w:rPr>
                <w:b/>
                <w:sz w:val="18"/>
                <w:szCs w:val="18"/>
              </w:rPr>
              <w:t xml:space="preserve"> эксперимента</w:t>
            </w:r>
          </w:p>
        </w:tc>
        <w:tc>
          <w:tcPr>
            <w:tcW w:w="1417" w:type="dxa"/>
            <w:vAlign w:val="center"/>
          </w:tcPr>
          <w:p w14:paraId="1D9ADEF2" w14:textId="5DD13ADF" w:rsidR="00903401" w:rsidRPr="00F61180" w:rsidRDefault="00903401" w:rsidP="00D200BB">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D200BB">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D200BB">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D200BB">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D200BB">
            <w:pPr>
              <w:spacing w:line="240" w:lineRule="auto"/>
              <w:ind w:firstLine="0"/>
              <w:jc w:val="center"/>
              <w:rPr>
                <w:sz w:val="20"/>
              </w:rPr>
            </w:pPr>
            <w:r>
              <w:rPr>
                <w:sz w:val="20"/>
              </w:rPr>
              <w:t>0.</w:t>
            </w:r>
            <w:r>
              <w:rPr>
                <w:sz w:val="20"/>
                <w:lang w:val="en-US"/>
              </w:rPr>
              <w:t>1 cе</w:t>
            </w:r>
            <w:r>
              <w:rPr>
                <w:sz w:val="20"/>
              </w:rPr>
              <w:t>к</w:t>
            </w:r>
          </w:p>
        </w:tc>
        <w:tc>
          <w:tcPr>
            <w:tcW w:w="1559" w:type="dxa"/>
          </w:tcPr>
          <w:p w14:paraId="14B0798B" w14:textId="43137C2D" w:rsidR="00903401" w:rsidRPr="00903401" w:rsidRDefault="00903401" w:rsidP="00D200BB">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D200BB">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D200BB">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D200BB">
            <w:pPr>
              <w:spacing w:line="240" w:lineRule="auto"/>
              <w:ind w:firstLine="0"/>
              <w:jc w:val="center"/>
              <w:rPr>
                <w:sz w:val="20"/>
              </w:rPr>
            </w:pPr>
            <w:r>
              <w:rPr>
                <w:sz w:val="20"/>
              </w:rPr>
              <w:t>1 минута</w:t>
            </w:r>
          </w:p>
        </w:tc>
        <w:tc>
          <w:tcPr>
            <w:tcW w:w="1559" w:type="dxa"/>
          </w:tcPr>
          <w:p w14:paraId="4AB61A40" w14:textId="4CF51D54" w:rsidR="00903401" w:rsidRDefault="00903401" w:rsidP="00D200BB">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lastRenderedPageBreak/>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D200BB">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D200BB">
            <w:pPr>
              <w:spacing w:line="240" w:lineRule="auto"/>
              <w:ind w:firstLine="0"/>
              <w:jc w:val="center"/>
              <w:rPr>
                <w:sz w:val="20"/>
              </w:rPr>
            </w:pPr>
            <w:r>
              <w:rPr>
                <w:sz w:val="20"/>
              </w:rPr>
              <w:t>2 минуты</w:t>
            </w:r>
          </w:p>
        </w:tc>
        <w:tc>
          <w:tcPr>
            <w:tcW w:w="1559" w:type="dxa"/>
          </w:tcPr>
          <w:p w14:paraId="4723FB49" w14:textId="0D395BA4" w:rsidR="00903401" w:rsidRDefault="00903401" w:rsidP="00D200BB">
            <w:pPr>
              <w:spacing w:line="240" w:lineRule="auto"/>
              <w:ind w:firstLine="0"/>
              <w:jc w:val="center"/>
              <w:rPr>
                <w:sz w:val="20"/>
                <w:lang w:val="en-US"/>
              </w:rPr>
            </w:pPr>
            <w:r>
              <w:rPr>
                <w:sz w:val="20"/>
                <w:lang w:val="en-US"/>
              </w:rPr>
              <w:t>83%</w:t>
            </w:r>
          </w:p>
        </w:tc>
      </w:tr>
    </w:tbl>
    <w:p w14:paraId="72B8479B" w14:textId="77777777" w:rsidR="00BE4D05" w:rsidRDefault="00BE4D05" w:rsidP="00BE4D05">
      <w:pPr>
        <w:ind w:firstLine="0"/>
      </w:pPr>
    </w:p>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680EE5">
      <w:pPr>
        <w:pStyle w:val="3"/>
        <w:numPr>
          <w:ilvl w:val="2"/>
          <w:numId w:val="55"/>
        </w:numPr>
        <w:spacing w:line="360" w:lineRule="auto"/>
        <w:ind w:left="0" w:firstLine="709"/>
      </w:pPr>
      <w:bookmarkStart w:id="72" w:name="_Toc103731742"/>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5">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lastRenderedPageBreak/>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r>
        <w:rPr>
          <w:lang w:val="en-US"/>
        </w:rPr>
        <w:t>Saas</w:t>
      </w:r>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73" w:name="_Toc103731743"/>
      <w:r w:rsidRPr="00441019">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74" w:name="_Toc103731744"/>
      <w:r w:rsidRPr="00C765AA">
        <w:lastRenderedPageBreak/>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r>
        <w:rPr>
          <w:lang w:val="en-US"/>
        </w:rPr>
        <w:t>nginx</w:t>
      </w:r>
      <w:r w:rsidRPr="00C765AA">
        <w:t xml:space="preserve"> – </w:t>
      </w:r>
      <w:r>
        <w:t>выступает в роли w</w:t>
      </w:r>
      <w:r>
        <w:rPr>
          <w:lang w:val="en-US"/>
        </w:rPr>
        <w:t>eb</w:t>
      </w:r>
      <w:r w:rsidRPr="00C765AA">
        <w:t>-</w:t>
      </w:r>
      <w:r>
        <w:rPr>
          <w:lang w:val="en-US"/>
        </w:rPr>
        <w:t>c</w:t>
      </w:r>
      <w:r>
        <w:t>ервера, проксирующего запросы к серверной части, так же при сборке данного контейнера производится компиляция клиентской части;</w:t>
      </w:r>
    </w:p>
    <w:p w14:paraId="558885C6" w14:textId="1019EDCD" w:rsidR="00C765AA" w:rsidRDefault="00C765AA" w:rsidP="002C465A">
      <w:pPr>
        <w:pStyle w:val="a3"/>
        <w:numPr>
          <w:ilvl w:val="0"/>
          <w:numId w:val="123"/>
        </w:numPr>
        <w:ind w:left="0" w:firstLine="709"/>
      </w:pPr>
      <w:r>
        <w:rPr>
          <w:lang w:val="en-US"/>
        </w:rPr>
        <w:t>django</w:t>
      </w:r>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ля клиентской части;</w:t>
      </w:r>
    </w:p>
    <w:p w14:paraId="4DC48BD7" w14:textId="6456EE26" w:rsidR="00C765AA" w:rsidRDefault="00C765AA" w:rsidP="002C465A">
      <w:pPr>
        <w:pStyle w:val="a3"/>
        <w:numPr>
          <w:ilvl w:val="0"/>
          <w:numId w:val="123"/>
        </w:numPr>
        <w:ind w:left="0" w:firstLine="709"/>
      </w:pPr>
      <w:r>
        <w:t>p</w:t>
      </w:r>
      <w:r>
        <w:rPr>
          <w:lang w:val="en-US"/>
        </w:rPr>
        <w:t>ostgres</w:t>
      </w:r>
      <w:r w:rsidRPr="00C765AA">
        <w:t xml:space="preserve"> – </w:t>
      </w:r>
      <w:r>
        <w:t xml:space="preserve">содержит сервер СУБД, используемый </w:t>
      </w:r>
      <w:r>
        <w:rPr>
          <w:lang w:val="en-US"/>
        </w:rPr>
        <w:t>d</w:t>
      </w:r>
      <w:r>
        <w:t>jango</w:t>
      </w:r>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r>
        <w:rPr>
          <w:lang w:val="en-US"/>
        </w:rPr>
        <w:t>ostgres</w:t>
      </w:r>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r w:rsidRPr="001E7B0C">
        <w:rPr>
          <w:lang w:val="en-US"/>
        </w:rPr>
        <w:t>ocker</w:t>
      </w:r>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12FBB657">
            <wp:extent cx="4949072" cy="3039312"/>
            <wp:effectExtent l="0" t="0" r="2540" b="4445"/>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4949072" cy="3039312"/>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75" w:name="_Toc103731745"/>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r>
        <w:rPr>
          <w:lang w:val="en-US"/>
        </w:rPr>
        <w:t>sh</w:t>
      </w:r>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23E55742">
            <wp:extent cx="4487159" cy="3289275"/>
            <wp:effectExtent l="0" t="0" r="0" b="635"/>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4519196" cy="3312759"/>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01476C06"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2C07DC67" w14:textId="33BF250E" w:rsidR="00C57BA4" w:rsidRDefault="00C57BA4" w:rsidP="00C57BA4">
      <w:r>
        <w:lastRenderedPageBreak/>
        <w:t>Благодаря выбранному языку программирования сборка серверной части заключается в</w:t>
      </w:r>
      <w:r w:rsidR="0042060B">
        <w:t xml:space="preserve"> </w:t>
      </w:r>
      <w:r>
        <w:t>переносе файлов внутрь контейнера и не требует значительных временных затрат, это позволяет выполнять ее на V</w:t>
      </w:r>
      <w:r>
        <w:rPr>
          <w:lang w:val="en-US"/>
        </w:rPr>
        <w:t>PS</w:t>
      </w:r>
      <w:r w:rsidRPr="00C765AA">
        <w:t xml:space="preserve"> </w:t>
      </w:r>
      <w:r>
        <w:t>сервере.</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r w:rsidR="00E86E90">
        <w:rPr>
          <w:lang w:val="en-US"/>
        </w:rPr>
        <w:t>S</w:t>
      </w:r>
      <w:r>
        <w:rPr>
          <w:lang w:val="en-US"/>
        </w:rPr>
        <w:t>aas</w:t>
      </w:r>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E705EB">
      <w:pPr>
        <w:pStyle w:val="1a"/>
        <w:rPr>
          <w:rFonts w:eastAsia="Calibri"/>
        </w:rPr>
      </w:pPr>
      <w:bookmarkStart w:id="76" w:name="_Toc103731746"/>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r w:rsidR="001E2CAD">
        <w:rPr>
          <w:rFonts w:eastAsia="Calibri"/>
          <w:lang w:val="en-US"/>
        </w:rPr>
        <w:t>ypeScript</w:t>
      </w:r>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r w:rsidR="001E2CAD">
        <w:rPr>
          <w:rFonts w:eastAsia="Calibri"/>
          <w:lang w:val="en-US"/>
        </w:rPr>
        <w:t>ostgreSQL</w:t>
      </w:r>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3731747"/>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797300F0" w14:textId="030B5268" w:rsidR="00CD4159" w:rsidRPr="00CD4159" w:rsidRDefault="007A5EDF" w:rsidP="00CD415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CD4159" w:rsidRPr="00CD4159">
        <w:rPr>
          <w:noProof/>
        </w:rPr>
        <w:t>1.</w:t>
      </w:r>
      <w:r w:rsidR="00CD4159" w:rsidRPr="00CD415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4BF7F2BE" w14:textId="77777777" w:rsidR="00CD4159" w:rsidRPr="00CD4159" w:rsidRDefault="00CD4159" w:rsidP="00CD4159">
      <w:pPr>
        <w:widowControl w:val="0"/>
        <w:autoSpaceDE w:val="0"/>
        <w:autoSpaceDN w:val="0"/>
        <w:adjustRightInd w:val="0"/>
        <w:ind w:left="640" w:hanging="640"/>
        <w:rPr>
          <w:noProof/>
        </w:rPr>
      </w:pPr>
      <w:r w:rsidRPr="00CD4159">
        <w:rPr>
          <w:noProof/>
        </w:rPr>
        <w:t>2.</w:t>
      </w:r>
      <w:r w:rsidRPr="00CD415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02285119" w14:textId="77777777" w:rsidR="00CD4159" w:rsidRPr="00CD4159" w:rsidRDefault="00CD4159" w:rsidP="00CD4159">
      <w:pPr>
        <w:widowControl w:val="0"/>
        <w:autoSpaceDE w:val="0"/>
        <w:autoSpaceDN w:val="0"/>
        <w:adjustRightInd w:val="0"/>
        <w:ind w:left="640" w:hanging="640"/>
        <w:rPr>
          <w:noProof/>
        </w:rPr>
      </w:pPr>
      <w:r w:rsidRPr="00CD4159">
        <w:rPr>
          <w:noProof/>
        </w:rPr>
        <w:t>3.</w:t>
      </w:r>
      <w:r w:rsidRPr="00CD4159">
        <w:rPr>
          <w:noProof/>
        </w:rPr>
        <w:tab/>
        <w:t>Геворговна С.А. Роль возобновляемых источников энергии и природного газа в структуре потребления энергоресурсов. С. 215–220.</w:t>
      </w:r>
    </w:p>
    <w:p w14:paraId="5FBBD90A" w14:textId="77777777" w:rsidR="00CD4159" w:rsidRPr="00CD4159" w:rsidRDefault="00CD4159" w:rsidP="00CD4159">
      <w:pPr>
        <w:widowControl w:val="0"/>
        <w:autoSpaceDE w:val="0"/>
        <w:autoSpaceDN w:val="0"/>
        <w:adjustRightInd w:val="0"/>
        <w:ind w:left="640" w:hanging="640"/>
        <w:rPr>
          <w:noProof/>
        </w:rPr>
      </w:pPr>
      <w:r w:rsidRPr="00CD4159">
        <w:rPr>
          <w:noProof/>
        </w:rPr>
        <w:t>4.</w:t>
      </w:r>
      <w:r w:rsidRPr="00CD415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C24F40">
        <w:rPr>
          <w:noProof/>
          <w:lang w:val="en-US"/>
        </w:rPr>
        <w:t xml:space="preserve">Univ. Eng. Technol. </w:t>
      </w:r>
      <w:r w:rsidRPr="00CD4159">
        <w:rPr>
          <w:noProof/>
        </w:rPr>
        <w:t>Сибирский</w:t>
      </w:r>
      <w:r w:rsidRPr="00C24F40">
        <w:rPr>
          <w:noProof/>
          <w:lang w:val="en-US"/>
        </w:rPr>
        <w:t xml:space="preserve"> </w:t>
      </w:r>
      <w:r w:rsidRPr="00CD4159">
        <w:rPr>
          <w:noProof/>
        </w:rPr>
        <w:t>федеральный</w:t>
      </w:r>
      <w:r w:rsidRPr="00C24F40">
        <w:rPr>
          <w:noProof/>
          <w:lang w:val="en-US"/>
        </w:rPr>
        <w:t xml:space="preserve"> </w:t>
      </w:r>
      <w:r w:rsidRPr="00CD4159">
        <w:rPr>
          <w:noProof/>
        </w:rPr>
        <w:t>университет</w:t>
      </w:r>
      <w:r w:rsidRPr="00C24F40">
        <w:rPr>
          <w:noProof/>
          <w:lang w:val="en-US"/>
        </w:rPr>
        <w:t xml:space="preserve">. Siberian Federal University, 2021. </w:t>
      </w:r>
      <w:r w:rsidRPr="00CD4159">
        <w:rPr>
          <w:noProof/>
        </w:rPr>
        <w:t>Т</w:t>
      </w:r>
      <w:r w:rsidRPr="00C24F40">
        <w:rPr>
          <w:noProof/>
          <w:lang w:val="en-US"/>
        </w:rPr>
        <w:t xml:space="preserve">. 14, № 8. </w:t>
      </w:r>
      <w:r w:rsidRPr="00CD4159">
        <w:rPr>
          <w:noProof/>
        </w:rPr>
        <w:t>С. 894–902.</w:t>
      </w:r>
    </w:p>
    <w:p w14:paraId="44822DE0" w14:textId="77777777" w:rsidR="00CD4159" w:rsidRPr="00CD4159" w:rsidRDefault="00CD4159" w:rsidP="00CD4159">
      <w:pPr>
        <w:widowControl w:val="0"/>
        <w:autoSpaceDE w:val="0"/>
        <w:autoSpaceDN w:val="0"/>
        <w:adjustRightInd w:val="0"/>
        <w:ind w:left="640" w:hanging="640"/>
        <w:rPr>
          <w:noProof/>
        </w:rPr>
      </w:pPr>
      <w:r w:rsidRPr="00CD4159">
        <w:rPr>
          <w:noProof/>
        </w:rPr>
        <w:t>5.</w:t>
      </w:r>
      <w:r w:rsidRPr="00CD4159">
        <w:rPr>
          <w:noProof/>
        </w:rPr>
        <w:tab/>
        <w:t>Правительство РФ. Энергетическая стратегия России на период до 2030 года. Правительство РФ, 2009. С. 28–29.</w:t>
      </w:r>
    </w:p>
    <w:p w14:paraId="5126C1AA" w14:textId="77777777" w:rsidR="00CD4159" w:rsidRPr="00CD4159" w:rsidRDefault="00CD4159" w:rsidP="00CD4159">
      <w:pPr>
        <w:widowControl w:val="0"/>
        <w:autoSpaceDE w:val="0"/>
        <w:autoSpaceDN w:val="0"/>
        <w:adjustRightInd w:val="0"/>
        <w:ind w:left="640" w:hanging="640"/>
        <w:rPr>
          <w:noProof/>
        </w:rPr>
      </w:pPr>
      <w:r w:rsidRPr="00CD4159">
        <w:rPr>
          <w:noProof/>
        </w:rPr>
        <w:t>6.</w:t>
      </w:r>
      <w:r w:rsidRPr="00CD4159">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56E0880C" w14:textId="77777777" w:rsidR="00CD4159" w:rsidRPr="00CD4159" w:rsidRDefault="00CD4159" w:rsidP="00CD4159">
      <w:pPr>
        <w:widowControl w:val="0"/>
        <w:autoSpaceDE w:val="0"/>
        <w:autoSpaceDN w:val="0"/>
        <w:adjustRightInd w:val="0"/>
        <w:ind w:left="640" w:hanging="640"/>
        <w:rPr>
          <w:noProof/>
        </w:rPr>
      </w:pPr>
      <w:r w:rsidRPr="00CD4159">
        <w:rPr>
          <w:noProof/>
        </w:rPr>
        <w:t>7.</w:t>
      </w:r>
      <w:r w:rsidRPr="00CD415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7ED026C5" w14:textId="77777777" w:rsidR="00CD4159" w:rsidRPr="00CD4159" w:rsidRDefault="00CD4159" w:rsidP="00CD4159">
      <w:pPr>
        <w:widowControl w:val="0"/>
        <w:autoSpaceDE w:val="0"/>
        <w:autoSpaceDN w:val="0"/>
        <w:adjustRightInd w:val="0"/>
        <w:ind w:left="640" w:hanging="640"/>
        <w:rPr>
          <w:noProof/>
        </w:rPr>
      </w:pPr>
      <w:r w:rsidRPr="00CD4159">
        <w:rPr>
          <w:noProof/>
        </w:rPr>
        <w:t>8.</w:t>
      </w:r>
      <w:r w:rsidRPr="00CD4159">
        <w:rPr>
          <w:noProof/>
        </w:rPr>
        <w:tab/>
        <w:t xml:space="preserve">МИНИСТЕРСТВО ЭКОНОМИЧЕСКОГО РАЗВИТИЯ РОССИЙСКОЙ ФЕДЕРАЦИИ. Приказ Минэкономразвития России от " Об утверждении </w:t>
      </w:r>
      <w:r w:rsidRPr="00CD4159">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126C61C9" w14:textId="77777777" w:rsidR="00CD4159" w:rsidRPr="00CD4159" w:rsidRDefault="00CD4159" w:rsidP="00CD4159">
      <w:pPr>
        <w:widowControl w:val="0"/>
        <w:autoSpaceDE w:val="0"/>
        <w:autoSpaceDN w:val="0"/>
        <w:adjustRightInd w:val="0"/>
        <w:ind w:left="640" w:hanging="640"/>
        <w:rPr>
          <w:noProof/>
        </w:rPr>
      </w:pPr>
      <w:r w:rsidRPr="00CD4159">
        <w:rPr>
          <w:noProof/>
        </w:rPr>
        <w:t>9.</w:t>
      </w:r>
      <w:r w:rsidRPr="00CD4159">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62F00634" w14:textId="77777777" w:rsidR="00CD4159" w:rsidRPr="00CD4159" w:rsidRDefault="00CD4159" w:rsidP="00CD4159">
      <w:pPr>
        <w:widowControl w:val="0"/>
        <w:autoSpaceDE w:val="0"/>
        <w:autoSpaceDN w:val="0"/>
        <w:adjustRightInd w:val="0"/>
        <w:ind w:left="640" w:hanging="640"/>
        <w:rPr>
          <w:noProof/>
        </w:rPr>
      </w:pPr>
      <w:r w:rsidRPr="00CD4159">
        <w:rPr>
          <w:noProof/>
        </w:rPr>
        <w:t>10.</w:t>
      </w:r>
      <w:r w:rsidRPr="00CD415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2D2ADCD9"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1.</w:t>
      </w:r>
      <w:r w:rsidRPr="00CD4159">
        <w:rPr>
          <w:noProof/>
        </w:rPr>
        <w:tab/>
        <w:t>Приборы учета энергетических ресурсов. Установка, оплата, поверка // Энергосовет № 8 за 2010 г. 2010. Т</w:t>
      </w:r>
      <w:r w:rsidRPr="00C24F40">
        <w:rPr>
          <w:noProof/>
          <w:lang w:val="en-US"/>
        </w:rPr>
        <w:t xml:space="preserve">. 8, № 13. </w:t>
      </w:r>
      <w:r w:rsidRPr="00CD4159">
        <w:rPr>
          <w:noProof/>
        </w:rPr>
        <w:t>С</w:t>
      </w:r>
      <w:r w:rsidRPr="00C24F40">
        <w:rPr>
          <w:noProof/>
          <w:lang w:val="en-US"/>
        </w:rPr>
        <w:t>. 1–64.</w:t>
      </w:r>
    </w:p>
    <w:p w14:paraId="60673025" w14:textId="77777777" w:rsidR="00CD4159" w:rsidRPr="00CD4159" w:rsidRDefault="00CD4159" w:rsidP="00CD4159">
      <w:pPr>
        <w:widowControl w:val="0"/>
        <w:autoSpaceDE w:val="0"/>
        <w:autoSpaceDN w:val="0"/>
        <w:adjustRightInd w:val="0"/>
        <w:ind w:left="640" w:hanging="640"/>
        <w:rPr>
          <w:noProof/>
        </w:rPr>
      </w:pPr>
      <w:r w:rsidRPr="00C24F40">
        <w:rPr>
          <w:noProof/>
          <w:lang w:val="en-US"/>
        </w:rPr>
        <w:t>12.</w:t>
      </w:r>
      <w:r w:rsidRPr="00C24F40">
        <w:rPr>
          <w:noProof/>
          <w:lang w:val="en-US"/>
        </w:rPr>
        <w:tab/>
        <w:t xml:space="preserve">Mikheev G.M., Ziganshin A.G., Mironov D.A. Ratio of Commercial Electricity Losses in Power Networks Before and After Installation of Intelligent Metering Devices // Vestn. </w:t>
      </w:r>
      <w:r w:rsidRPr="00CD4159">
        <w:rPr>
          <w:noProof/>
        </w:rPr>
        <w:t>Chuvashskogo Univ. 2021. № 1. С. 86–98.</w:t>
      </w:r>
    </w:p>
    <w:p w14:paraId="71AEE7EF" w14:textId="77777777" w:rsidR="00CD4159" w:rsidRPr="00CD4159" w:rsidRDefault="00CD4159" w:rsidP="00CD4159">
      <w:pPr>
        <w:widowControl w:val="0"/>
        <w:autoSpaceDE w:val="0"/>
        <w:autoSpaceDN w:val="0"/>
        <w:adjustRightInd w:val="0"/>
        <w:ind w:left="640" w:hanging="640"/>
        <w:rPr>
          <w:noProof/>
        </w:rPr>
      </w:pPr>
      <w:r w:rsidRPr="00CD4159">
        <w:rPr>
          <w:noProof/>
        </w:rPr>
        <w:t>13.</w:t>
      </w:r>
      <w:r w:rsidRPr="00CD4159">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5E04BCA0"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4.</w:t>
      </w:r>
      <w:r w:rsidRPr="00CD4159">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w:t>
      </w:r>
      <w:r w:rsidRPr="00C24F40">
        <w:rPr>
          <w:noProof/>
          <w:lang w:val="en-US"/>
        </w:rPr>
        <w:t>. 25–33.</w:t>
      </w:r>
    </w:p>
    <w:p w14:paraId="76C52941" w14:textId="77777777" w:rsidR="00CD4159" w:rsidRPr="00CD4159" w:rsidRDefault="00CD4159" w:rsidP="00CD4159">
      <w:pPr>
        <w:widowControl w:val="0"/>
        <w:autoSpaceDE w:val="0"/>
        <w:autoSpaceDN w:val="0"/>
        <w:adjustRightInd w:val="0"/>
        <w:ind w:left="640" w:hanging="640"/>
        <w:rPr>
          <w:noProof/>
        </w:rPr>
      </w:pPr>
      <w:r w:rsidRPr="00C24F40">
        <w:rPr>
          <w:noProof/>
          <w:lang w:val="en-US"/>
        </w:rPr>
        <w:lastRenderedPageBreak/>
        <w:t>15.</w:t>
      </w:r>
      <w:r w:rsidRPr="00C24F40">
        <w:rPr>
          <w:noProof/>
          <w:lang w:val="en-US"/>
        </w:rPr>
        <w:tab/>
        <w:t xml:space="preserve">Soldatenkov A.S., Potapenko E.A., Parashchuk O.V. Identification of building heating systems as controlled objects within automated heat supply stations. </w:t>
      </w:r>
      <w:r w:rsidRPr="00CD4159">
        <w:rPr>
          <w:noProof/>
        </w:rPr>
        <w:t>2017. Т. 133, № Aime. С. 823–828.</w:t>
      </w:r>
    </w:p>
    <w:p w14:paraId="04CC885F"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6.</w:t>
      </w:r>
      <w:r w:rsidRPr="00CD4159">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w:t>
      </w:r>
      <w:r w:rsidRPr="00C24F40">
        <w:rPr>
          <w:noProof/>
          <w:lang w:val="en-US"/>
        </w:rPr>
        <w:t>. 182.</w:t>
      </w:r>
    </w:p>
    <w:p w14:paraId="35984B6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7.</w:t>
      </w:r>
      <w:r w:rsidRPr="00C24F40">
        <w:rPr>
          <w:noProof/>
          <w:lang w:val="en-US"/>
        </w:rPr>
        <w:tab/>
        <w:t xml:space="preserve">Indrasiri K., Kuruppu D. GRPC : up and running: building cloud native applications with Go and Java for docker and kubernetes. 2020. 1–204 </w:t>
      </w:r>
      <w:r w:rsidRPr="00CD4159">
        <w:rPr>
          <w:noProof/>
        </w:rPr>
        <w:t>с</w:t>
      </w:r>
      <w:r w:rsidRPr="00C24F40">
        <w:rPr>
          <w:noProof/>
          <w:lang w:val="en-US"/>
        </w:rPr>
        <w:t>.</w:t>
      </w:r>
    </w:p>
    <w:p w14:paraId="2E916C4F"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8.</w:t>
      </w:r>
      <w:r w:rsidRPr="00C24F40">
        <w:rPr>
          <w:noProof/>
          <w:lang w:val="en-US"/>
        </w:rPr>
        <w:tab/>
        <w:t xml:space="preserve">Shirley J., Rosenberry W. Microsoft RPC programming guide. O’Reilly, 2015. 232 </w:t>
      </w:r>
      <w:r w:rsidRPr="00CD4159">
        <w:rPr>
          <w:noProof/>
        </w:rPr>
        <w:t>с</w:t>
      </w:r>
      <w:r w:rsidRPr="00C24F40">
        <w:rPr>
          <w:noProof/>
          <w:lang w:val="en-US"/>
        </w:rPr>
        <w:t>.</w:t>
      </w:r>
    </w:p>
    <w:p w14:paraId="1BF4EDE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9.</w:t>
      </w:r>
      <w:r w:rsidRPr="00C24F40">
        <w:rPr>
          <w:noProof/>
          <w:lang w:val="en-US"/>
        </w:rPr>
        <w:tab/>
        <w:t xml:space="preserve">Eric N. Understanding Web Services: XML, WSDL, SOAP, and UDDI. Addison-Wesley Professional, 2002. 360 </w:t>
      </w:r>
      <w:r w:rsidRPr="00CD4159">
        <w:rPr>
          <w:noProof/>
        </w:rPr>
        <w:t>с</w:t>
      </w:r>
      <w:r w:rsidRPr="00C24F40">
        <w:rPr>
          <w:noProof/>
          <w:lang w:val="en-US"/>
        </w:rPr>
        <w:t>.</w:t>
      </w:r>
    </w:p>
    <w:p w14:paraId="1E56F97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0.</w:t>
      </w:r>
      <w:r w:rsidRPr="00C24F40">
        <w:rPr>
          <w:noProof/>
          <w:lang w:val="en-US"/>
        </w:rPr>
        <w:tab/>
        <w:t xml:space="preserve">Reis D. </w:t>
      </w:r>
      <w:r w:rsidRPr="00CD4159">
        <w:rPr>
          <w:noProof/>
        </w:rPr>
        <w:t>и</w:t>
      </w:r>
      <w:r w:rsidRPr="00C24F40">
        <w:rPr>
          <w:noProof/>
          <w:lang w:val="en-US"/>
        </w:rPr>
        <w:t xml:space="preserve"> </w:t>
      </w:r>
      <w:r w:rsidRPr="00CD4159">
        <w:rPr>
          <w:noProof/>
        </w:rPr>
        <w:t>др</w:t>
      </w:r>
      <w:r w:rsidRPr="00C24F40">
        <w:rPr>
          <w:noProof/>
          <w:lang w:val="en-US"/>
        </w:rPr>
        <w:t xml:space="preserve">. Developing Docker and Docker-Compose Specifications: A Developers’ Survey // IEEE Access. Institute of Electrical and Electronics Engineers Inc., 2022. </w:t>
      </w:r>
      <w:r w:rsidRPr="00CD4159">
        <w:rPr>
          <w:noProof/>
        </w:rPr>
        <w:t>Т</w:t>
      </w:r>
      <w:r w:rsidRPr="00C24F40">
        <w:rPr>
          <w:noProof/>
          <w:lang w:val="en-US"/>
        </w:rPr>
        <w:t>. 10.</w:t>
      </w:r>
    </w:p>
    <w:p w14:paraId="09AD9943"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1.</w:t>
      </w:r>
      <w:r w:rsidRPr="00C24F40">
        <w:rPr>
          <w:noProof/>
          <w:lang w:val="en-US"/>
        </w:rPr>
        <w:tab/>
        <w:t xml:space="preserve">Ibrahim M.H., Sayagh M., Hassan A.E. A study of how Docker Compose is used to compose multi-component systems // Empir. Softw. Eng. 2021 266. Springer, 2021. </w:t>
      </w:r>
      <w:r w:rsidRPr="00CD4159">
        <w:rPr>
          <w:noProof/>
        </w:rPr>
        <w:t>Т</w:t>
      </w:r>
      <w:r w:rsidRPr="00C24F40">
        <w:rPr>
          <w:noProof/>
          <w:lang w:val="en-US"/>
        </w:rPr>
        <w:t xml:space="preserve">. 26, № 6. </w:t>
      </w:r>
      <w:r w:rsidRPr="00CD4159">
        <w:rPr>
          <w:noProof/>
        </w:rPr>
        <w:t>С</w:t>
      </w:r>
      <w:r w:rsidRPr="00C24F40">
        <w:rPr>
          <w:noProof/>
          <w:lang w:val="en-US"/>
        </w:rPr>
        <w:t>. 1–27.</w:t>
      </w:r>
    </w:p>
    <w:p w14:paraId="63DD4DF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2.</w:t>
      </w:r>
      <w:r w:rsidRPr="00C24F40">
        <w:rPr>
          <w:noProof/>
          <w:lang w:val="en-US"/>
        </w:rPr>
        <w:tab/>
        <w:t xml:space="preserve">Luzanov P., Rogov E., Levshin I. POSTGRES The First Experience // J. Chem. Inf. Model. 2019. </w:t>
      </w:r>
      <w:r w:rsidRPr="00CD4159">
        <w:rPr>
          <w:noProof/>
        </w:rPr>
        <w:t>Т</w:t>
      </w:r>
      <w:r w:rsidRPr="00C24F40">
        <w:rPr>
          <w:noProof/>
          <w:lang w:val="en-US"/>
        </w:rPr>
        <w:t xml:space="preserve">. 53, № 9. </w:t>
      </w:r>
      <w:r w:rsidRPr="00CD4159">
        <w:rPr>
          <w:noProof/>
        </w:rPr>
        <w:t>С</w:t>
      </w:r>
      <w:r w:rsidRPr="00C24F40">
        <w:rPr>
          <w:noProof/>
          <w:lang w:val="en-US"/>
        </w:rPr>
        <w:t>. 1689–1699.</w:t>
      </w:r>
    </w:p>
    <w:p w14:paraId="3C041601"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3.</w:t>
      </w:r>
      <w:r w:rsidRPr="00C24F40">
        <w:rPr>
          <w:noProof/>
          <w:lang w:val="en-US"/>
        </w:rPr>
        <w:tab/>
        <w:t xml:space="preserve">Murach J. Murach’s MySQL : training &amp; reference. Murach (Mike) &amp; Associates Inc (US); 3rd edition, 2019. 624 </w:t>
      </w:r>
      <w:r w:rsidRPr="00CD4159">
        <w:rPr>
          <w:noProof/>
        </w:rPr>
        <w:t>с</w:t>
      </w:r>
      <w:r w:rsidRPr="00C24F40">
        <w:rPr>
          <w:noProof/>
          <w:lang w:val="en-US"/>
        </w:rPr>
        <w:t>.</w:t>
      </w:r>
    </w:p>
    <w:p w14:paraId="03CCFD15" w14:textId="77777777" w:rsidR="00CD4159" w:rsidRPr="00CD4159" w:rsidRDefault="00CD4159" w:rsidP="00CD4159">
      <w:pPr>
        <w:widowControl w:val="0"/>
        <w:autoSpaceDE w:val="0"/>
        <w:autoSpaceDN w:val="0"/>
        <w:adjustRightInd w:val="0"/>
        <w:ind w:left="640" w:hanging="640"/>
        <w:rPr>
          <w:noProof/>
        </w:rPr>
      </w:pPr>
      <w:r w:rsidRPr="00C24F40">
        <w:rPr>
          <w:noProof/>
          <w:lang w:val="en-US"/>
        </w:rPr>
        <w:t>24.</w:t>
      </w:r>
      <w:r w:rsidRPr="00C24F40">
        <w:rPr>
          <w:noProof/>
          <w:lang w:val="en-US"/>
        </w:rPr>
        <w:tab/>
        <w:t xml:space="preserve">Blokdyk G. Oracle Database A Complete Guide - 2019 Edition. 5STARCooks (, 2021. </w:t>
      </w:r>
      <w:r w:rsidRPr="00CD4159">
        <w:rPr>
          <w:noProof/>
        </w:rPr>
        <w:t>278 с.</w:t>
      </w:r>
    </w:p>
    <w:p w14:paraId="6A15C480" w14:textId="77777777" w:rsidR="00CD4159" w:rsidRPr="00CD4159" w:rsidRDefault="00CD4159" w:rsidP="00CD4159">
      <w:pPr>
        <w:widowControl w:val="0"/>
        <w:autoSpaceDE w:val="0"/>
        <w:autoSpaceDN w:val="0"/>
        <w:adjustRightInd w:val="0"/>
        <w:ind w:left="640" w:hanging="640"/>
        <w:rPr>
          <w:noProof/>
        </w:rPr>
      </w:pPr>
      <w:r w:rsidRPr="00CD4159">
        <w:rPr>
          <w:noProof/>
        </w:rPr>
        <w:t>25.</w:t>
      </w:r>
      <w:r w:rsidRPr="00CD4159">
        <w:rPr>
          <w:noProof/>
        </w:rPr>
        <w:tab/>
        <w:t>Бэнкер К. MongoDB в действии. Москва: ДМК Пресс, 2012. 1–384 с.</w:t>
      </w:r>
    </w:p>
    <w:p w14:paraId="6020535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6.</w:t>
      </w:r>
      <w:r w:rsidRPr="00C24F40">
        <w:rPr>
          <w:noProof/>
          <w:lang w:val="en-US"/>
        </w:rPr>
        <w:tab/>
        <w:t xml:space="preserve">Naik N. </w:t>
      </w:r>
      <w:r w:rsidRPr="00CD4159">
        <w:rPr>
          <w:noProof/>
        </w:rPr>
        <w:t>и</w:t>
      </w:r>
      <w:r w:rsidRPr="00C24F40">
        <w:rPr>
          <w:noProof/>
          <w:lang w:val="en-US"/>
        </w:rPr>
        <w:t xml:space="preserve"> </w:t>
      </w:r>
      <w:r w:rsidRPr="00CD4159">
        <w:rPr>
          <w:noProof/>
        </w:rPr>
        <w:t>др</w:t>
      </w:r>
      <w:r w:rsidRPr="00C24F40">
        <w:rPr>
          <w:noProof/>
          <w:lang w:val="en-US"/>
        </w:rPr>
        <w:t xml:space="preserve">. Embedding Fuzzy Rules with YARA Rules for Performance </w:t>
      </w:r>
      <w:r w:rsidRPr="00C24F40">
        <w:rPr>
          <w:noProof/>
          <w:lang w:val="en-US"/>
        </w:rPr>
        <w:lastRenderedPageBreak/>
        <w:t xml:space="preserve">Optimisation of Malware Analysis // IEEE Int. Conf. Fuzzy Syst. 2020. </w:t>
      </w:r>
      <w:r w:rsidRPr="00CD4159">
        <w:rPr>
          <w:noProof/>
        </w:rPr>
        <w:t>Т</w:t>
      </w:r>
      <w:r w:rsidRPr="00C24F40">
        <w:rPr>
          <w:noProof/>
          <w:lang w:val="en-US"/>
        </w:rPr>
        <w:t>. 2020-July.</w:t>
      </w:r>
    </w:p>
    <w:p w14:paraId="532A1F93"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7.</w:t>
      </w:r>
      <w:r w:rsidRPr="00C24F40">
        <w:rPr>
          <w:noProof/>
          <w:lang w:val="en-US"/>
        </w:rPr>
        <w:tab/>
        <w:t xml:space="preserve">Banks A.C., Melin F. A satellite ocean colour spectral library for the analysis and classification of extreme optical conditions in European seas // Int. Geosci. Remote Sens. Symp. 2015. </w:t>
      </w:r>
      <w:r w:rsidRPr="00CD4159">
        <w:rPr>
          <w:noProof/>
        </w:rPr>
        <w:t>Т</w:t>
      </w:r>
      <w:r w:rsidRPr="00C24F40">
        <w:rPr>
          <w:noProof/>
          <w:lang w:val="en-US"/>
        </w:rPr>
        <w:t xml:space="preserve">. 2015-Novem, № July 2015. </w:t>
      </w:r>
      <w:r w:rsidRPr="00CD4159">
        <w:rPr>
          <w:noProof/>
        </w:rPr>
        <w:t>С</w:t>
      </w:r>
      <w:r w:rsidRPr="00C24F40">
        <w:rPr>
          <w:noProof/>
          <w:lang w:val="en-US"/>
        </w:rPr>
        <w:t>. 2273–2276.</w:t>
      </w:r>
    </w:p>
    <w:p w14:paraId="120A249E"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8.</w:t>
      </w:r>
      <w:r w:rsidRPr="00C24F40">
        <w:rPr>
          <w:noProof/>
          <w:lang w:val="en-US"/>
        </w:rPr>
        <w:tab/>
        <w:t xml:space="preserve">Terms I. FUZZY LOGIC BASED EMOTION CLASSIFICATION Electronics and Computer Science University of Southampton SO17 1BJ , Southampton , United Kingdom. 2014. </w:t>
      </w:r>
      <w:r w:rsidRPr="00CD4159">
        <w:rPr>
          <w:noProof/>
        </w:rPr>
        <w:t>С</w:t>
      </w:r>
      <w:r w:rsidRPr="00C24F40">
        <w:rPr>
          <w:noProof/>
          <w:lang w:val="en-US"/>
        </w:rPr>
        <w:t>. 4389–4393.</w:t>
      </w:r>
    </w:p>
    <w:p w14:paraId="2A2B8F8D"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9.</w:t>
      </w:r>
      <w:r w:rsidRPr="00C24F40">
        <w:rPr>
          <w:noProof/>
          <w:lang w:val="en-US"/>
        </w:rPr>
        <w:tab/>
        <w:t>Markel Z., Bilzor M. Building a machine learning classifier for malware detection // WATeR 2014 - Proc. 2014 2nd Work. Anti-Malware Test. Res. Institute of Electrical and Electronics Engineers Inc., 2015.</w:t>
      </w:r>
    </w:p>
    <w:p w14:paraId="642ED901"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0.</w:t>
      </w:r>
      <w:r w:rsidRPr="00C24F40">
        <w:rPr>
          <w:noProof/>
          <w:lang w:val="en-US"/>
        </w:rPr>
        <w:tab/>
        <w:t xml:space="preserve">Firdausi I. </w:t>
      </w:r>
      <w:r w:rsidRPr="00CD4159">
        <w:rPr>
          <w:noProof/>
        </w:rPr>
        <w:t>и</w:t>
      </w:r>
      <w:r w:rsidRPr="00C24F40">
        <w:rPr>
          <w:noProof/>
          <w:lang w:val="en-US"/>
        </w:rPr>
        <w:t xml:space="preserve"> </w:t>
      </w:r>
      <w:r w:rsidRPr="00CD4159">
        <w:rPr>
          <w:noProof/>
        </w:rPr>
        <w:t>др</w:t>
      </w:r>
      <w:r w:rsidRPr="00C24F40">
        <w:rPr>
          <w:noProof/>
          <w:lang w:val="en-US"/>
        </w:rPr>
        <w:t xml:space="preserve">. Analysis of machine learning techniques used in behavior-based malware detection // Proc. - 2010 2nd Int. Conf. Adv. Comput. Control Telecommun. Technol. ACT 2010. 2010. </w:t>
      </w:r>
      <w:r w:rsidRPr="00CD4159">
        <w:rPr>
          <w:noProof/>
        </w:rPr>
        <w:t>С</w:t>
      </w:r>
      <w:r w:rsidRPr="00C24F40">
        <w:rPr>
          <w:noProof/>
          <w:lang w:val="en-US"/>
        </w:rPr>
        <w:t>. 201–203.</w:t>
      </w:r>
    </w:p>
    <w:p w14:paraId="7447F1D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1.</w:t>
      </w:r>
      <w:r w:rsidRPr="00C24F40">
        <w:rPr>
          <w:noProof/>
          <w:lang w:val="en-US"/>
        </w:rPr>
        <w:tab/>
        <w:t xml:space="preserve">Rokach L., Maimon O. Clustering Methods // Data Min. Knowl. Discov. Handb. Springer, Boston, MA, 2005. </w:t>
      </w:r>
      <w:r w:rsidRPr="00CD4159">
        <w:rPr>
          <w:noProof/>
        </w:rPr>
        <w:t>С</w:t>
      </w:r>
      <w:r w:rsidRPr="00C24F40">
        <w:rPr>
          <w:noProof/>
          <w:lang w:val="en-US"/>
        </w:rPr>
        <w:t>. 321–352.</w:t>
      </w:r>
    </w:p>
    <w:p w14:paraId="07150C2A"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2.</w:t>
      </w:r>
      <w:r w:rsidRPr="00C24F40">
        <w:rPr>
          <w:noProof/>
          <w:lang w:val="en-US"/>
        </w:rPr>
        <w:tab/>
        <w:t xml:space="preserve">Gaul W. </w:t>
      </w:r>
      <w:r w:rsidRPr="00CD4159">
        <w:rPr>
          <w:noProof/>
        </w:rPr>
        <w:t>и</w:t>
      </w:r>
      <w:r w:rsidRPr="00C24F40">
        <w:rPr>
          <w:noProof/>
          <w:lang w:val="en-US"/>
        </w:rPr>
        <w:t xml:space="preserve"> </w:t>
      </w:r>
      <w:r w:rsidRPr="00CD4159">
        <w:rPr>
          <w:noProof/>
        </w:rPr>
        <w:t>др</w:t>
      </w:r>
      <w:r w:rsidRPr="00C24F40">
        <w:rPr>
          <w:noProof/>
          <w:lang w:val="en-US"/>
        </w:rPr>
        <w:t>. Studies in Classification, Data Analysis, and Knowledge Organization. 2006.</w:t>
      </w:r>
    </w:p>
    <w:p w14:paraId="4D8058EF"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3.</w:t>
      </w:r>
      <w:r w:rsidRPr="00C24F40">
        <w:rPr>
          <w:noProof/>
          <w:lang w:val="en-US"/>
        </w:rPr>
        <w:tab/>
        <w:t xml:space="preserve">Saxe J., Berlin K. Deep Neural Network Based Malware Detection Using Two Dimensional Binary Program Features // 2015 10th Int. Conf. Malicious Unwanted Software, MALWARE 2015. Institute of Electrical and Electronics Engineers Inc., 2015. </w:t>
      </w:r>
      <w:r w:rsidRPr="00CD4159">
        <w:rPr>
          <w:noProof/>
        </w:rPr>
        <w:t>С</w:t>
      </w:r>
      <w:r w:rsidRPr="00C24F40">
        <w:rPr>
          <w:noProof/>
          <w:lang w:val="en-US"/>
        </w:rPr>
        <w:t>. 11–20.</w:t>
      </w:r>
    </w:p>
    <w:p w14:paraId="4FE0B31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4.</w:t>
      </w:r>
      <w:r w:rsidRPr="00C24F40">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CD4159">
        <w:rPr>
          <w:noProof/>
        </w:rPr>
        <w:t>Т</w:t>
      </w:r>
      <w:r w:rsidRPr="00C24F40">
        <w:rPr>
          <w:noProof/>
          <w:lang w:val="en-US"/>
        </w:rPr>
        <w:t xml:space="preserve">. 90, № 5. </w:t>
      </w:r>
      <w:r w:rsidRPr="00CD4159">
        <w:rPr>
          <w:noProof/>
        </w:rPr>
        <w:t>С</w:t>
      </w:r>
      <w:r w:rsidRPr="00C24F40">
        <w:rPr>
          <w:noProof/>
          <w:lang w:val="en-US"/>
        </w:rPr>
        <w:t>. 2007–2015.</w:t>
      </w:r>
    </w:p>
    <w:p w14:paraId="7A42A91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5.</w:t>
      </w:r>
      <w:r w:rsidRPr="00C24F40">
        <w:rPr>
          <w:noProof/>
          <w:lang w:val="en-US"/>
        </w:rPr>
        <w:tab/>
        <w:t xml:space="preserve">Saritas M.M., Yasar A. Performance Analysis of ANN and Naive Bayes Classification Algorithm for Data Classification // Int. J. Intell. Syst. Appl. Eng. 2019. </w:t>
      </w:r>
      <w:r w:rsidRPr="00CD4159">
        <w:rPr>
          <w:noProof/>
        </w:rPr>
        <w:t>Т</w:t>
      </w:r>
      <w:r w:rsidRPr="00C24F40">
        <w:rPr>
          <w:noProof/>
          <w:lang w:val="en-US"/>
        </w:rPr>
        <w:t xml:space="preserve">. 7, № 2. </w:t>
      </w:r>
      <w:r w:rsidRPr="00CD4159">
        <w:rPr>
          <w:noProof/>
        </w:rPr>
        <w:t>С</w:t>
      </w:r>
      <w:r w:rsidRPr="00C24F40">
        <w:rPr>
          <w:noProof/>
          <w:lang w:val="en-US"/>
        </w:rPr>
        <w:t>. 88–91.</w:t>
      </w:r>
    </w:p>
    <w:p w14:paraId="6A5E5C6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lastRenderedPageBreak/>
        <w:t>36.</w:t>
      </w:r>
      <w:r w:rsidRPr="00C24F40">
        <w:rPr>
          <w:noProof/>
          <w:lang w:val="en-US"/>
        </w:rPr>
        <w:tab/>
        <w:t xml:space="preserve">Massé M. REST-API-Design // O’Reilly. 2012. 114 </w:t>
      </w:r>
      <w:r w:rsidRPr="00CD4159">
        <w:rPr>
          <w:noProof/>
        </w:rPr>
        <w:t>с</w:t>
      </w:r>
      <w:r w:rsidRPr="00C24F40">
        <w:rPr>
          <w:noProof/>
          <w:lang w:val="en-US"/>
        </w:rPr>
        <w:t>.</w:t>
      </w:r>
    </w:p>
    <w:p w14:paraId="410BD55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7.</w:t>
      </w:r>
      <w:r w:rsidRPr="00C24F40">
        <w:rPr>
          <w:noProof/>
          <w:lang w:val="en-US"/>
        </w:rPr>
        <w:tab/>
        <w:t xml:space="preserve">Vincent W.S. Django for APIs Build web APIs with Python and Django (2.2). 2019. </w:t>
      </w:r>
      <w:r w:rsidRPr="00CD4159">
        <w:rPr>
          <w:noProof/>
        </w:rPr>
        <w:t>С</w:t>
      </w:r>
      <w:r w:rsidRPr="00C24F40">
        <w:rPr>
          <w:noProof/>
          <w:lang w:val="en-US"/>
        </w:rPr>
        <w:t>. 35–43.</w:t>
      </w:r>
    </w:p>
    <w:p w14:paraId="7E03BF4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8.</w:t>
      </w:r>
      <w:r w:rsidRPr="00C24F40">
        <w:rPr>
          <w:noProof/>
          <w:lang w:val="en-US"/>
        </w:rPr>
        <w:tab/>
        <w:t xml:space="preserve">Choi D. Full-Stack React, TypeScript, and Node: Build cloud-ready web applications using React 17 with Hooks and GraphQL. 2020. 648 </w:t>
      </w:r>
      <w:r w:rsidRPr="00CD4159">
        <w:rPr>
          <w:noProof/>
        </w:rPr>
        <w:t>с</w:t>
      </w:r>
      <w:r w:rsidRPr="00C24F40">
        <w:rPr>
          <w:noProof/>
          <w:lang w:val="en-US"/>
        </w:rPr>
        <w:t>.</w:t>
      </w:r>
    </w:p>
    <w:p w14:paraId="70CEA0E5"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9.</w:t>
      </w:r>
      <w:r w:rsidRPr="00C24F40">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CD4159">
        <w:rPr>
          <w:noProof/>
        </w:rPr>
        <w:t>с</w:t>
      </w:r>
      <w:r w:rsidRPr="00C24F40">
        <w:rPr>
          <w:noProof/>
          <w:lang w:val="en-US"/>
        </w:rPr>
        <w:t>.</w:t>
      </w:r>
    </w:p>
    <w:p w14:paraId="41FF6CC0"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40.</w:t>
      </w:r>
      <w:r w:rsidRPr="00C24F40">
        <w:rPr>
          <w:noProof/>
          <w:lang w:val="en-US"/>
        </w:rPr>
        <w:tab/>
        <w:t>Welcome to python-docx-template’s documentation! — python-docx-template 0.9.x documentation [</w:t>
      </w:r>
      <w:r w:rsidRPr="00CD4159">
        <w:rPr>
          <w:noProof/>
        </w:rPr>
        <w:t>Электронный</w:t>
      </w:r>
      <w:r w:rsidRPr="00C24F40">
        <w:rPr>
          <w:noProof/>
          <w:lang w:val="en-US"/>
        </w:rPr>
        <w:t xml:space="preserve"> </w:t>
      </w:r>
      <w:r w:rsidRPr="00CD4159">
        <w:rPr>
          <w:noProof/>
        </w:rPr>
        <w:t>ресурс</w:t>
      </w:r>
      <w:r w:rsidRPr="00C24F40">
        <w:rPr>
          <w:noProof/>
          <w:lang w:val="en-US"/>
        </w:rPr>
        <w:t>]. 2022. URL: https://docxtpl.readthedocs.io/en/latest/ (</w:t>
      </w:r>
      <w:r w:rsidRPr="00CD4159">
        <w:rPr>
          <w:noProof/>
        </w:rPr>
        <w:t>дата</w:t>
      </w:r>
      <w:r w:rsidRPr="00C24F40">
        <w:rPr>
          <w:noProof/>
          <w:lang w:val="en-US"/>
        </w:rPr>
        <w:t xml:space="preserve"> </w:t>
      </w:r>
      <w:r w:rsidRPr="00CD4159">
        <w:rPr>
          <w:noProof/>
        </w:rPr>
        <w:t>обращения</w:t>
      </w:r>
      <w:r w:rsidRPr="00C24F40">
        <w:rPr>
          <w:noProof/>
          <w:lang w:val="en-US"/>
        </w:rPr>
        <w:t>: 06.05.2022).</w:t>
      </w:r>
    </w:p>
    <w:p w14:paraId="7EFBC97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41.</w:t>
      </w:r>
      <w:r w:rsidRPr="00C24F40">
        <w:rPr>
          <w:noProof/>
          <w:lang w:val="en-US"/>
        </w:rPr>
        <w:tab/>
        <w:t xml:space="preserve">Mcilwaine B., Rivas Casado M. JellyNet: The convolutional neural network jellyfish bloom detector // Int. J. Appl. Earth Obs. Geoinf. Elsevier, 2021. </w:t>
      </w:r>
      <w:r w:rsidRPr="00CD4159">
        <w:rPr>
          <w:noProof/>
        </w:rPr>
        <w:t>Т</w:t>
      </w:r>
      <w:r w:rsidRPr="00C24F40">
        <w:rPr>
          <w:noProof/>
          <w:lang w:val="en-US"/>
        </w:rPr>
        <w:t xml:space="preserve">. 97. </w:t>
      </w:r>
      <w:r w:rsidRPr="00CD4159">
        <w:rPr>
          <w:noProof/>
        </w:rPr>
        <w:t>С</w:t>
      </w:r>
      <w:r w:rsidRPr="00C24F40">
        <w:rPr>
          <w:noProof/>
          <w:lang w:val="en-US"/>
        </w:rPr>
        <w:t>. 102279.</w:t>
      </w:r>
    </w:p>
    <w:p w14:paraId="1C6C60D4" w14:textId="77777777" w:rsidR="00CD4159" w:rsidRPr="00CD4159" w:rsidRDefault="00CD4159" w:rsidP="00CD4159">
      <w:pPr>
        <w:widowControl w:val="0"/>
        <w:autoSpaceDE w:val="0"/>
        <w:autoSpaceDN w:val="0"/>
        <w:adjustRightInd w:val="0"/>
        <w:ind w:left="640" w:hanging="640"/>
        <w:rPr>
          <w:noProof/>
        </w:rPr>
      </w:pPr>
      <w:r w:rsidRPr="00C24F40">
        <w:rPr>
          <w:noProof/>
          <w:lang w:val="en-US"/>
        </w:rPr>
        <w:t>42.</w:t>
      </w:r>
      <w:r w:rsidRPr="00C24F40">
        <w:rPr>
          <w:noProof/>
          <w:lang w:val="en-US"/>
        </w:rPr>
        <w:tab/>
        <w:t xml:space="preserve">Manaswi N.K. Understanding and Working with Keras // Deep Learn. with Appl. </w:t>
      </w:r>
      <w:r w:rsidRPr="00CD4159">
        <w:rPr>
          <w:noProof/>
        </w:rPr>
        <w:t>Using Python. Apress, 2018. С. 31–43.</w:t>
      </w:r>
    </w:p>
    <w:p w14:paraId="04CB57E5" w14:textId="77777777" w:rsidR="00CD4159" w:rsidRPr="00CD4159" w:rsidRDefault="00CD4159" w:rsidP="00CD4159">
      <w:pPr>
        <w:widowControl w:val="0"/>
        <w:autoSpaceDE w:val="0"/>
        <w:autoSpaceDN w:val="0"/>
        <w:adjustRightInd w:val="0"/>
        <w:ind w:left="640" w:hanging="640"/>
        <w:rPr>
          <w:noProof/>
        </w:rPr>
      </w:pPr>
      <w:r w:rsidRPr="00CD4159">
        <w:rPr>
          <w:noProof/>
        </w:rPr>
        <w:t>43.</w:t>
      </w:r>
      <w:r w:rsidRPr="00CD415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78" w:name="_Toc10373174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78"/>
    </w:p>
    <w:p w14:paraId="6FF02B9D" w14:textId="77777777" w:rsidR="007B687C" w:rsidRDefault="007B687C" w:rsidP="007B687C">
      <w:r>
        <w:t>EObjec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r>
        <w:t>type_org: целочисленный, внешний ключ, ID типа организации;</w:t>
      </w:r>
    </w:p>
    <w:p w14:paraId="1CA29221" w14:textId="77777777" w:rsidR="007B687C" w:rsidRDefault="007B687C" w:rsidP="002C465A">
      <w:pPr>
        <w:pStyle w:val="a3"/>
        <w:numPr>
          <w:ilvl w:val="0"/>
          <w:numId w:val="5"/>
        </w:numPr>
      </w:pPr>
      <w:r>
        <w:t>place_adress:</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r>
        <w:t>director: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r>
        <w:t>inn: строка, ИНН</w:t>
      </w:r>
      <w:r>
        <w:rPr>
          <w:lang w:val="en-US"/>
        </w:rPr>
        <w:t>;</w:t>
      </w:r>
    </w:p>
    <w:p w14:paraId="6F7075A1" w14:textId="77777777" w:rsidR="007B687C" w:rsidRDefault="007B687C" w:rsidP="002C465A">
      <w:pPr>
        <w:pStyle w:val="a3"/>
        <w:numPr>
          <w:ilvl w:val="0"/>
          <w:numId w:val="5"/>
        </w:numPr>
      </w:pPr>
      <w:r>
        <w:t>ogrn: строка, ОГРН</w:t>
      </w:r>
      <w:r>
        <w:rPr>
          <w:lang w:val="en-US"/>
        </w:rPr>
        <w:t>;</w:t>
      </w:r>
    </w:p>
    <w:p w14:paraId="485DA37D" w14:textId="77777777" w:rsidR="007B687C" w:rsidRDefault="007B687C" w:rsidP="002C465A">
      <w:pPr>
        <w:pStyle w:val="a3"/>
        <w:numPr>
          <w:ilvl w:val="0"/>
          <w:numId w:val="5"/>
        </w:numPr>
      </w:pPr>
      <w:r>
        <w:t>okved: строка, ОКВЭД</w:t>
      </w:r>
      <w:r>
        <w:rPr>
          <w:lang w:val="en-US"/>
        </w:rPr>
        <w:t>;</w:t>
      </w:r>
    </w:p>
    <w:p w14:paraId="4B55D1F2" w14:textId="77777777" w:rsidR="007B687C" w:rsidRDefault="007B687C" w:rsidP="002C465A">
      <w:pPr>
        <w:pStyle w:val="a3"/>
        <w:numPr>
          <w:ilvl w:val="0"/>
          <w:numId w:val="5"/>
        </w:numPr>
      </w:pPr>
      <w:r>
        <w:t>full_name: строка, полное название организации</w:t>
      </w:r>
      <w:r w:rsidRPr="0085442D">
        <w:t>;</w:t>
      </w:r>
    </w:p>
    <w:p w14:paraId="3663FB18" w14:textId="77777777" w:rsidR="007B687C" w:rsidRDefault="007B687C" w:rsidP="002C465A">
      <w:pPr>
        <w:pStyle w:val="a3"/>
        <w:numPr>
          <w:ilvl w:val="0"/>
          <w:numId w:val="5"/>
        </w:numPr>
      </w:pPr>
      <w:r>
        <w:t>phone_number: строка, номер телефона</w:t>
      </w:r>
      <w:r w:rsidRPr="0085442D">
        <w:t>;</w:t>
      </w:r>
    </w:p>
    <w:p w14:paraId="34A49AD1" w14:textId="77777777" w:rsidR="007B687C" w:rsidRDefault="007B687C" w:rsidP="002C465A">
      <w:pPr>
        <w:pStyle w:val="a3"/>
        <w:numPr>
          <w:ilvl w:val="0"/>
          <w:numId w:val="5"/>
        </w:numPr>
      </w:pPr>
      <w:r>
        <w:t>pes_having: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r>
        <w:t>Adress</w:t>
      </w:r>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r>
        <w:t>index: строка, почтовый индекс</w:t>
      </w:r>
      <w:r>
        <w:rPr>
          <w:lang w:val="en-US"/>
        </w:rPr>
        <w:t>;</w:t>
      </w:r>
    </w:p>
    <w:p w14:paraId="6491063B" w14:textId="77777777" w:rsidR="007B687C" w:rsidRDefault="007B687C" w:rsidP="002C465A">
      <w:pPr>
        <w:pStyle w:val="a3"/>
        <w:numPr>
          <w:ilvl w:val="0"/>
          <w:numId w:val="6"/>
        </w:numPr>
      </w:pPr>
      <w:r>
        <w:t>region: строка, регион</w:t>
      </w:r>
      <w:r>
        <w:rPr>
          <w:lang w:val="en-US"/>
        </w:rPr>
        <w:t>;</w:t>
      </w:r>
    </w:p>
    <w:p w14:paraId="2AA904D0" w14:textId="77777777" w:rsidR="007B687C" w:rsidRDefault="007B687C" w:rsidP="002C465A">
      <w:pPr>
        <w:pStyle w:val="a3"/>
        <w:numPr>
          <w:ilvl w:val="0"/>
          <w:numId w:val="6"/>
        </w:numPr>
      </w:pPr>
      <w:r>
        <w:t>rajon: строка, район</w:t>
      </w:r>
      <w:r>
        <w:rPr>
          <w:lang w:val="en-US"/>
        </w:rPr>
        <w:t>;</w:t>
      </w:r>
    </w:p>
    <w:p w14:paraId="312A714F" w14:textId="77777777" w:rsidR="007B687C" w:rsidRDefault="007B687C" w:rsidP="002C465A">
      <w:pPr>
        <w:pStyle w:val="a3"/>
        <w:numPr>
          <w:ilvl w:val="0"/>
          <w:numId w:val="6"/>
        </w:numPr>
      </w:pPr>
      <w:r>
        <w:t>town: строка, населенный пункт</w:t>
      </w:r>
      <w:r>
        <w:rPr>
          <w:lang w:val="en-US"/>
        </w:rPr>
        <w:t>;</w:t>
      </w:r>
    </w:p>
    <w:p w14:paraId="4449C40F" w14:textId="77777777" w:rsidR="007B687C" w:rsidRDefault="007B687C" w:rsidP="002C465A">
      <w:pPr>
        <w:pStyle w:val="a3"/>
        <w:numPr>
          <w:ilvl w:val="0"/>
          <w:numId w:val="6"/>
        </w:numPr>
      </w:pPr>
      <w:r>
        <w:t>building: строка, дом</w:t>
      </w:r>
      <w:r>
        <w:rPr>
          <w:lang w:val="en-US"/>
        </w:rPr>
        <w:t>;</w:t>
      </w:r>
    </w:p>
    <w:p w14:paraId="5CF33D8D" w14:textId="77777777" w:rsidR="007B687C" w:rsidRDefault="007B687C" w:rsidP="002C465A">
      <w:pPr>
        <w:pStyle w:val="a3"/>
        <w:numPr>
          <w:ilvl w:val="0"/>
          <w:numId w:val="6"/>
        </w:numPr>
      </w:pPr>
      <w:r>
        <w:t>street: строка, улица</w:t>
      </w:r>
      <w:r>
        <w:rPr>
          <w:lang w:val="en-US"/>
        </w:rPr>
        <w:t>;</w:t>
      </w:r>
    </w:p>
    <w:p w14:paraId="7A8D3CB6" w14:textId="77777777" w:rsidR="007B687C" w:rsidRDefault="007B687C" w:rsidP="002C465A">
      <w:pPr>
        <w:pStyle w:val="a3"/>
        <w:numPr>
          <w:ilvl w:val="0"/>
          <w:numId w:val="6"/>
        </w:numPr>
      </w:pPr>
      <w:r>
        <w:t>corpus: строка, корпус</w:t>
      </w:r>
      <w:r>
        <w:rPr>
          <w:lang w:val="en-US"/>
        </w:rPr>
        <w:t>.</w:t>
      </w:r>
    </w:p>
    <w:p w14:paraId="175F00F0" w14:textId="77777777" w:rsidR="007B687C" w:rsidRPr="0085442D" w:rsidRDefault="007B687C" w:rsidP="007B687C">
      <w:pPr>
        <w:rPr>
          <w:lang w:val="en-US"/>
        </w:rPr>
      </w:pPr>
      <w:r>
        <w:t>Manager</w:t>
      </w:r>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r>
        <w:t>last_name: строка, фамилия</w:t>
      </w:r>
      <w:r>
        <w:rPr>
          <w:lang w:val="en-US"/>
        </w:rPr>
        <w:t>;</w:t>
      </w:r>
    </w:p>
    <w:p w14:paraId="740C620C" w14:textId="77777777" w:rsidR="007B687C" w:rsidRDefault="007B687C" w:rsidP="002C465A">
      <w:pPr>
        <w:pStyle w:val="a3"/>
        <w:numPr>
          <w:ilvl w:val="0"/>
          <w:numId w:val="7"/>
        </w:numPr>
      </w:pPr>
      <w:r>
        <w:t>first_name: строка, имя</w:t>
      </w:r>
      <w:r>
        <w:rPr>
          <w:lang w:val="en-US"/>
        </w:rPr>
        <w:t>;</w:t>
      </w:r>
    </w:p>
    <w:p w14:paraId="1A1A643E" w14:textId="77777777" w:rsidR="007B687C" w:rsidRDefault="007B687C" w:rsidP="002C465A">
      <w:pPr>
        <w:pStyle w:val="a3"/>
        <w:numPr>
          <w:ilvl w:val="0"/>
          <w:numId w:val="7"/>
        </w:numPr>
      </w:pPr>
      <w:r>
        <w:lastRenderedPageBreak/>
        <w:t>position: строка, должность</w:t>
      </w:r>
      <w:r>
        <w:rPr>
          <w:lang w:val="en-US"/>
        </w:rPr>
        <w:t>;</w:t>
      </w:r>
    </w:p>
    <w:p w14:paraId="018457FF" w14:textId="77777777" w:rsidR="007B687C" w:rsidRDefault="007B687C" w:rsidP="002C465A">
      <w:pPr>
        <w:pStyle w:val="a3"/>
        <w:numPr>
          <w:ilvl w:val="0"/>
          <w:numId w:val="7"/>
        </w:numPr>
      </w:pPr>
      <w:r>
        <w:t>phone: строка, номер телефона</w:t>
      </w:r>
      <w:r>
        <w:rPr>
          <w:lang w:val="en-US"/>
        </w:rPr>
        <w:t>;</w:t>
      </w:r>
    </w:p>
    <w:p w14:paraId="4D309153" w14:textId="77777777" w:rsidR="007B687C" w:rsidRDefault="007B687C" w:rsidP="002C465A">
      <w:pPr>
        <w:pStyle w:val="a3"/>
        <w:numPr>
          <w:ilvl w:val="0"/>
          <w:numId w:val="7"/>
        </w:numPr>
      </w:pPr>
      <w:r>
        <w:t>email: строка, электронная почта</w:t>
      </w:r>
      <w:r>
        <w:rPr>
          <w:lang w:val="en-US"/>
        </w:rPr>
        <w:t>.</w:t>
      </w:r>
    </w:p>
    <w:p w14:paraId="5B440620" w14:textId="77777777" w:rsidR="007B687C" w:rsidRPr="0085442D" w:rsidRDefault="007B687C" w:rsidP="007B687C">
      <w:pPr>
        <w:rPr>
          <w:lang w:val="en-US"/>
        </w:rPr>
      </w:pPr>
      <w:r>
        <w:t>Vehicle</w:t>
      </w:r>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r>
        <w:t>eobject: целочисленный, внешний ключ, ID организации</w:t>
      </w:r>
      <w:r w:rsidRPr="0085442D">
        <w:t>;</w:t>
      </w:r>
    </w:p>
    <w:p w14:paraId="351E10CB" w14:textId="77777777" w:rsidR="007B687C" w:rsidRDefault="007B687C" w:rsidP="002C465A">
      <w:pPr>
        <w:pStyle w:val="a3"/>
        <w:numPr>
          <w:ilvl w:val="0"/>
          <w:numId w:val="8"/>
        </w:numPr>
      </w:pPr>
      <w:r>
        <w:t>name: строка, название</w:t>
      </w:r>
      <w:r>
        <w:rPr>
          <w:lang w:val="en-US"/>
        </w:rPr>
        <w:t>;</w:t>
      </w:r>
    </w:p>
    <w:p w14:paraId="5D7705B3" w14:textId="77777777" w:rsidR="007B687C" w:rsidRDefault="007B687C" w:rsidP="002C465A">
      <w:pPr>
        <w:pStyle w:val="a3"/>
        <w:numPr>
          <w:ilvl w:val="0"/>
          <w:numId w:val="8"/>
        </w:numPr>
      </w:pPr>
      <w:r>
        <w:t>type_motor_fuel: целочисленный, внешний ключ, ID типа топлива</w:t>
      </w:r>
      <w:r w:rsidRPr="0085442D">
        <w:t>;</w:t>
      </w:r>
    </w:p>
    <w:p w14:paraId="3A228895" w14:textId="77777777" w:rsidR="007B687C" w:rsidRDefault="007B687C" w:rsidP="002C465A">
      <w:pPr>
        <w:pStyle w:val="a3"/>
        <w:numPr>
          <w:ilvl w:val="0"/>
          <w:numId w:val="8"/>
        </w:numPr>
      </w:pPr>
      <w:r>
        <w:t>type_brand: целочисленный, внешний ключ, ID производителя</w:t>
      </w:r>
      <w:r w:rsidRPr="0085442D">
        <w:t>;</w:t>
      </w:r>
    </w:p>
    <w:p w14:paraId="59DE8CD3" w14:textId="77777777" w:rsidR="007B687C" w:rsidRDefault="007B687C" w:rsidP="002C465A">
      <w:pPr>
        <w:pStyle w:val="a3"/>
        <w:numPr>
          <w:ilvl w:val="0"/>
          <w:numId w:val="8"/>
        </w:numPr>
      </w:pPr>
      <w:r>
        <w:t>count: целочисленный, количество ТС</w:t>
      </w:r>
      <w:r>
        <w:rPr>
          <w:lang w:val="en-US"/>
        </w:rPr>
        <w:t>;</w:t>
      </w:r>
    </w:p>
    <w:p w14:paraId="49CD6C8B" w14:textId="77777777" w:rsidR="007B687C" w:rsidRDefault="007B687C" w:rsidP="002C465A">
      <w:pPr>
        <w:pStyle w:val="a3"/>
        <w:numPr>
          <w:ilvl w:val="0"/>
          <w:numId w:val="8"/>
        </w:numPr>
      </w:pPr>
      <w:r>
        <w:t>carrying: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r>
        <w:t>milleage: число с плавающей запятой, пробег (тыс.км)</w:t>
      </w:r>
      <w:r w:rsidRPr="0085442D">
        <w:t>;</w:t>
      </w:r>
    </w:p>
    <w:p w14:paraId="25B9B0B5" w14:textId="77777777" w:rsidR="007B687C" w:rsidRDefault="007B687C" w:rsidP="002C465A">
      <w:pPr>
        <w:pStyle w:val="a3"/>
        <w:numPr>
          <w:ilvl w:val="0"/>
          <w:numId w:val="8"/>
        </w:numPr>
      </w:pPr>
      <w:r>
        <w:t>fuel_rate: число с плавающей запятой, количество потраченного топлива</w:t>
      </w:r>
      <w:r w:rsidRPr="0085442D">
        <w:t xml:space="preserve"> </w:t>
      </w:r>
      <w:r>
        <w:t>(тыс.л)</w:t>
      </w:r>
      <w:r w:rsidRPr="0085442D">
        <w:t>.</w:t>
      </w:r>
    </w:p>
    <w:p w14:paraId="5FBCE326" w14:textId="77777777" w:rsidR="007B687C" w:rsidRPr="0085442D" w:rsidRDefault="007B687C" w:rsidP="007B687C">
      <w:pPr>
        <w:rPr>
          <w:lang w:val="en-US"/>
        </w:rPr>
      </w:pPr>
      <w:r>
        <w:t>Event</w:t>
      </w:r>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r>
        <w:t>eobject: целочисленный, внешний ключ, ID организации</w:t>
      </w:r>
      <w:r w:rsidRPr="0085442D">
        <w:t>;</w:t>
      </w:r>
    </w:p>
    <w:p w14:paraId="58019A34" w14:textId="77777777" w:rsidR="007B687C" w:rsidRDefault="007B687C" w:rsidP="002C465A">
      <w:pPr>
        <w:pStyle w:val="a3"/>
        <w:numPr>
          <w:ilvl w:val="0"/>
          <w:numId w:val="9"/>
        </w:numPr>
      </w:pPr>
      <w:r>
        <w:t>type_even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r>
        <w:t>percentage_save: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r>
        <w:t>year: целочисленный, год проведения</w:t>
      </w:r>
      <w:r>
        <w:rPr>
          <w:lang w:val="en-US"/>
        </w:rPr>
        <w:t>;</w:t>
      </w:r>
    </w:p>
    <w:p w14:paraId="295D1B03" w14:textId="77777777" w:rsidR="007B687C" w:rsidRDefault="007B687C" w:rsidP="002C465A">
      <w:pPr>
        <w:pStyle w:val="a3"/>
        <w:numPr>
          <w:ilvl w:val="0"/>
          <w:numId w:val="9"/>
        </w:numPr>
      </w:pPr>
      <w:r>
        <w:t>cost: целочисленный, фактическая стоимость за год (тыс.руб)</w:t>
      </w:r>
      <w:r w:rsidRPr="0085442D">
        <w:t>.</w:t>
      </w:r>
    </w:p>
    <w:p w14:paraId="73E1FEDB" w14:textId="77777777" w:rsidR="007B687C" w:rsidRPr="0085442D" w:rsidRDefault="007B687C" w:rsidP="007B687C">
      <w:pPr>
        <w:rPr>
          <w:lang w:val="en-US"/>
        </w:rPr>
      </w:pPr>
      <w:r>
        <w:t>TypeOfEvent</w:t>
      </w:r>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r>
        <w:t>type_resource: целочисленный, внешний ключ, ID вида энергоресурса. Может быть null если мероприятие организационного характера</w:t>
      </w:r>
      <w:r w:rsidRPr="0085442D">
        <w:t>;</w:t>
      </w:r>
    </w:p>
    <w:p w14:paraId="6CEFE850" w14:textId="77777777" w:rsidR="007B687C" w:rsidRDefault="007B687C" w:rsidP="002C465A">
      <w:pPr>
        <w:pStyle w:val="a3"/>
        <w:numPr>
          <w:ilvl w:val="0"/>
          <w:numId w:val="10"/>
        </w:numPr>
      </w:pPr>
      <w:r>
        <w:lastRenderedPageBreak/>
        <w:t>description: строка, описание</w:t>
      </w:r>
      <w:r>
        <w:rPr>
          <w:lang w:val="en-US"/>
        </w:rPr>
        <w:t>;</w:t>
      </w:r>
    </w:p>
    <w:p w14:paraId="4AB0469D" w14:textId="77777777" w:rsidR="007B687C" w:rsidRDefault="007B687C" w:rsidP="002C465A">
      <w:pPr>
        <w:pStyle w:val="a3"/>
        <w:numPr>
          <w:ilvl w:val="0"/>
          <w:numId w:val="10"/>
        </w:numPr>
      </w:pPr>
      <w:r>
        <w:t>default_saved: число с плавающей запятой, базовая экономия</w:t>
      </w:r>
      <w:r w:rsidRPr="0085442D">
        <w:t>.</w:t>
      </w:r>
    </w:p>
    <w:p w14:paraId="6791D11F" w14:textId="77777777" w:rsidR="007B687C" w:rsidRPr="0085442D" w:rsidRDefault="007B687C" w:rsidP="007B687C">
      <w:pPr>
        <w:rPr>
          <w:lang w:val="en-US"/>
        </w:rPr>
      </w:pPr>
      <w:r>
        <w:t>Building</w:t>
      </w:r>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r>
        <w:t>eobject: целочисленный, внешний ключ, ID организации</w:t>
      </w:r>
      <w:r w:rsidRPr="0085442D">
        <w:t>;</w:t>
      </w:r>
    </w:p>
    <w:p w14:paraId="2B36AC0F" w14:textId="77777777" w:rsidR="007B687C" w:rsidRDefault="007B687C" w:rsidP="002C465A">
      <w:pPr>
        <w:pStyle w:val="a3"/>
        <w:numPr>
          <w:ilvl w:val="0"/>
          <w:numId w:val="11"/>
        </w:numPr>
      </w:pPr>
      <w:r>
        <w:t>type_wall: целочисленный, внешний ключ, ID типа стен</w:t>
      </w:r>
      <w:r w:rsidRPr="0085442D">
        <w:t>;</w:t>
      </w:r>
    </w:p>
    <w:p w14:paraId="6B7390CA" w14:textId="77777777" w:rsidR="007B687C" w:rsidRDefault="007B687C" w:rsidP="002C465A">
      <w:pPr>
        <w:pStyle w:val="a3"/>
        <w:numPr>
          <w:ilvl w:val="0"/>
          <w:numId w:val="11"/>
        </w:numPr>
      </w:pPr>
      <w:r>
        <w:t>type_solid_fuel: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r>
        <w:t>type_wonership: целочисленный, внешний ключ, ID типа владения</w:t>
      </w:r>
      <w:r w:rsidRPr="0085442D">
        <w:t>;</w:t>
      </w:r>
    </w:p>
    <w:p w14:paraId="048194B0" w14:textId="77777777" w:rsidR="007B687C" w:rsidRDefault="007B687C" w:rsidP="002C465A">
      <w:pPr>
        <w:pStyle w:val="a3"/>
        <w:numPr>
          <w:ilvl w:val="0"/>
          <w:numId w:val="11"/>
        </w:numPr>
      </w:pPr>
      <w:r>
        <w:t>type_heat_connec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r>
        <w:t>type_plastic_window: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r>
        <w:t>type_wood_window: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r>
        <w:t>type_cellar: целочисленный, внешний ключ, ID типа чердака</w:t>
      </w:r>
      <w:r w:rsidRPr="0085442D">
        <w:t>;</w:t>
      </w:r>
    </w:p>
    <w:p w14:paraId="4F4241D0" w14:textId="77777777" w:rsidR="007B687C" w:rsidRDefault="007B687C" w:rsidP="002C465A">
      <w:pPr>
        <w:pStyle w:val="a3"/>
        <w:numPr>
          <w:ilvl w:val="0"/>
          <w:numId w:val="11"/>
        </w:numPr>
      </w:pPr>
      <w:r>
        <w:t>type_heat_regulation: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r>
        <w:t>type_ext_wall: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r>
        <w:t>type_roof: целочисленный, внешний ключ, ID типа чердака</w:t>
      </w:r>
      <w:r w:rsidRPr="0085442D">
        <w:t>;</w:t>
      </w:r>
    </w:p>
    <w:p w14:paraId="571C6E80" w14:textId="77777777" w:rsidR="007B687C" w:rsidRDefault="007B687C" w:rsidP="002C465A">
      <w:pPr>
        <w:pStyle w:val="a3"/>
        <w:numPr>
          <w:ilvl w:val="0"/>
          <w:numId w:val="11"/>
        </w:numPr>
      </w:pPr>
      <w:r>
        <w:t>type_heat_roof: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r>
        <w:t>name: строка, наименование здания</w:t>
      </w:r>
      <w:r>
        <w:rPr>
          <w:lang w:val="en-US"/>
        </w:rPr>
        <w:t>;</w:t>
      </w:r>
    </w:p>
    <w:p w14:paraId="2A418F1E" w14:textId="77777777" w:rsidR="007B687C" w:rsidRDefault="007B687C" w:rsidP="002C465A">
      <w:pPr>
        <w:pStyle w:val="a3"/>
        <w:numPr>
          <w:ilvl w:val="0"/>
          <w:numId w:val="11"/>
        </w:numPr>
      </w:pPr>
      <w:r>
        <w:t>description: строка, описание</w:t>
      </w:r>
      <w:r>
        <w:rPr>
          <w:lang w:val="en-US"/>
        </w:rPr>
        <w:t>;</w:t>
      </w:r>
    </w:p>
    <w:p w14:paraId="301C37F5" w14:textId="77777777" w:rsidR="007B687C" w:rsidRDefault="007B687C" w:rsidP="002C465A">
      <w:pPr>
        <w:pStyle w:val="a3"/>
        <w:numPr>
          <w:ilvl w:val="0"/>
          <w:numId w:val="11"/>
        </w:numPr>
      </w:pPr>
      <w:r>
        <w:t>place: строка, местонахождение</w:t>
      </w:r>
      <w:r>
        <w:rPr>
          <w:lang w:val="en-US"/>
        </w:rPr>
        <w:t>;</w:t>
      </w:r>
    </w:p>
    <w:p w14:paraId="459B8579" w14:textId="77777777" w:rsidR="007B687C" w:rsidRDefault="007B687C" w:rsidP="002C465A">
      <w:pPr>
        <w:pStyle w:val="a3"/>
        <w:numPr>
          <w:ilvl w:val="0"/>
          <w:numId w:val="11"/>
        </w:numPr>
      </w:pPr>
      <w:r>
        <w:t>square: число с плавающей запятой, общая площадь</w:t>
      </w:r>
      <w:r w:rsidRPr="0085442D">
        <w:t>;</w:t>
      </w:r>
    </w:p>
    <w:p w14:paraId="7A5C5A21" w14:textId="77777777" w:rsidR="007B687C" w:rsidRDefault="007B687C" w:rsidP="002C465A">
      <w:pPr>
        <w:pStyle w:val="a3"/>
        <w:numPr>
          <w:ilvl w:val="0"/>
          <w:numId w:val="11"/>
        </w:numPr>
      </w:pPr>
      <w:r>
        <w:t>space: число с плавающей запятой, общий объем</w:t>
      </w:r>
      <w:r w:rsidRPr="0085442D">
        <w:t>;</w:t>
      </w:r>
    </w:p>
    <w:p w14:paraId="43FAA8C3" w14:textId="77777777" w:rsidR="007B687C" w:rsidRDefault="007B687C" w:rsidP="002C465A">
      <w:pPr>
        <w:pStyle w:val="a3"/>
        <w:numPr>
          <w:ilvl w:val="0"/>
          <w:numId w:val="11"/>
        </w:numPr>
      </w:pPr>
      <w:r>
        <w:lastRenderedPageBreak/>
        <w:t>level_count: целочисленный, количество этажей</w:t>
      </w:r>
      <w:r w:rsidRPr="0085442D">
        <w:t>.</w:t>
      </w:r>
    </w:p>
    <w:p w14:paraId="02291596" w14:textId="77777777" w:rsidR="007B687C" w:rsidRPr="0085442D" w:rsidRDefault="007B687C" w:rsidP="007B687C">
      <w:pPr>
        <w:rPr>
          <w:lang w:val="en-US"/>
        </w:rPr>
      </w:pPr>
      <w:r>
        <w:t>Meter</w:t>
      </w:r>
      <w:r>
        <w:rPr>
          <w:lang w:val="en-US"/>
        </w:rPr>
        <w:t>:</w:t>
      </w:r>
    </w:p>
    <w:p w14:paraId="7D2DDFAC" w14:textId="77777777" w:rsidR="007B687C" w:rsidRDefault="007B687C" w:rsidP="002C465A">
      <w:pPr>
        <w:pStyle w:val="a3"/>
        <w:numPr>
          <w:ilvl w:val="0"/>
          <w:numId w:val="12"/>
        </w:numPr>
      </w:pPr>
      <w:r>
        <w:t>ID: целочисленный, первичный ключ</w:t>
      </w:r>
      <w:r>
        <w:rPr>
          <w:lang w:val="en-US"/>
        </w:rPr>
        <w:t>;</w:t>
      </w:r>
    </w:p>
    <w:p w14:paraId="63EAD4ED" w14:textId="77777777" w:rsidR="007B687C" w:rsidRDefault="007B687C" w:rsidP="002C465A">
      <w:pPr>
        <w:pStyle w:val="a3"/>
        <w:numPr>
          <w:ilvl w:val="0"/>
          <w:numId w:val="12"/>
        </w:numPr>
      </w:pPr>
      <w:r>
        <w:t>building: целочисленный, внешний ключ, ID здания</w:t>
      </w:r>
      <w:r w:rsidRPr="0085442D">
        <w:t>;</w:t>
      </w:r>
    </w:p>
    <w:p w14:paraId="42F77A37" w14:textId="77777777" w:rsidR="007B687C" w:rsidRDefault="007B687C" w:rsidP="002C465A">
      <w:pPr>
        <w:pStyle w:val="a3"/>
        <w:numPr>
          <w:ilvl w:val="0"/>
          <w:numId w:val="12"/>
        </w:numPr>
      </w:pPr>
      <w:r>
        <w:t>resource: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r>
        <w:t>meter_model: строка, тип и марка прибора</w:t>
      </w:r>
      <w:r w:rsidRPr="0085442D">
        <w:t>;</w:t>
      </w:r>
    </w:p>
    <w:p w14:paraId="608CA6E2" w14:textId="77777777" w:rsidR="007B687C" w:rsidRDefault="007B687C" w:rsidP="002C465A">
      <w:pPr>
        <w:pStyle w:val="a3"/>
        <w:numPr>
          <w:ilvl w:val="0"/>
          <w:numId w:val="12"/>
        </w:numPr>
      </w:pPr>
      <w:r>
        <w:t>accuracy_class: строка, класс точности"</w:t>
      </w:r>
      <w:r w:rsidRPr="0085442D">
        <w:t>;</w:t>
      </w:r>
    </w:p>
    <w:p w14:paraId="0EEB26FD" w14:textId="77777777" w:rsidR="007B687C" w:rsidRDefault="007B687C" w:rsidP="002C465A">
      <w:pPr>
        <w:pStyle w:val="a3"/>
        <w:numPr>
          <w:ilvl w:val="0"/>
          <w:numId w:val="12"/>
        </w:numPr>
      </w:pPr>
      <w:r>
        <w:t>date_commissioning: дата, дата ввода в эксплуатацию</w:t>
      </w:r>
      <w:r w:rsidRPr="0085442D">
        <w:t>;</w:t>
      </w:r>
    </w:p>
    <w:p w14:paraId="6E436730" w14:textId="77777777" w:rsidR="007B687C" w:rsidRDefault="007B687C" w:rsidP="002C465A">
      <w:pPr>
        <w:pStyle w:val="a3"/>
        <w:numPr>
          <w:ilvl w:val="0"/>
          <w:numId w:val="12"/>
        </w:numPr>
      </w:pPr>
      <w:r>
        <w:t>factory_number: строка, заводской номер</w:t>
      </w:r>
      <w:r w:rsidRPr="0085442D">
        <w:t>;</w:t>
      </w:r>
    </w:p>
    <w:p w14:paraId="2ADA8DE1" w14:textId="77777777" w:rsidR="007B687C" w:rsidRDefault="007B687C" w:rsidP="002C465A">
      <w:pPr>
        <w:pStyle w:val="a3"/>
        <w:numPr>
          <w:ilvl w:val="0"/>
          <w:numId w:val="12"/>
        </w:numPr>
      </w:pPr>
      <w:r>
        <w:t>date_verification: дата,  дата последней поверки</w:t>
      </w:r>
      <w:r w:rsidRPr="0085442D">
        <w:t>.</w:t>
      </w:r>
    </w:p>
    <w:p w14:paraId="1D81CAE1" w14:textId="77777777" w:rsidR="007B687C" w:rsidRPr="0085442D" w:rsidRDefault="007B687C" w:rsidP="007B687C">
      <w:pPr>
        <w:rPr>
          <w:lang w:val="en-US"/>
        </w:rPr>
      </w:pPr>
      <w:r>
        <w:t>Resource</w:t>
      </w:r>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r>
        <w:t>eobject: целочисленный, внешний ключ, ID организации</w:t>
      </w:r>
      <w:r w:rsidRPr="0085442D">
        <w:t>;</w:t>
      </w:r>
    </w:p>
    <w:p w14:paraId="4527114D" w14:textId="77777777" w:rsidR="007B687C" w:rsidRDefault="007B687C" w:rsidP="002C465A">
      <w:pPr>
        <w:pStyle w:val="a3"/>
        <w:numPr>
          <w:ilvl w:val="0"/>
          <w:numId w:val="13"/>
        </w:numPr>
      </w:pPr>
      <w:r>
        <w:t>type_resource: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r>
        <w:t>name_rso: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r>
        <w:t>contract_number: строка, номер контракта</w:t>
      </w:r>
      <w:r w:rsidRPr="0085442D">
        <w:t>;</w:t>
      </w:r>
    </w:p>
    <w:p w14:paraId="1D4F1152" w14:textId="77777777" w:rsidR="007B687C" w:rsidRDefault="007B687C" w:rsidP="002C465A">
      <w:pPr>
        <w:pStyle w:val="a3"/>
        <w:numPr>
          <w:ilvl w:val="0"/>
          <w:numId w:val="13"/>
        </w:numPr>
      </w:pPr>
      <w:r>
        <w:t>contract_date: дата, дата подписания контракта</w:t>
      </w:r>
      <w:r w:rsidRPr="0085442D">
        <w:t>.</w:t>
      </w:r>
    </w:p>
    <w:p w14:paraId="7D582B3C" w14:textId="77777777" w:rsidR="007B687C" w:rsidRPr="0085442D" w:rsidRDefault="007B687C" w:rsidP="007B687C">
      <w:pPr>
        <w:rPr>
          <w:lang w:val="en-US"/>
        </w:rPr>
      </w:pPr>
      <w:r>
        <w:t>Consumption</w:t>
      </w:r>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r>
        <w:t>resource: целочисленный, внешний ключ, ID энергоресурса</w:t>
      </w:r>
      <w:r w:rsidRPr="0085442D">
        <w:t>;</w:t>
      </w:r>
    </w:p>
    <w:p w14:paraId="5ADA216F" w14:textId="77777777" w:rsidR="007B687C" w:rsidRDefault="007B687C" w:rsidP="002C465A">
      <w:pPr>
        <w:pStyle w:val="a3"/>
        <w:numPr>
          <w:ilvl w:val="0"/>
          <w:numId w:val="14"/>
        </w:numPr>
      </w:pPr>
      <w:r>
        <w:t>year: целочисленный, год потребления</w:t>
      </w:r>
      <w:r>
        <w:rPr>
          <w:lang w:val="en-US"/>
        </w:rPr>
        <w:t>;</w:t>
      </w:r>
    </w:p>
    <w:p w14:paraId="7D4185E6" w14:textId="77777777" w:rsidR="007B687C" w:rsidRDefault="007B687C" w:rsidP="002C465A">
      <w:pPr>
        <w:pStyle w:val="a3"/>
        <w:numPr>
          <w:ilvl w:val="0"/>
          <w:numId w:val="14"/>
        </w:numPr>
      </w:pPr>
      <w:r>
        <w:t>annual_rate: число с плавающей точкой, фактическое потребление за год (тыс.л)</w:t>
      </w:r>
      <w:r w:rsidRPr="0085442D">
        <w:t>;</w:t>
      </w:r>
    </w:p>
    <w:p w14:paraId="55BABBF1" w14:textId="77777777" w:rsidR="007B687C" w:rsidRDefault="007B687C" w:rsidP="002C465A">
      <w:pPr>
        <w:pStyle w:val="a3"/>
        <w:numPr>
          <w:ilvl w:val="0"/>
          <w:numId w:val="14"/>
        </w:numPr>
      </w:pPr>
      <w:r>
        <w:t>annual_cost: число с плавающей точкой, фактическая стоимость за год (тыс.руб)</w:t>
      </w:r>
      <w:r w:rsidRPr="0085442D">
        <w:t>.</w:t>
      </w:r>
    </w:p>
    <w:p w14:paraId="77C90243" w14:textId="77777777" w:rsidR="007B687C" w:rsidRPr="0085442D" w:rsidRDefault="007B687C" w:rsidP="007B687C">
      <w:pPr>
        <w:rPr>
          <w:lang w:val="en-US"/>
        </w:rPr>
      </w:pPr>
      <w:r>
        <w:t>DictOrganizationType</w:t>
      </w:r>
      <w:r>
        <w:rPr>
          <w:lang w:val="en-US"/>
        </w:rPr>
        <w:t>:</w:t>
      </w:r>
    </w:p>
    <w:p w14:paraId="7568ABE3" w14:textId="77777777" w:rsidR="007B687C" w:rsidRDefault="007B687C" w:rsidP="002C465A">
      <w:pPr>
        <w:pStyle w:val="a3"/>
        <w:numPr>
          <w:ilvl w:val="0"/>
          <w:numId w:val="15"/>
        </w:numPr>
      </w:pPr>
      <w:r>
        <w:lastRenderedPageBreak/>
        <w:t>ID: целочисленный, первичный ключ</w:t>
      </w:r>
      <w:r>
        <w:rPr>
          <w:lang w:val="en-US"/>
        </w:rPr>
        <w:t>;</w:t>
      </w:r>
    </w:p>
    <w:p w14:paraId="4B9724DE" w14:textId="77777777" w:rsidR="007B687C" w:rsidRDefault="007B687C" w:rsidP="002C465A">
      <w:pPr>
        <w:pStyle w:val="a3"/>
        <w:numPr>
          <w:ilvl w:val="0"/>
          <w:numId w:val="15"/>
        </w:numPr>
      </w:pPr>
      <w:r>
        <w:t>description: строка, описание типа организации</w:t>
      </w:r>
      <w:r w:rsidRPr="0085442D">
        <w:t>.</w:t>
      </w:r>
    </w:p>
    <w:p w14:paraId="006E26CE" w14:textId="77777777" w:rsidR="007B687C" w:rsidRPr="0085442D" w:rsidRDefault="007B687C" w:rsidP="007B687C">
      <w:pPr>
        <w:rPr>
          <w:lang w:val="en-US"/>
        </w:rPr>
      </w:pPr>
      <w:r>
        <w:t>DictTypeOfBudgetLevel</w:t>
      </w:r>
      <w:r>
        <w:rPr>
          <w:lang w:val="en-US"/>
        </w:rPr>
        <w:t>:</w:t>
      </w:r>
    </w:p>
    <w:p w14:paraId="1CD34B42" w14:textId="77777777" w:rsidR="007B687C" w:rsidRDefault="007B687C" w:rsidP="002C465A">
      <w:pPr>
        <w:pStyle w:val="a3"/>
        <w:numPr>
          <w:ilvl w:val="0"/>
          <w:numId w:val="16"/>
        </w:numPr>
      </w:pPr>
      <w:r>
        <w:t>ID: целочисленный, первичный ключ</w:t>
      </w:r>
      <w:r>
        <w:rPr>
          <w:lang w:val="en-US"/>
        </w:rPr>
        <w:t>;</w:t>
      </w:r>
    </w:p>
    <w:p w14:paraId="70FAF313" w14:textId="77777777" w:rsidR="007B687C" w:rsidRDefault="007B687C" w:rsidP="002C465A">
      <w:pPr>
        <w:pStyle w:val="a3"/>
        <w:numPr>
          <w:ilvl w:val="0"/>
          <w:numId w:val="16"/>
        </w:numPr>
      </w:pPr>
      <w:r>
        <w:t>description: строка, описание типа уровня бюджета</w:t>
      </w:r>
      <w:r w:rsidRPr="0085442D">
        <w:t>.</w:t>
      </w:r>
    </w:p>
    <w:p w14:paraId="664C0BE9" w14:textId="77777777" w:rsidR="007B687C" w:rsidRPr="0085442D" w:rsidRDefault="007B687C" w:rsidP="007B687C">
      <w:pPr>
        <w:rPr>
          <w:lang w:val="en-US"/>
        </w:rPr>
      </w:pPr>
      <w:r>
        <w:t>DictTypeOfOwnership</w:t>
      </w:r>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r>
        <w:t>description: строка, описание типа владения</w:t>
      </w:r>
      <w:r w:rsidRPr="0085442D">
        <w:t>.</w:t>
      </w:r>
    </w:p>
    <w:p w14:paraId="074CBA6E" w14:textId="77777777" w:rsidR="007B687C" w:rsidRPr="0085442D" w:rsidRDefault="007B687C" w:rsidP="007B687C">
      <w:pPr>
        <w:rPr>
          <w:lang w:val="en-US"/>
        </w:rPr>
      </w:pPr>
      <w:r>
        <w:t>DictTypeOfHeatSystemConnect</w:t>
      </w:r>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r>
        <w:t>description: строка, описание типа подключения системы отопления</w:t>
      </w:r>
      <w:r w:rsidRPr="0085442D">
        <w:t>.</w:t>
      </w:r>
    </w:p>
    <w:p w14:paraId="4739F2B6" w14:textId="77777777" w:rsidR="007B687C" w:rsidRPr="0085442D" w:rsidRDefault="007B687C" w:rsidP="007B687C">
      <w:pPr>
        <w:rPr>
          <w:lang w:val="en-US"/>
        </w:rPr>
      </w:pPr>
      <w:r>
        <w:t>DictTypeOfSolidFuel</w:t>
      </w:r>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r>
        <w:t>description: строка, описание типа используемого жидкого топлива</w:t>
      </w:r>
      <w:r w:rsidRPr="0085442D">
        <w:t>.</w:t>
      </w:r>
    </w:p>
    <w:p w14:paraId="359A8E6B" w14:textId="77777777" w:rsidR="007B687C" w:rsidRPr="0085442D" w:rsidRDefault="007B687C" w:rsidP="007B687C">
      <w:pPr>
        <w:rPr>
          <w:lang w:val="en-US"/>
        </w:rPr>
      </w:pPr>
      <w:r>
        <w:t>DictTypeOfMotorFuel</w:t>
      </w:r>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r>
        <w:t>description: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r>
        <w:t>DictTypeOfHeatLoadRegulation</w:t>
      </w:r>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r>
        <w:t>description: строка, описание типа регуляции отопления</w:t>
      </w:r>
      <w:r w:rsidRPr="0085442D">
        <w:t>.</w:t>
      </w:r>
    </w:p>
    <w:p w14:paraId="0C77725F" w14:textId="77777777" w:rsidR="007B687C" w:rsidRPr="0085442D" w:rsidRDefault="007B687C" w:rsidP="007B687C">
      <w:pPr>
        <w:rPr>
          <w:lang w:val="en-US"/>
        </w:rPr>
      </w:pPr>
      <w:r>
        <w:t>DictTypeOfExtWallMaterial</w:t>
      </w:r>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r>
        <w:t>description: строка, описание типа материала стен</w:t>
      </w:r>
      <w:r w:rsidRPr="0085442D">
        <w:t>.</w:t>
      </w:r>
    </w:p>
    <w:p w14:paraId="133CCB81" w14:textId="77777777" w:rsidR="007B687C" w:rsidRPr="0085442D" w:rsidRDefault="007B687C" w:rsidP="007B687C">
      <w:pPr>
        <w:rPr>
          <w:lang w:val="en-US"/>
        </w:rPr>
      </w:pPr>
      <w:r>
        <w:t>DictTypeOfWoodWindowBlock</w:t>
      </w:r>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r>
        <w:lastRenderedPageBreak/>
        <w:t>description: строка, описание типа деревянных окон</w:t>
      </w:r>
      <w:r w:rsidRPr="0085442D">
        <w:t>.</w:t>
      </w:r>
    </w:p>
    <w:p w14:paraId="71A0FC0E" w14:textId="77777777" w:rsidR="007B687C" w:rsidRPr="0085442D" w:rsidRDefault="007B687C" w:rsidP="007B687C">
      <w:pPr>
        <w:rPr>
          <w:lang w:val="en-US"/>
        </w:rPr>
      </w:pPr>
      <w:r>
        <w:t>DictTypeOfPlasticWindowBlock</w:t>
      </w:r>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r>
        <w:t>description: строка, описание типа пластиковых окон</w:t>
      </w:r>
      <w:r w:rsidRPr="0085442D">
        <w:t>.</w:t>
      </w:r>
    </w:p>
    <w:p w14:paraId="3BF34D4C" w14:textId="77777777" w:rsidR="007B687C" w:rsidRPr="0085442D" w:rsidRDefault="007B687C" w:rsidP="007B687C">
      <w:pPr>
        <w:rPr>
          <w:lang w:val="en-US"/>
        </w:rPr>
      </w:pPr>
      <w:r>
        <w:t>DictTypeOfRoof</w:t>
      </w:r>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r>
        <w:t>description: строка, описание типа чердака</w:t>
      </w:r>
      <w:r w:rsidRPr="0085442D">
        <w:t>.</w:t>
      </w:r>
    </w:p>
    <w:p w14:paraId="26C85BC2" w14:textId="77777777" w:rsidR="007B687C" w:rsidRPr="0085442D" w:rsidRDefault="007B687C" w:rsidP="007B687C">
      <w:pPr>
        <w:rPr>
          <w:lang w:val="en-US"/>
        </w:rPr>
      </w:pPr>
      <w:r>
        <w:t>DictTypeOfHeatRoof</w:t>
      </w:r>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r>
        <w:t>description: строка, описание типа отопления чердака</w:t>
      </w:r>
      <w:r w:rsidRPr="0085442D">
        <w:t>.</w:t>
      </w:r>
    </w:p>
    <w:p w14:paraId="47121D76" w14:textId="77777777" w:rsidR="007B687C" w:rsidRPr="0085442D" w:rsidRDefault="007B687C" w:rsidP="007B687C">
      <w:pPr>
        <w:rPr>
          <w:lang w:val="en-US"/>
        </w:rPr>
      </w:pPr>
      <w:r>
        <w:t>DictTypeOfCellar</w:t>
      </w:r>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r>
        <w:t>description: строка, описание типа подвала</w:t>
      </w:r>
      <w:r w:rsidRPr="0085442D">
        <w:t>.</w:t>
      </w:r>
    </w:p>
    <w:p w14:paraId="5BBD9E45" w14:textId="77777777" w:rsidR="007B687C" w:rsidRPr="0085442D" w:rsidRDefault="007B687C" w:rsidP="007B687C">
      <w:pPr>
        <w:rPr>
          <w:lang w:val="en-US"/>
        </w:rPr>
      </w:pPr>
      <w:r>
        <w:t>DictTypeOfVehicleBrand</w:t>
      </w:r>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r>
        <w:t>description: строка, описание типа производителя транспорта</w:t>
      </w:r>
      <w:r w:rsidRPr="0085442D">
        <w:t>.</w:t>
      </w:r>
    </w:p>
    <w:p w14:paraId="3585E267" w14:textId="77777777" w:rsidR="007B687C" w:rsidRPr="0085442D" w:rsidRDefault="007B687C" w:rsidP="007B687C">
      <w:pPr>
        <w:rPr>
          <w:lang w:val="en-US"/>
        </w:rPr>
      </w:pPr>
      <w:r>
        <w:t>DictTypeOfResource</w:t>
      </w:r>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r>
        <w:t>description: строка, описание типа энергоресурсов</w:t>
      </w:r>
      <w:r w:rsidRPr="0085442D">
        <w:t>.</w:t>
      </w:r>
    </w:p>
    <w:p w14:paraId="79249797" w14:textId="77777777" w:rsidR="007B687C" w:rsidRPr="0085442D" w:rsidRDefault="007B687C" w:rsidP="007B687C">
      <w:pPr>
        <w:rPr>
          <w:lang w:val="en-US"/>
        </w:rPr>
      </w:pPr>
      <w:r>
        <w:t>DictTypeOfEvents</w:t>
      </w:r>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r>
        <w:t>description: строка, описание типа мероприятий</w:t>
      </w:r>
      <w:r w:rsidRPr="0085442D">
        <w:t>.</w:t>
      </w:r>
    </w:p>
    <w:p w14:paraId="352182C0" w14:textId="77777777" w:rsidR="007B687C" w:rsidRPr="0085442D" w:rsidRDefault="007B687C" w:rsidP="007B687C">
      <w:pPr>
        <w:rPr>
          <w:lang w:val="en-US"/>
        </w:rPr>
      </w:pPr>
      <w:r>
        <w:t>DictTypeHWAccountingType</w:t>
      </w:r>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r>
        <w:t>description: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79" w:name="_Toc103731749"/>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79"/>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bookmarkStart w:id="80" w:name="_Toc103731750"/>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bookmarkEnd w:id="80"/>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models.Model):</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lastName = models.CharField(</w:t>
      </w:r>
      <w:r w:rsidRPr="00806F2B">
        <w:rPr>
          <w:b/>
          <w:sz w:val="20"/>
          <w:szCs w:val="20"/>
          <w:highlight w:val="white"/>
        </w:rPr>
        <w:t>u"Фамилия"</w:t>
      </w:r>
      <w:r w:rsidRPr="00806F2B">
        <w:rPr>
          <w:sz w:val="20"/>
          <w:szCs w:val="20"/>
          <w:highlight w:val="white"/>
        </w:rPr>
        <w:t>, max_length=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firstName = models.CharField(</w:t>
      </w:r>
      <w:r w:rsidRPr="00806F2B">
        <w:rPr>
          <w:b/>
          <w:sz w:val="20"/>
          <w:szCs w:val="20"/>
          <w:highlight w:val="white"/>
        </w:rPr>
        <w:t>u"Имя"</w:t>
      </w:r>
      <w:r w:rsidRPr="00806F2B">
        <w:rPr>
          <w:sz w:val="20"/>
          <w:szCs w:val="20"/>
          <w:highlight w:val="white"/>
        </w:rPr>
        <w:t>, max_length=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patronymicName = models.CharField(</w:t>
      </w:r>
      <w:r w:rsidRPr="00806F2B">
        <w:rPr>
          <w:b/>
          <w:sz w:val="20"/>
          <w:szCs w:val="20"/>
          <w:highlight w:val="white"/>
        </w:rPr>
        <w:t>u"Отчество"</w:t>
      </w:r>
      <w:r w:rsidRPr="00806F2B">
        <w:rPr>
          <w:sz w:val="20"/>
          <w:szCs w:val="20"/>
          <w:highlight w:val="white"/>
        </w:rPr>
        <w:t>, max_length=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models.CharField(</w:t>
      </w:r>
      <w:r w:rsidRPr="00806F2B">
        <w:rPr>
          <w:b/>
          <w:sz w:val="20"/>
          <w:szCs w:val="20"/>
          <w:highlight w:val="white"/>
        </w:rPr>
        <w:t>u"Должность"</w:t>
      </w:r>
      <w:r w:rsidRPr="00806F2B">
        <w:rPr>
          <w:sz w:val="20"/>
          <w:szCs w:val="20"/>
          <w:highlight w:val="white"/>
        </w:rPr>
        <w:t>, max_length=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models.CharField(</w:t>
      </w:r>
      <w:r w:rsidRPr="00806F2B">
        <w:rPr>
          <w:b/>
          <w:sz w:val="20"/>
          <w:szCs w:val="20"/>
          <w:highlight w:val="white"/>
        </w:rPr>
        <w:t>u"Номер телефона"</w:t>
      </w:r>
      <w:r w:rsidRPr="00806F2B">
        <w:rPr>
          <w:sz w:val="20"/>
          <w:szCs w:val="20"/>
          <w:highlight w:val="white"/>
        </w:rPr>
        <w:t>, max_length=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add_phone = models.CharField(</w:t>
      </w:r>
      <w:r w:rsidRPr="00806F2B">
        <w:rPr>
          <w:b/>
          <w:sz w:val="20"/>
          <w:szCs w:val="20"/>
          <w:highlight w:val="white"/>
        </w:rPr>
        <w:t>u"Добавочный код к номеру телефона"</w:t>
      </w:r>
      <w:r w:rsidRPr="00806F2B">
        <w:rPr>
          <w:sz w:val="20"/>
          <w:szCs w:val="20"/>
          <w:highlight w:val="white"/>
        </w:rPr>
        <w:t>, max_length=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models.EmailField(</w:t>
      </w:r>
      <w:r w:rsidRPr="00806F2B">
        <w:rPr>
          <w:b/>
          <w:sz w:val="20"/>
          <w:szCs w:val="20"/>
          <w:highlight w:val="white"/>
        </w:rPr>
        <w:t>u"Электронная почта"</w:t>
      </w:r>
      <w:r w:rsidRPr="00806F2B">
        <w:rPr>
          <w:sz w:val="20"/>
          <w:szCs w:val="20"/>
          <w:highlight w:val="white"/>
        </w:rPr>
        <w:t>, max_length=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models.CharField(</w:t>
      </w:r>
      <w:r w:rsidRPr="00806F2B">
        <w:rPr>
          <w:b/>
          <w:sz w:val="20"/>
          <w:szCs w:val="20"/>
          <w:highlight w:val="white"/>
        </w:rPr>
        <w:t>u"Факс"</w:t>
      </w:r>
      <w:r w:rsidRPr="00806F2B">
        <w:rPr>
          <w:sz w:val="20"/>
          <w:szCs w:val="20"/>
          <w:highlight w:val="white"/>
        </w:rPr>
        <w:t>, max_length=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Имя"</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Фамилия"</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r w:rsidRPr="00806F2B">
        <w:rPr>
          <w:i/>
          <w:sz w:val="20"/>
          <w:szCs w:val="20"/>
          <w:highlight w:val="white"/>
        </w:rPr>
        <w:t>self</w:t>
      </w:r>
      <w:r w:rsidRPr="00806F2B">
        <w:rPr>
          <w:sz w:val="20"/>
          <w:szCs w:val="20"/>
          <w:highlight w:val="white"/>
        </w:rPr>
        <w:t>.firstName):</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r w:rsidRPr="00806F2B">
        <w:rPr>
          <w:i/>
          <w:sz w:val="20"/>
          <w:szCs w:val="20"/>
          <w:highlight w:val="white"/>
        </w:rPr>
        <w:t>self</w:t>
      </w:r>
      <w:r w:rsidRPr="00806F2B">
        <w:rPr>
          <w:sz w:val="20"/>
          <w:szCs w:val="20"/>
          <w:highlight w:val="white"/>
        </w:rPr>
        <w:t>.firstName)</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lastName):</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r w:rsidRPr="00806F2B">
        <w:rPr>
          <w:i/>
          <w:sz w:val="20"/>
          <w:szCs w:val="20"/>
          <w:highlight w:val="white"/>
        </w:rPr>
        <w:t>self</w:t>
      </w:r>
      <w:r w:rsidRPr="00806F2B">
        <w:rPr>
          <w:sz w:val="20"/>
          <w:szCs w:val="20"/>
          <w:highlight w:val="white"/>
        </w:rPr>
        <w:t>.lastName)</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get_name_with_initials(</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last_name = </w:t>
      </w:r>
      <w:r w:rsidRPr="00806F2B">
        <w:rPr>
          <w:b/>
          <w:sz w:val="20"/>
          <w:szCs w:val="20"/>
          <w:highlight w:val="white"/>
        </w:rPr>
        <w:t>"Фамилия"</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first_initial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patronymic_initial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lastName:</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last_name = </w:t>
      </w:r>
      <w:r w:rsidRPr="00806F2B">
        <w:rPr>
          <w:i/>
          <w:sz w:val="20"/>
          <w:szCs w:val="20"/>
          <w:highlight w:val="white"/>
        </w:rPr>
        <w:t>self</w:t>
      </w:r>
      <w:r w:rsidRPr="00806F2B">
        <w:rPr>
          <w:sz w:val="20"/>
          <w:szCs w:val="20"/>
          <w:highlight w:val="white"/>
        </w:rPr>
        <w:t>.lastName</w:t>
      </w:r>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irstName:</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first_initial = </w:t>
      </w:r>
      <w:r w:rsidRPr="00806F2B">
        <w:rPr>
          <w:i/>
          <w:sz w:val="20"/>
          <w:szCs w:val="20"/>
          <w:highlight w:val="white"/>
        </w:rPr>
        <w:t>self</w:t>
      </w:r>
      <w:r w:rsidRPr="00806F2B">
        <w:rPr>
          <w:sz w:val="20"/>
          <w:szCs w:val="20"/>
          <w:highlight w:val="white"/>
        </w:rPr>
        <w:t xml:space="preserve">.firstNam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patronymicName:</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patronymic_initial = </w:t>
      </w:r>
      <w:r w:rsidRPr="00806F2B">
        <w:rPr>
          <w:i/>
          <w:sz w:val="20"/>
          <w:szCs w:val="20"/>
          <w:highlight w:val="white"/>
        </w:rPr>
        <w:t>self</w:t>
      </w:r>
      <w:r w:rsidRPr="00806F2B">
        <w:rPr>
          <w:sz w:val="20"/>
          <w:szCs w:val="20"/>
          <w:highlight w:val="white"/>
        </w:rPr>
        <w:t xml:space="preserve">.patronymicNam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w:t>
      </w:r>
      <w:r w:rsidRPr="00806F2B">
        <w:rPr>
          <w:sz w:val="20"/>
          <w:szCs w:val="20"/>
          <w:highlight w:val="white"/>
        </w:rPr>
        <w:t>.join([last_name,</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first_initial,</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patronymic_initial])</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models.Model):</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models.CharField(</w:t>
      </w:r>
      <w:r w:rsidRPr="00806F2B">
        <w:rPr>
          <w:b/>
          <w:sz w:val="20"/>
          <w:szCs w:val="20"/>
          <w:highlight w:val="white"/>
        </w:rPr>
        <w:t>u"Почтовый индекс"</w:t>
      </w:r>
      <w:r w:rsidRPr="00806F2B">
        <w:rPr>
          <w:sz w:val="20"/>
          <w:szCs w:val="20"/>
          <w:highlight w:val="white"/>
        </w:rPr>
        <w:t>, max_length=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models.CharField(</w:t>
      </w:r>
      <w:r w:rsidRPr="00806F2B">
        <w:rPr>
          <w:b/>
          <w:sz w:val="20"/>
          <w:szCs w:val="20"/>
          <w:highlight w:val="white"/>
        </w:rPr>
        <w:t>u"Регион"</w:t>
      </w:r>
      <w:r w:rsidRPr="00806F2B">
        <w:rPr>
          <w:sz w:val="20"/>
          <w:szCs w:val="20"/>
          <w:highlight w:val="white"/>
        </w:rPr>
        <w:t>, max_length=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ajon = models.CharField(</w:t>
      </w:r>
      <w:r w:rsidRPr="00806F2B">
        <w:rPr>
          <w:b/>
          <w:sz w:val="20"/>
          <w:szCs w:val="20"/>
          <w:highlight w:val="white"/>
        </w:rPr>
        <w:t>u"Район"</w:t>
      </w:r>
      <w:r w:rsidRPr="00806F2B">
        <w:rPr>
          <w:sz w:val="20"/>
          <w:szCs w:val="20"/>
          <w:highlight w:val="white"/>
        </w:rPr>
        <w:t>, max_length=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models.CharField(</w:t>
      </w:r>
      <w:r w:rsidRPr="00806F2B">
        <w:rPr>
          <w:b/>
          <w:sz w:val="20"/>
          <w:szCs w:val="20"/>
          <w:highlight w:val="white"/>
        </w:rPr>
        <w:t>u"Населенный пункт"</w:t>
      </w:r>
      <w:r w:rsidRPr="00806F2B">
        <w:rPr>
          <w:sz w:val="20"/>
          <w:szCs w:val="20"/>
          <w:highlight w:val="white"/>
        </w:rPr>
        <w:t>, max_length=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models.CharField(</w:t>
      </w:r>
      <w:r w:rsidRPr="00806F2B">
        <w:rPr>
          <w:b/>
          <w:sz w:val="20"/>
          <w:szCs w:val="20"/>
          <w:highlight w:val="white"/>
        </w:rPr>
        <w:t>u"Улица"</w:t>
      </w:r>
      <w:r w:rsidRPr="00806F2B">
        <w:rPr>
          <w:sz w:val="20"/>
          <w:szCs w:val="20"/>
          <w:highlight w:val="white"/>
        </w:rPr>
        <w:t>, max_length=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models.CharField(</w:t>
      </w:r>
      <w:r w:rsidRPr="00806F2B">
        <w:rPr>
          <w:b/>
          <w:sz w:val="20"/>
          <w:szCs w:val="20"/>
          <w:highlight w:val="white"/>
        </w:rPr>
        <w:t>u"Дом"</w:t>
      </w:r>
      <w:r w:rsidRPr="00806F2B">
        <w:rPr>
          <w:sz w:val="20"/>
          <w:szCs w:val="20"/>
          <w:highlight w:val="white"/>
        </w:rPr>
        <w:t>, max_length=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models.CharField(</w:t>
      </w:r>
      <w:r w:rsidRPr="00806F2B">
        <w:rPr>
          <w:b/>
          <w:sz w:val="20"/>
          <w:szCs w:val="20"/>
          <w:highlight w:val="white"/>
        </w:rPr>
        <w:t>u"Корпус"</w:t>
      </w:r>
      <w:r w:rsidRPr="00806F2B">
        <w:rPr>
          <w:sz w:val="20"/>
          <w:szCs w:val="20"/>
          <w:highlight w:val="white"/>
        </w:rPr>
        <w:t>, max_length=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index,</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egion,</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ajon,</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town,</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stree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building,</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corpus]))</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class EObject(models.Model):</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type_organization = models.ForeignKey(DictOrganizationType, on_delete=models.CASCADE,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type_budget_level = models.ForeignKey(DictTypeOfBudgetLevel, on_delete=models.CASCADE,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fullNameOrganization = models.CharField(</w:t>
      </w:r>
      <w:r w:rsidRPr="00806F2B">
        <w:rPr>
          <w:b/>
          <w:sz w:val="20"/>
          <w:szCs w:val="20"/>
          <w:highlight w:val="white"/>
        </w:rPr>
        <w:t>u"Полное название организации без ОПФ"</w:t>
      </w:r>
      <w:r w:rsidRPr="00806F2B">
        <w:rPr>
          <w:sz w:val="20"/>
          <w:szCs w:val="20"/>
          <w:highlight w:val="white"/>
        </w:rPr>
        <w:t>, max_length=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True,blank=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shortNameOrganization = models.CharField(</w:t>
      </w:r>
      <w:r w:rsidRPr="00806F2B">
        <w:rPr>
          <w:b/>
          <w:sz w:val="20"/>
          <w:szCs w:val="20"/>
          <w:highlight w:val="white"/>
        </w:rPr>
        <w:t>u"Краткое название организации"</w:t>
      </w:r>
      <w:r w:rsidRPr="00806F2B">
        <w:rPr>
          <w:sz w:val="20"/>
          <w:szCs w:val="20"/>
          <w:highlight w:val="white"/>
        </w:rPr>
        <w:t>, max_length=400, default=</w:t>
      </w:r>
      <w:r w:rsidRPr="00806F2B">
        <w:rPr>
          <w:b/>
          <w:sz w:val="20"/>
          <w:szCs w:val="20"/>
          <w:highlight w:val="white"/>
        </w:rPr>
        <w:t>u""</w:t>
      </w:r>
      <w:r w:rsidRPr="00806F2B">
        <w:rPr>
          <w:sz w:val="20"/>
          <w:szCs w:val="20"/>
          <w:highlight w:val="white"/>
        </w:rPr>
        <w:t>, null=True,blank=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orgForm = models.CharField(</w:t>
      </w:r>
      <w:r w:rsidRPr="00806F2B">
        <w:rPr>
          <w:b/>
          <w:sz w:val="20"/>
          <w:szCs w:val="20"/>
          <w:highlight w:val="white"/>
        </w:rPr>
        <w:t>u"Организационно-правовая форма"</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phoneNumber = models.CharField(</w:t>
      </w:r>
      <w:r w:rsidRPr="00806F2B">
        <w:rPr>
          <w:b/>
          <w:sz w:val="20"/>
          <w:szCs w:val="20"/>
          <w:highlight w:val="white"/>
        </w:rPr>
        <w:t>u"Номер телефона"</w:t>
      </w:r>
      <w:r w:rsidRPr="00806F2B">
        <w:rPr>
          <w:sz w:val="20"/>
          <w:szCs w:val="20"/>
          <w:highlight w:val="white"/>
        </w:rPr>
        <w:t>, max_length=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ebSite = models.CharField(</w:t>
      </w:r>
      <w:r w:rsidRPr="00806F2B">
        <w:rPr>
          <w:b/>
          <w:sz w:val="20"/>
          <w:szCs w:val="20"/>
          <w:highlight w:val="white"/>
        </w:rPr>
        <w:t>u"Веб-сайт"</w:t>
      </w:r>
      <w:r w:rsidRPr="00806F2B">
        <w:rPr>
          <w:sz w:val="20"/>
          <w:szCs w:val="20"/>
          <w:highlight w:val="white"/>
        </w:rPr>
        <w:t>, max_length=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models.CharField(</w:t>
      </w:r>
      <w:r w:rsidRPr="00806F2B">
        <w:rPr>
          <w:b/>
          <w:sz w:val="20"/>
          <w:szCs w:val="20"/>
          <w:highlight w:val="white"/>
        </w:rPr>
        <w:t>u"Электронная поч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mailAddress = models.CharField(</w:t>
      </w:r>
      <w:r w:rsidRPr="00806F2B">
        <w:rPr>
          <w:b/>
          <w:sz w:val="20"/>
          <w:szCs w:val="20"/>
          <w:highlight w:val="white"/>
        </w:rPr>
        <w:t>u"Почтовый адрес организации"</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placeAddress = models.ForeignKey(Address, on_delete=models.CASCADE,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r w:rsidRPr="00806F2B">
        <w:rPr>
          <w:sz w:val="20"/>
          <w:szCs w:val="20"/>
          <w:highlight w:val="white"/>
        </w:rPr>
        <w:t>partOrganization</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Float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inn = models.CharField(</w:t>
      </w:r>
      <w:r w:rsidRPr="00806F2B">
        <w:rPr>
          <w:b/>
          <w:sz w:val="20"/>
          <w:szCs w:val="20"/>
          <w:highlight w:val="white"/>
        </w:rPr>
        <w:t>u"ИН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ogrn = models.CharField(</w:t>
      </w:r>
      <w:r w:rsidRPr="00806F2B">
        <w:rPr>
          <w:b/>
          <w:sz w:val="20"/>
          <w:szCs w:val="20"/>
          <w:highlight w:val="white"/>
        </w:rPr>
        <w:t>u"ОГР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okved = models.CharField(</w:t>
      </w:r>
      <w:r w:rsidRPr="00806F2B">
        <w:rPr>
          <w:b/>
          <w:sz w:val="20"/>
          <w:szCs w:val="20"/>
          <w:highlight w:val="white"/>
        </w:rPr>
        <w:t>u"Основной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models.CharField(</w:t>
      </w:r>
      <w:r w:rsidRPr="00806F2B">
        <w:rPr>
          <w:b/>
          <w:sz w:val="20"/>
          <w:szCs w:val="20"/>
          <w:highlight w:val="white"/>
        </w:rPr>
        <w:t>u"Дополнительные коды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okogu = models.CharField(</w:t>
      </w:r>
      <w:r w:rsidRPr="00806F2B">
        <w:rPr>
          <w:b/>
          <w:sz w:val="20"/>
          <w:szCs w:val="20"/>
          <w:highlight w:val="white"/>
        </w:rPr>
        <w:t>u"ОКОГУ"</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energoManager = models.ForeignKey(Manager, on_delete=models.CASCADE,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models.ForeignKey(Manager, on_delete=models.CASCADE, null=True, blank=True, related_name=</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techDirector = models.ForeignKey(Manager, on_delete=models.CASCADE, null=True, blank=True, related_name=</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energyDirector = models.ForeignKey(Manager, on_delete=models.CASCADE, null=True, blank=True, related_name=</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energyEffDirector = models.ForeignKey(Manager, on_delete=models.CASCADE, null=True, blank=True, related_name=</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effProgramHaving = models.BooleanField(</w:t>
      </w:r>
      <w:r w:rsidRPr="00806F2B">
        <w:rPr>
          <w:b/>
          <w:sz w:val="20"/>
          <w:szCs w:val="20"/>
          <w:highlight w:val="white"/>
        </w:rPr>
        <w:t>u'Наличие утвержденной программы энергосбережения и повышения энергетической эффективности'</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ePassportNum = models.CharField(</w:t>
      </w:r>
      <w:r w:rsidRPr="00806F2B">
        <w:rPr>
          <w:b/>
          <w:sz w:val="20"/>
          <w:szCs w:val="20"/>
          <w:highlight w:val="white"/>
        </w:rPr>
        <w:t>u"Номер энергопасспор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ePassportYearStart = models.IntegerField(</w:t>
      </w:r>
      <w:r w:rsidRPr="00806F2B">
        <w:rPr>
          <w:b/>
          <w:sz w:val="20"/>
          <w:szCs w:val="20"/>
          <w:highlight w:val="white"/>
        </w:rPr>
        <w:t>u"Год начала срока действия энергопасспорта"</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ePassportYearEnd = models.IntegerField(</w:t>
      </w:r>
      <w:r w:rsidRPr="00806F2B">
        <w:rPr>
          <w:b/>
          <w:sz w:val="20"/>
          <w:szCs w:val="20"/>
          <w:highlight w:val="white"/>
        </w:rPr>
        <w:t>u"Год окончания срока действия энергопасспорта"</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ullNameOrganization:</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fullNameOrganization</w:t>
      </w:r>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_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get_decryption_okved(</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decryption_dict = {</w:t>
      </w:r>
    </w:p>
    <w:p w14:paraId="2F62772F" w14:textId="77777777" w:rsidR="00BC2C62" w:rsidRPr="001A121F" w:rsidRDefault="00BC2C62" w:rsidP="00BC2C62">
      <w:pPr>
        <w:pStyle w:val="aff0"/>
        <w:rPr>
          <w:b/>
          <w:sz w:val="20"/>
          <w:szCs w:val="20"/>
          <w:highlight w:val="white"/>
        </w:rPr>
      </w:pPr>
      <w:r w:rsidRPr="00806F2B">
        <w:rPr>
          <w:sz w:val="20"/>
          <w:szCs w:val="20"/>
          <w:highlight w:val="white"/>
        </w:rPr>
        <w:t xml:space="preserve">           </w:t>
      </w:r>
      <w:r w:rsidRPr="001A121F">
        <w:rPr>
          <w:b/>
          <w:sz w:val="20"/>
          <w:szCs w:val="20"/>
          <w:highlight w:val="white"/>
        </w:rPr>
        <w:t>'</w:t>
      </w:r>
      <w:r w:rsidRPr="00806F2B">
        <w:rPr>
          <w:b/>
          <w:sz w:val="20"/>
          <w:szCs w:val="20"/>
          <w:highlight w:val="white"/>
        </w:rPr>
        <w:t>test</w:t>
      </w:r>
      <w:r w:rsidRPr="001A121F">
        <w:rPr>
          <w:b/>
          <w:sz w:val="20"/>
          <w:szCs w:val="20"/>
          <w:highlight w:val="white"/>
        </w:rPr>
        <w:t>_</w:t>
      </w:r>
      <w:r w:rsidRPr="00806F2B">
        <w:rPr>
          <w:b/>
          <w:sz w:val="20"/>
          <w:szCs w:val="20"/>
          <w:highlight w:val="white"/>
        </w:rPr>
        <w:t>okved</w:t>
      </w:r>
      <w:r w:rsidRPr="001A121F">
        <w:rPr>
          <w:b/>
          <w:sz w:val="20"/>
          <w:szCs w:val="20"/>
          <w:highlight w:val="white"/>
        </w:rPr>
        <w:t>'</w:t>
      </w:r>
      <w:r w:rsidRPr="001A121F">
        <w:rPr>
          <w:sz w:val="20"/>
          <w:szCs w:val="20"/>
          <w:highlight w:val="white"/>
        </w:rPr>
        <w:t xml:space="preserve">: </w:t>
      </w:r>
      <w:r w:rsidRPr="001A121F">
        <w:rPr>
          <w:b/>
          <w:sz w:val="20"/>
          <w:szCs w:val="20"/>
          <w:highlight w:val="white"/>
        </w:rPr>
        <w:t>'</w:t>
      </w:r>
      <w:r w:rsidRPr="007A5EDF">
        <w:rPr>
          <w:b/>
          <w:sz w:val="20"/>
          <w:szCs w:val="20"/>
          <w:highlight w:val="white"/>
          <w:lang w:val="ru-RU"/>
        </w:rPr>
        <w:t>Поиск</w:t>
      </w:r>
      <w:r w:rsidRPr="001A121F">
        <w:rPr>
          <w:b/>
          <w:sz w:val="20"/>
          <w:szCs w:val="20"/>
          <w:highlight w:val="white"/>
        </w:rPr>
        <w:t xml:space="preserve"> </w:t>
      </w:r>
      <w:r w:rsidRPr="007A5EDF">
        <w:rPr>
          <w:b/>
          <w:sz w:val="20"/>
          <w:szCs w:val="20"/>
          <w:highlight w:val="white"/>
          <w:lang w:val="ru-RU"/>
        </w:rPr>
        <w:t>драгоценностей</w:t>
      </w:r>
      <w:r w:rsidRPr="001A121F">
        <w:rPr>
          <w:b/>
          <w:sz w:val="20"/>
          <w:szCs w:val="20"/>
          <w:highlight w:val="white"/>
        </w:rPr>
        <w:t xml:space="preserve"> </w:t>
      </w:r>
      <w:r w:rsidRPr="007A5EDF">
        <w:rPr>
          <w:b/>
          <w:sz w:val="20"/>
          <w:szCs w:val="20"/>
          <w:highlight w:val="white"/>
          <w:lang w:val="ru-RU"/>
        </w:rPr>
        <w:t>в</w:t>
      </w:r>
      <w:r w:rsidRPr="001A121F">
        <w:rPr>
          <w:b/>
          <w:sz w:val="20"/>
          <w:szCs w:val="20"/>
          <w:highlight w:val="white"/>
        </w:rPr>
        <w:t xml:space="preserve"> </w:t>
      </w:r>
      <w:r w:rsidRPr="007A5EDF">
        <w:rPr>
          <w:b/>
          <w:sz w:val="20"/>
          <w:szCs w:val="20"/>
          <w:highlight w:val="white"/>
          <w:lang w:val="ru-RU"/>
        </w:rPr>
        <w:t>мебельном</w:t>
      </w:r>
      <w:r w:rsidRPr="001A121F">
        <w:rPr>
          <w:b/>
          <w:sz w:val="20"/>
          <w:szCs w:val="20"/>
          <w:highlight w:val="white"/>
        </w:rPr>
        <w:t xml:space="preserve"> </w:t>
      </w:r>
      <w:r w:rsidRPr="007A5EDF">
        <w:rPr>
          <w:b/>
          <w:sz w:val="20"/>
          <w:szCs w:val="20"/>
          <w:highlight w:val="white"/>
          <w:lang w:val="ru-RU"/>
        </w:rPr>
        <w:t>гарнитуре</w:t>
      </w:r>
      <w:r w:rsidRPr="001A121F">
        <w:rPr>
          <w:b/>
          <w:sz w:val="20"/>
          <w:szCs w:val="20"/>
          <w:highlight w:val="white"/>
        </w:rPr>
        <w:t>'</w:t>
      </w:r>
    </w:p>
    <w:p w14:paraId="6F831B91" w14:textId="77777777" w:rsidR="00BC2C62" w:rsidRPr="00806F2B" w:rsidRDefault="00BC2C62" w:rsidP="00BC2C62">
      <w:pPr>
        <w:pStyle w:val="aff0"/>
        <w:rPr>
          <w:sz w:val="20"/>
          <w:szCs w:val="20"/>
          <w:highlight w:val="white"/>
        </w:rPr>
      </w:pPr>
      <w:r w:rsidRPr="001A121F">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 in decryption_dict.keys():</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2 in decryption_dict.keys():</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date_registration(</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 xml:space="preserve">"""Какой то запрос в </w:t>
      </w:r>
      <w:r w:rsidRPr="00806F2B">
        <w:rPr>
          <w:i/>
          <w:sz w:val="20"/>
          <w:szCs w:val="20"/>
          <w:highlight w:val="white"/>
        </w:rPr>
        <w:t>open</w:t>
      </w:r>
      <w:r w:rsidRPr="00806F2B">
        <w:rPr>
          <w:i/>
          <w:sz w:val="20"/>
          <w:szCs w:val="20"/>
          <w:highlight w:val="white"/>
          <w:lang w:val="ru-RU"/>
        </w:rPr>
        <w:t xml:space="preserve"> </w:t>
      </w:r>
      <w:r w:rsidRPr="00806F2B">
        <w:rPr>
          <w:i/>
          <w:sz w:val="20"/>
          <w:szCs w:val="20"/>
          <w:highlight w:val="white"/>
        </w:rPr>
        <w:t>api</w:t>
      </w:r>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def get_registration_authority(</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 xml:space="preserve">"""Какой то запрос в </w:t>
      </w:r>
      <w:r w:rsidRPr="00806F2B">
        <w:rPr>
          <w:i/>
          <w:sz w:val="20"/>
          <w:szCs w:val="20"/>
          <w:highlight w:val="white"/>
        </w:rPr>
        <w:t>open</w:t>
      </w:r>
      <w:r w:rsidRPr="004F3BCE">
        <w:rPr>
          <w:i/>
          <w:sz w:val="20"/>
          <w:szCs w:val="20"/>
          <w:highlight w:val="white"/>
          <w:lang w:val="ru-RU"/>
        </w:rPr>
        <w:t xml:space="preserve"> </w:t>
      </w:r>
      <w:r w:rsidRPr="00806F2B">
        <w:rPr>
          <w:i/>
          <w:sz w:val="20"/>
          <w:szCs w:val="20"/>
          <w:highlight w:val="white"/>
        </w:rPr>
        <w:t>api</w:t>
      </w:r>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models.Model):</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models.CharField(</w:t>
      </w:r>
      <w:r w:rsidRPr="00806F2B">
        <w:rPr>
          <w:b/>
          <w:sz w:val="20"/>
          <w:szCs w:val="20"/>
          <w:highlight w:val="white"/>
        </w:rPr>
        <w:t>u"Наименование здания"</w:t>
      </w:r>
      <w:r w:rsidRPr="00806F2B">
        <w:rPr>
          <w:sz w:val="20"/>
          <w:szCs w:val="20"/>
          <w:highlight w:val="white"/>
        </w:rPr>
        <w:t>, max_length=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models.CharField(</w:t>
      </w:r>
      <w:r w:rsidRPr="00806F2B">
        <w:rPr>
          <w:b/>
          <w:sz w:val="20"/>
          <w:szCs w:val="20"/>
          <w:highlight w:val="white"/>
        </w:rPr>
        <w:t>u"Описание"</w:t>
      </w:r>
      <w:r w:rsidRPr="00806F2B">
        <w:rPr>
          <w:sz w:val="20"/>
          <w:szCs w:val="20"/>
          <w:highlight w:val="white"/>
        </w:rPr>
        <w:t>, max_length=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typeOfOwnership = models.ForeignKey(DictTypeOfOwnership, blank=True, null=True, on_delete=models.CASCADE)</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startDate = models.IntegerField(</w:t>
      </w:r>
      <w:r w:rsidRPr="00806F2B">
        <w:rPr>
          <w:b/>
          <w:sz w:val="20"/>
          <w:szCs w:val="20"/>
          <w:highlight w:val="white"/>
        </w:rPr>
        <w:t>u"Дата ввода в эксплуатацию"</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endDate = models.CharField(</w:t>
      </w:r>
      <w:r w:rsidRPr="00806F2B">
        <w:rPr>
          <w:b/>
          <w:sz w:val="20"/>
          <w:szCs w:val="20"/>
          <w:highlight w:val="white"/>
        </w:rPr>
        <w:t>u"Дата вывода из эксплуатации"</w:t>
      </w:r>
      <w:r w:rsidRPr="00806F2B">
        <w:rPr>
          <w:sz w:val="20"/>
          <w:szCs w:val="20"/>
          <w:highlight w:val="white"/>
        </w:rPr>
        <w:t>, max_length=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placeBuilding = models.CharField(</w:t>
      </w:r>
      <w:r w:rsidRPr="00806F2B">
        <w:rPr>
          <w:b/>
          <w:sz w:val="20"/>
          <w:szCs w:val="20"/>
          <w:highlight w:val="white"/>
        </w:rPr>
        <w:t>u"Местонахождение"</w:t>
      </w:r>
      <w:r w:rsidRPr="00806F2B">
        <w:rPr>
          <w:sz w:val="20"/>
          <w:szCs w:val="20"/>
          <w:highlight w:val="white"/>
        </w:rPr>
        <w:t>, max_length=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actualFray = models.FloatField(</w:t>
      </w:r>
      <w:r w:rsidRPr="00806F2B">
        <w:rPr>
          <w:b/>
          <w:sz w:val="20"/>
          <w:szCs w:val="20"/>
          <w:highlight w:val="white"/>
        </w:rPr>
        <w:t>u"Фактический (физический) износ,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r w:rsidRPr="00806F2B">
        <w:rPr>
          <w:sz w:val="20"/>
          <w:szCs w:val="20"/>
          <w:highlight w:val="white"/>
        </w:rPr>
        <w:t>kee = models.ForeignKey(Kee, on_delete=models.CASCADE,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allSquareH = models.FloatField(</w:t>
      </w:r>
      <w:r w:rsidRPr="00806F2B">
        <w:rPr>
          <w:b/>
          <w:sz w:val="20"/>
          <w:szCs w:val="20"/>
          <w:highlight w:val="white"/>
        </w:rPr>
        <w:t>u"Общая площадь отапливаемая(кв.м.)"</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llSpaceH = models.FloatField(</w:t>
      </w:r>
      <w:r w:rsidRPr="00806F2B">
        <w:rPr>
          <w:b/>
          <w:sz w:val="20"/>
          <w:szCs w:val="20"/>
          <w:highlight w:val="white"/>
        </w:rPr>
        <w:t>u"Общий объем, отапливаемый"</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effectiveArea = models.FloatField(</w:t>
      </w:r>
      <w:r w:rsidRPr="00806F2B">
        <w:rPr>
          <w:b/>
          <w:sz w:val="20"/>
          <w:szCs w:val="20"/>
          <w:highlight w:val="white"/>
        </w:rPr>
        <w:t>u"Полезная площадь, кв.м."</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extWallsMat = models.ForeignKey(DictTypeOfExtWallMaterial, on_delete=models.CASCADE,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allSquareWithWindows = models.FloatField(</w:t>
      </w:r>
      <w:r w:rsidRPr="00806F2B">
        <w:rPr>
          <w:b/>
          <w:sz w:val="20"/>
          <w:szCs w:val="20"/>
          <w:highlight w:val="white"/>
        </w:rPr>
        <w:t>u"Общая площать ограждающих конструкци, включая окна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technicalFloor = models.BooleanField(</w:t>
      </w:r>
      <w:r w:rsidRPr="00806F2B">
        <w:rPr>
          <w:b/>
          <w:sz w:val="20"/>
          <w:szCs w:val="20"/>
          <w:highlight w:val="white"/>
        </w:rPr>
        <w:t>u'Наличие технического этажа'</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allSquareLoft = models.FloatField(</w:t>
      </w:r>
      <w:r w:rsidRPr="00806F2B">
        <w:rPr>
          <w:b/>
          <w:sz w:val="20"/>
          <w:szCs w:val="20"/>
          <w:highlight w:val="white"/>
        </w:rPr>
        <w:t>u'Площадь чердачного перекрытия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allSquareBasements = models.FloatField(</w:t>
      </w:r>
      <w:r w:rsidRPr="00806F2B">
        <w:rPr>
          <w:b/>
          <w:sz w:val="20"/>
          <w:szCs w:val="20"/>
          <w:highlight w:val="white"/>
        </w:rPr>
        <w:t>u'Площадь подвальных перекрытий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allSquare = models.FloatField(</w:t>
      </w:r>
      <w:r w:rsidRPr="00806F2B">
        <w:rPr>
          <w:b/>
          <w:sz w:val="20"/>
          <w:szCs w:val="20"/>
          <w:highlight w:val="white"/>
        </w:rPr>
        <w:t>u"Общая площадь (кв.м.)"</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models.FloatField(</w:t>
      </w:r>
      <w:r w:rsidRPr="00806F2B">
        <w:rPr>
          <w:b/>
          <w:sz w:val="20"/>
          <w:szCs w:val="20"/>
          <w:highlight w:val="white"/>
        </w:rPr>
        <w:t>u"Длина здания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models.FloatField(</w:t>
      </w:r>
      <w:r w:rsidRPr="00806F2B">
        <w:rPr>
          <w:b/>
          <w:sz w:val="20"/>
          <w:szCs w:val="20"/>
          <w:highlight w:val="white"/>
        </w:rPr>
        <w:t>u"Ширина здания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models.FloatField(</w:t>
      </w:r>
      <w:r w:rsidRPr="00806F2B">
        <w:rPr>
          <w:b/>
          <w:sz w:val="20"/>
          <w:szCs w:val="20"/>
          <w:highlight w:val="white"/>
        </w:rPr>
        <w:t>u"Высота здания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perimetr = models.FloatField(</w:t>
      </w:r>
      <w:r w:rsidRPr="00806F2B">
        <w:rPr>
          <w:b/>
          <w:sz w:val="20"/>
          <w:szCs w:val="20"/>
          <w:highlight w:val="white"/>
        </w:rPr>
        <w:t>u"Периметр (сумма длин всех стен),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levelsCount = models.IntegerField(</w:t>
      </w:r>
      <w:r w:rsidRPr="00806F2B">
        <w:rPr>
          <w:b/>
          <w:sz w:val="20"/>
          <w:szCs w:val="20"/>
          <w:highlight w:val="white"/>
        </w:rPr>
        <w:t>u"Этажность"</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allSpace = models.FloatField(</w:t>
      </w:r>
      <w:r w:rsidRPr="00806F2B">
        <w:rPr>
          <w:b/>
          <w:sz w:val="20"/>
          <w:szCs w:val="20"/>
          <w:highlight w:val="white"/>
        </w:rPr>
        <w:t>u"Общий объем"</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allThickness = models.FloatField(</w:t>
      </w:r>
      <w:r w:rsidRPr="00806F2B">
        <w:rPr>
          <w:b/>
          <w:sz w:val="20"/>
          <w:szCs w:val="20"/>
          <w:highlight w:val="white"/>
        </w:rPr>
        <w:t>u"Толщина стен, см."</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facadeHeatHaving = models.BooleanField(</w:t>
      </w:r>
      <w:r w:rsidRPr="00806F2B">
        <w:rPr>
          <w:b/>
          <w:sz w:val="20"/>
          <w:szCs w:val="20"/>
          <w:highlight w:val="white"/>
        </w:rPr>
        <w:t>u"Наличие утепления фасада"</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heatThickness = models.FloatField(</w:t>
      </w:r>
      <w:r w:rsidRPr="00806F2B">
        <w:rPr>
          <w:b/>
          <w:sz w:val="20"/>
          <w:szCs w:val="20"/>
          <w:highlight w:val="white"/>
        </w:rPr>
        <w:t>u"Толщина утеплителя, см."</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oodWindowBlockType = models.ForeignKey(DictTypeOfWoodWindowBlock, on_delete=models.CASCADE,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plasticWindowBlockType = models.ForeignKey(DictTypeOfPlasticWindowBlock, on_delete=models.CASCADE, blank=True,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isOtherWindowBlockType = models.BooleanField(</w:t>
      </w:r>
      <w:r w:rsidRPr="00806F2B">
        <w:rPr>
          <w:b/>
          <w:sz w:val="20"/>
          <w:szCs w:val="20"/>
          <w:highlight w:val="white"/>
        </w:rPr>
        <w:t>u"Другой тип окон"</w:t>
      </w:r>
      <w:r w:rsidRPr="00806F2B">
        <w:rPr>
          <w:sz w:val="20"/>
          <w:szCs w:val="20"/>
          <w:highlight w:val="white"/>
        </w:rPr>
        <w:t>, blank=True,default</w:t>
      </w:r>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otherWindowBlockType = models.CharField(</w:t>
      </w:r>
      <w:r w:rsidRPr="00806F2B">
        <w:rPr>
          <w:b/>
          <w:sz w:val="20"/>
          <w:szCs w:val="20"/>
          <w:highlight w:val="white"/>
        </w:rPr>
        <w:t>u"Тип оконных блоков"</w:t>
      </w:r>
      <w:r w:rsidRPr="00806F2B">
        <w:rPr>
          <w:sz w:val="20"/>
          <w:szCs w:val="20"/>
          <w:highlight w:val="white"/>
        </w:rPr>
        <w:t>, max_length=300, blank=True,null=True)  # тип оконных блоков</w:t>
      </w:r>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allSquareWindow = models.FloatField(</w:t>
      </w:r>
      <w:r w:rsidRPr="00806F2B">
        <w:rPr>
          <w:b/>
          <w:sz w:val="20"/>
          <w:szCs w:val="20"/>
          <w:highlight w:val="white"/>
        </w:rPr>
        <w:t>u'площать остекления'</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str_nam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class PeriodHeat(models.Model):</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Отчетный год"</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models.DateField(</w:t>
      </w:r>
      <w:r w:rsidRPr="00806F2B">
        <w:rPr>
          <w:b/>
          <w:sz w:val="20"/>
          <w:szCs w:val="20"/>
          <w:highlight w:val="white"/>
        </w:rPr>
        <w:t>"Дата начала первого интервала"</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models.DateField(</w:t>
      </w:r>
      <w:r w:rsidRPr="00806F2B">
        <w:rPr>
          <w:b/>
          <w:sz w:val="20"/>
          <w:szCs w:val="20"/>
          <w:highlight w:val="white"/>
        </w:rPr>
        <w:t>"Дата конца первого интервала"</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models.DateField(</w:t>
      </w:r>
      <w:r w:rsidRPr="00806F2B">
        <w:rPr>
          <w:b/>
          <w:sz w:val="20"/>
          <w:szCs w:val="20"/>
          <w:highlight w:val="white"/>
        </w:rPr>
        <w:t>"Дата начала второго интервала"</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ate_end2 = models.DateField(</w:t>
      </w:r>
      <w:r w:rsidRPr="00806F2B">
        <w:rPr>
          <w:b/>
          <w:sz w:val="20"/>
          <w:szCs w:val="20"/>
          <w:highlight w:val="white"/>
        </w:rPr>
        <w:t>"Дата конца второго интервала"</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dat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date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models.Model):</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models.ForeignKey(DictTypeOfVehicleBrand, on_delete=models.CASCADE,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models.CharField(</w:t>
      </w:r>
      <w:r w:rsidRPr="00806F2B">
        <w:rPr>
          <w:b/>
          <w:sz w:val="20"/>
          <w:szCs w:val="20"/>
          <w:highlight w:val="white"/>
        </w:rPr>
        <w:t>u"Название модели"</w:t>
      </w:r>
      <w:r w:rsidRPr="00806F2B">
        <w:rPr>
          <w:sz w:val="20"/>
          <w:szCs w:val="20"/>
          <w:highlight w:val="white"/>
        </w:rPr>
        <w:t>, max_length=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models.IntegerField(</w:t>
      </w:r>
      <w:r w:rsidRPr="00806F2B">
        <w:rPr>
          <w:b/>
          <w:sz w:val="20"/>
          <w:szCs w:val="20"/>
          <w:highlight w:val="white"/>
        </w:rPr>
        <w:t>u"Количество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models.IntegerField(</w:t>
      </w:r>
      <w:r w:rsidRPr="00806F2B">
        <w:rPr>
          <w:b/>
          <w:sz w:val="20"/>
          <w:szCs w:val="20"/>
          <w:highlight w:val="white"/>
        </w:rPr>
        <w:t>u"Грузоподъемность (т. или чел.)"</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carrying_volume = models.FloatField(</w:t>
      </w:r>
      <w:r w:rsidRPr="00806F2B">
        <w:rPr>
          <w:b/>
          <w:sz w:val="20"/>
          <w:szCs w:val="20"/>
          <w:highlight w:val="white"/>
        </w:rPr>
        <w:t>u"Объем  грузоперевозок (тыс. т-км или пасс-км)"</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motor_fuel = models.ForeignKey(DictTypeOfMotorFuel, on_delete=models.CASCADE,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fuel_standard_rate = models.FloatField(</w:t>
      </w:r>
      <w:r w:rsidRPr="00806F2B">
        <w:rPr>
          <w:b/>
          <w:sz w:val="20"/>
          <w:szCs w:val="20"/>
          <w:highlight w:val="white"/>
        </w:rPr>
        <w:t>u"Удельный расход топлива - норматив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fuel_fact_rate = models.FloatField(</w:t>
      </w:r>
      <w:r w:rsidRPr="00806F2B">
        <w:rPr>
          <w:b/>
          <w:sz w:val="20"/>
          <w:szCs w:val="20"/>
          <w:highlight w:val="white"/>
        </w:rPr>
        <w:t>u"Удельный расход топлива - факт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models.FloatField(</w:t>
      </w:r>
      <w:r w:rsidRPr="00806F2B">
        <w:rPr>
          <w:b/>
          <w:sz w:val="20"/>
          <w:szCs w:val="20"/>
          <w:highlight w:val="white"/>
        </w:rPr>
        <w:t>u"Пробег (тыс.км)"</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fuel_annual_rate = models.FloatField(</w:t>
      </w:r>
      <w:r w:rsidRPr="00806F2B">
        <w:rPr>
          <w:b/>
          <w:sz w:val="20"/>
          <w:szCs w:val="20"/>
          <w:highlight w:val="white"/>
        </w:rPr>
        <w:t>u"Количество топлива за год (тыс.л)"</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fuel_annual_cost = models.FloatField(</w:t>
      </w:r>
      <w:r w:rsidRPr="00806F2B">
        <w:rPr>
          <w:b/>
          <w:sz w:val="20"/>
          <w:szCs w:val="20"/>
          <w:highlight w:val="white"/>
        </w:rPr>
        <w:t>u"Затраты на топлива за год (тыс.руб)"</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 xml:space="preserve">.brand or </w:t>
      </w:r>
      <w:r w:rsidRPr="00806F2B">
        <w:rPr>
          <w:i/>
          <w:sz w:val="20"/>
          <w:szCs w:val="20"/>
          <w:highlight w:val="white"/>
        </w:rPr>
        <w:t>self</w:t>
      </w:r>
      <w:r w:rsidRPr="00806F2B">
        <w:rPr>
          <w:sz w:val="20"/>
          <w:szCs w:val="20"/>
          <w:highlight w:val="white"/>
        </w:rPr>
        <w:t>.model:</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str_name =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brand, </w:t>
      </w:r>
      <w:r w:rsidRPr="00806F2B">
        <w:rPr>
          <w:i/>
          <w:sz w:val="20"/>
          <w:szCs w:val="20"/>
          <w:highlight w:val="white"/>
        </w:rPr>
        <w:t>self</w:t>
      </w:r>
      <w:r w:rsidRPr="00806F2B">
        <w:rPr>
          <w:sz w:val="20"/>
          <w:szCs w:val="20"/>
          <w:highlight w:val="white"/>
        </w:rPr>
        <w:t>.model]))</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models.Model):</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type_resource = models.ForeignKey(DictTypeOfResource, on_delete=models.CASCADE,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name_rso = models.CharField(</w:t>
      </w:r>
      <w:r w:rsidRPr="00806F2B">
        <w:rPr>
          <w:b/>
          <w:sz w:val="20"/>
          <w:szCs w:val="20"/>
          <w:highlight w:val="white"/>
        </w:rPr>
        <w:t>u"Наименование ресурсоснабжающей организации"</w:t>
      </w:r>
      <w:r w:rsidRPr="00806F2B">
        <w:rPr>
          <w:sz w:val="20"/>
          <w:szCs w:val="20"/>
          <w:highlight w:val="white"/>
        </w:rPr>
        <w:t>, max_length=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contract_number = models.CharField(</w:t>
      </w:r>
      <w:r w:rsidRPr="00806F2B">
        <w:rPr>
          <w:b/>
          <w:sz w:val="20"/>
          <w:szCs w:val="20"/>
          <w:highlight w:val="white"/>
        </w:rPr>
        <w:t>u"Номер контракта"</w:t>
      </w:r>
      <w:r w:rsidRPr="00806F2B">
        <w:rPr>
          <w:sz w:val="20"/>
          <w:szCs w:val="20"/>
          <w:highlight w:val="white"/>
        </w:rPr>
        <w:t>, max_length=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contract_date = models.DateField(</w:t>
      </w:r>
      <w:r w:rsidRPr="00806F2B">
        <w:rPr>
          <w:b/>
          <w:sz w:val="20"/>
          <w:szCs w:val="20"/>
          <w:highlight w:val="white"/>
        </w:rPr>
        <w:t>"Дата подписания контракта"</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str_type = super()._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str_type = str(</w:t>
      </w:r>
      <w:r w:rsidRPr="00806F2B">
        <w:rPr>
          <w:i/>
          <w:sz w:val="20"/>
          <w:szCs w:val="20"/>
          <w:highlight w:val="white"/>
        </w:rPr>
        <w:t>self</w:t>
      </w:r>
      <w:r w:rsidRPr="00806F2B">
        <w:rPr>
          <w:sz w:val="20"/>
          <w:szCs w:val="20"/>
          <w:highlight w:val="white"/>
        </w:rPr>
        <w:t>.type_resource)</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plan_value_consumption(</w:t>
      </w:r>
      <w:r w:rsidRPr="00806F2B">
        <w:rPr>
          <w:i/>
          <w:sz w:val="20"/>
          <w:szCs w:val="20"/>
          <w:highlight w:val="white"/>
        </w:rPr>
        <w:t>self</w:t>
      </w:r>
      <w:r w:rsidRPr="00806F2B">
        <w:rPr>
          <w:sz w:val="20"/>
          <w:szCs w:val="20"/>
          <w:highlight w:val="white"/>
        </w:rPr>
        <w:t>, base_year, count_year):</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first_plan_year = base_year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default_annual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range(first_plan_year, first_plan_year + count_year):</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rate"</w:t>
      </w:r>
      <w:r w:rsidRPr="00806F2B">
        <w:rPr>
          <w:sz w:val="20"/>
          <w:szCs w:val="20"/>
          <w:highlight w:val="white"/>
        </w:rPr>
        <w:t>] = annual_rate</w:t>
      </w:r>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cost"</w:t>
      </w:r>
      <w:r w:rsidRPr="00806F2B">
        <w:rPr>
          <w:sz w:val="20"/>
          <w:szCs w:val="20"/>
          <w:highlight w:val="white"/>
        </w:rPr>
        <w:t>] = annual_cost</w:t>
      </w:r>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default_annual.update({</w:t>
      </w:r>
      <w:r w:rsidRPr="00806F2B">
        <w:rPr>
          <w:b/>
          <w:sz w:val="20"/>
          <w:szCs w:val="20"/>
          <w:highlight w:val="white"/>
        </w:rPr>
        <w:t>"event_saved"</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values.append(default_annual.copy())</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year):</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r w:rsidRPr="00806F2B">
        <w:rPr>
          <w:i/>
          <w:sz w:val="20"/>
          <w:szCs w:val="20"/>
          <w:highlight w:val="white"/>
        </w:rPr>
        <w:t>self</w:t>
      </w:r>
      <w:r w:rsidRPr="00806F2B">
        <w:rPr>
          <w:sz w:val="20"/>
          <w:szCs w:val="20"/>
          <w:highlight w:val="white"/>
        </w:rPr>
        <w:t>.eobject.events.filter(year=y + first_plan_year,</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type_resource=</w:t>
      </w:r>
      <w:r w:rsidRPr="00806F2B">
        <w:rPr>
          <w:i/>
          <w:sz w:val="20"/>
          <w:szCs w:val="20"/>
          <w:highlight w:val="white"/>
        </w:rPr>
        <w:t>self</w:t>
      </w:r>
      <w:r w:rsidRPr="00806F2B">
        <w:rPr>
          <w:sz w:val="20"/>
          <w:szCs w:val="20"/>
          <w:highlight w:val="white"/>
        </w:rPr>
        <w:t>.type_resource_id):</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event.percentage_saved:</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save_percentage = event.percentage_saved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i in range(y, count_year):</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event_saved"</w:t>
      </w:r>
      <w:r w:rsidRPr="00806F2B">
        <w:rPr>
          <w:sz w:val="20"/>
          <w:szCs w:val="20"/>
          <w:highlight w:val="white"/>
        </w:rPr>
        <w:t>].update({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rate"</w:t>
      </w:r>
      <w:r w:rsidRPr="00806F2B">
        <w:rPr>
          <w:sz w:val="20"/>
          <w:szCs w:val="20"/>
          <w:highlight w:val="white"/>
        </w:rPr>
        <w:t>: values[i][</w:t>
      </w:r>
      <w:r w:rsidRPr="00806F2B">
        <w:rPr>
          <w:b/>
          <w:sz w:val="20"/>
          <w:szCs w:val="20"/>
          <w:highlight w:val="white"/>
        </w:rPr>
        <w:t>"annual_rate"</w:t>
      </w:r>
      <w:r w:rsidRPr="00806F2B">
        <w:rPr>
          <w:sz w:val="20"/>
          <w:szCs w:val="20"/>
          <w:highlight w:val="white"/>
        </w:rPr>
        <w:t>] * save_percentage,</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cost"</w:t>
      </w:r>
      <w:r w:rsidRPr="00806F2B">
        <w:rPr>
          <w:sz w:val="20"/>
          <w:szCs w:val="20"/>
          <w:highlight w:val="white"/>
        </w:rPr>
        <w:t>: values[i][</w:t>
      </w:r>
      <w:r w:rsidRPr="00806F2B">
        <w:rPr>
          <w:b/>
          <w:sz w:val="20"/>
          <w:szCs w:val="20"/>
          <w:highlight w:val="white"/>
        </w:rPr>
        <w:t>"annual_cost"</w:t>
      </w:r>
      <w:r w:rsidRPr="00806F2B">
        <w:rPr>
          <w:sz w:val="20"/>
          <w:szCs w:val="20"/>
          <w:highlight w:val="white"/>
        </w:rPr>
        <w:t>] * save_percentage</w:t>
      </w:r>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rate"</w:t>
      </w:r>
      <w:r w:rsidRPr="00806F2B">
        <w:rPr>
          <w:sz w:val="20"/>
          <w:szCs w:val="20"/>
          <w:highlight w:val="white"/>
        </w:rPr>
        <w:t>] *= 1. - save_percentage</w:t>
      </w:r>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cost"</w:t>
      </w:r>
      <w:r w:rsidRPr="00806F2B">
        <w:rPr>
          <w:sz w:val="20"/>
          <w:szCs w:val="20"/>
          <w:highlight w:val="white"/>
        </w:rPr>
        <w:t>] *= 1. - save_percentage</w:t>
      </w:r>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get_old_value_consumption(</w:t>
      </w:r>
      <w:r w:rsidRPr="00806F2B">
        <w:rPr>
          <w:i/>
          <w:sz w:val="20"/>
          <w:szCs w:val="20"/>
          <w:highlight w:val="white"/>
        </w:rPr>
        <w:t>self</w:t>
      </w:r>
      <w:r w:rsidRPr="00806F2B">
        <w:rPr>
          <w:sz w:val="20"/>
          <w:szCs w:val="20"/>
          <w:highlight w:val="white"/>
        </w:rPr>
        <w:t>, base_year, count_old_year):</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old_year,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values.append(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get_consumption_annual_rate_cost(</w:t>
      </w:r>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r w:rsidRPr="00806F2B">
        <w:rPr>
          <w:i/>
          <w:sz w:val="20"/>
          <w:szCs w:val="20"/>
          <w:highlight w:val="white"/>
        </w:rPr>
        <w:t>self</w:t>
      </w:r>
      <w:r w:rsidRPr="00806F2B">
        <w:rPr>
          <w:sz w:val="20"/>
          <w:szCs w:val="20"/>
          <w:highlight w:val="white"/>
        </w:rPr>
        <w:t>.consumptions.filter(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Consumption.DoesNotExist</w:t>
      </w:r>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annual_rat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annual_cost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nnual_rate += consumption.annual_rate</w:t>
      </w:r>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annual_cost += consumption.annual_cost</w:t>
      </w:r>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annual_rate, annual_cost</w:t>
      </w:r>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get_supply_name(</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Тепловая энергия'</w:t>
      </w:r>
      <w:r w:rsidRPr="00806F2B">
        <w:rPr>
          <w:sz w:val="20"/>
          <w:szCs w:val="20"/>
          <w:highlight w:val="white"/>
        </w:rPr>
        <w:t xml:space="preserve">: </w:t>
      </w:r>
      <w:r w:rsidRPr="00806F2B">
        <w:rPr>
          <w:b/>
          <w:sz w:val="20"/>
          <w:szCs w:val="20"/>
          <w:highlight w:val="white"/>
        </w:rPr>
        <w:t>u'Теплоснабжение'</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Электрическая энергия'</w:t>
      </w:r>
      <w:r w:rsidRPr="00806F2B">
        <w:rPr>
          <w:sz w:val="20"/>
          <w:szCs w:val="20"/>
          <w:highlight w:val="white"/>
        </w:rPr>
        <w:t xml:space="preserve">: </w:t>
      </w:r>
      <w:r w:rsidRPr="00806F2B">
        <w:rPr>
          <w:b/>
          <w:sz w:val="20"/>
          <w:szCs w:val="20"/>
          <w:highlight w:val="white"/>
        </w:rPr>
        <w:t>u'Электроснабжение'</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get_system_supply_name(</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get_uni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_id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Вт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r w:rsidRPr="00806F2B">
        <w:rPr>
          <w:i/>
          <w:sz w:val="20"/>
          <w:szCs w:val="20"/>
          <w:highlight w:val="white"/>
        </w:rPr>
        <w:t>self</w:t>
      </w:r>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уб.м"</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куб.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models.Model):</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models.ForeignKey(Building, on_delete=models.CASCADE, blank=True, null=True, related_name=</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meter_model = models.CharField(</w:t>
      </w:r>
      <w:r w:rsidRPr="00806F2B">
        <w:rPr>
          <w:b/>
          <w:sz w:val="20"/>
          <w:szCs w:val="20"/>
          <w:highlight w:val="white"/>
        </w:rPr>
        <w:t>u"Тип и марка прибора"</w:t>
      </w:r>
      <w:r w:rsidRPr="00806F2B">
        <w:rPr>
          <w:sz w:val="20"/>
          <w:szCs w:val="20"/>
          <w:highlight w:val="white"/>
        </w:rPr>
        <w:t>, max_length=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factory_number = models.CharField(</w:t>
      </w:r>
      <w:r w:rsidRPr="00806F2B">
        <w:rPr>
          <w:b/>
          <w:sz w:val="20"/>
          <w:szCs w:val="20"/>
          <w:highlight w:val="white"/>
        </w:rPr>
        <w:t>u"Заводской номер"</w:t>
      </w:r>
      <w:r w:rsidRPr="00806F2B">
        <w:rPr>
          <w:sz w:val="20"/>
          <w:szCs w:val="20"/>
          <w:highlight w:val="white"/>
        </w:rPr>
        <w:t>, max_length=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accuracy_class = models.CharField(</w:t>
      </w:r>
      <w:r w:rsidRPr="00806F2B">
        <w:rPr>
          <w:b/>
          <w:sz w:val="20"/>
          <w:szCs w:val="20"/>
          <w:highlight w:val="white"/>
        </w:rPr>
        <w:t>u"Класс точности"</w:t>
      </w:r>
      <w:r w:rsidRPr="00806F2B">
        <w:rPr>
          <w:sz w:val="20"/>
          <w:szCs w:val="20"/>
          <w:highlight w:val="white"/>
        </w:rPr>
        <w:t>, max_length=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year_commissioning = models.IntegerField(</w:t>
      </w:r>
      <w:r w:rsidRPr="00806F2B">
        <w:rPr>
          <w:b/>
          <w:sz w:val="20"/>
          <w:szCs w:val="20"/>
          <w:highlight w:val="white"/>
        </w:rPr>
        <w:t>u"Год ввода в эксплуатацию"</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year_verification = models.IntegerField(</w:t>
      </w:r>
      <w:r w:rsidRPr="00806F2B">
        <w:rPr>
          <w:b/>
          <w:sz w:val="20"/>
          <w:szCs w:val="20"/>
          <w:highlight w:val="white"/>
        </w:rPr>
        <w:t>u"Год последней поверки"</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quarter_verification = models.IntegerField(</w:t>
      </w:r>
      <w:r w:rsidRPr="00806F2B">
        <w:rPr>
          <w:b/>
          <w:sz w:val="20"/>
          <w:szCs w:val="20"/>
          <w:highlight w:val="white"/>
        </w:rPr>
        <w:t>u"Квартал последней поверки"</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inter_verification_interval = models.IntegerField(</w:t>
      </w:r>
      <w:r w:rsidRPr="00806F2B">
        <w:rPr>
          <w:b/>
          <w:sz w:val="20"/>
          <w:szCs w:val="20"/>
          <w:highlight w:val="white"/>
        </w:rPr>
        <w:t>u"Межповерочный интервал (лет)"</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str_meter_model = super()._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meter_model:</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str_meter_model = str(</w:t>
      </w:r>
      <w:r w:rsidRPr="00806F2B">
        <w:rPr>
          <w:i/>
          <w:sz w:val="20"/>
          <w:szCs w:val="20"/>
          <w:highlight w:val="white"/>
        </w:rPr>
        <w:t>self</w:t>
      </w:r>
      <w:r w:rsidRPr="00806F2B">
        <w:rPr>
          <w:sz w:val="20"/>
          <w:szCs w:val="20"/>
          <w:highlight w:val="white"/>
        </w:rPr>
        <w:t>.meter_model)</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str_meter_model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location, </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models.Model):</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отребления"</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annual_rate = models.FloatField(</w:t>
      </w:r>
      <w:r w:rsidRPr="00806F2B">
        <w:rPr>
          <w:b/>
          <w:sz w:val="20"/>
          <w:szCs w:val="20"/>
          <w:highlight w:val="white"/>
        </w:rPr>
        <w:t>u"Фактическое потребление за год (тыс.л)"</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annual_cost = models.FloatField(</w:t>
      </w:r>
      <w:r w:rsidRPr="00806F2B">
        <w:rPr>
          <w:b/>
          <w:sz w:val="20"/>
          <w:szCs w:val="20"/>
          <w:highlight w:val="white"/>
        </w:rPr>
        <w:t>u"Фактическая стоимость за год (тыс.руб)"</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year)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models.Model):</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type_event = models.ForeignKey(DictTypeOfEvents, on_delete=models.CASCADE,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эвентов</w:t>
      </w:r>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доступные типы и их id получать по /user_lk/available_events/get_available_event_for_eobjec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percentage_saved = models.FloatField(</w:t>
      </w:r>
      <w:r w:rsidRPr="00806F2B">
        <w:rPr>
          <w:b/>
          <w:sz w:val="20"/>
          <w:szCs w:val="20"/>
          <w:highlight w:val="white"/>
        </w:rPr>
        <w:t>u'Экономия от мероприятия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MinValueValidator(0), MaxValueValidator(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cost_event = models.FloatField(</w:t>
      </w:r>
      <w:r w:rsidRPr="00806F2B">
        <w:rPr>
          <w:b/>
          <w:sz w:val="20"/>
          <w:szCs w:val="20"/>
          <w:highlight w:val="white"/>
        </w:rPr>
        <w:t>u"Фактическая стоимость за год (тыс.руб)"</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роведения"</w:t>
      </w:r>
      <w:r w:rsidRPr="00806F2B">
        <w:rPr>
          <w:sz w:val="20"/>
          <w:szCs w:val="20"/>
          <w:highlight w:val="white"/>
        </w:rPr>
        <w:t>, default=datetime.datetime.now().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uper()._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even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tr(</w:t>
      </w:r>
      <w:r w:rsidRPr="00806F2B">
        <w:rPr>
          <w:i/>
          <w:sz w:val="20"/>
          <w:szCs w:val="20"/>
          <w:highlight w:val="white"/>
        </w:rPr>
        <w:t>self</w:t>
      </w:r>
      <w:r w:rsidRPr="00806F2B">
        <w:rPr>
          <w:sz w:val="20"/>
          <w:szCs w:val="20"/>
          <w:highlight w:val="white"/>
        </w:rPr>
        <w:t>.type_even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_even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models.Model):</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models.IntegerField(</w:t>
      </w:r>
      <w:r w:rsidRPr="00806F2B">
        <w:rPr>
          <w:b/>
          <w:sz w:val="20"/>
          <w:szCs w:val="20"/>
          <w:highlight w:val="white"/>
        </w:rPr>
        <w:t>u'Класс энергоэффективности здания'</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models.FloatField(</w:t>
      </w:r>
      <w:r w:rsidRPr="00806F2B">
        <w:rPr>
          <w:b/>
          <w:sz w:val="20"/>
          <w:szCs w:val="20"/>
          <w:highlight w:val="white"/>
        </w:rPr>
        <w:t>u'Коэффициент'</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cl_display()</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1A121F" w:rsidRDefault="00BC2C62" w:rsidP="00BC2C62">
      <w:pPr>
        <w:pStyle w:val="aff0"/>
        <w:rPr>
          <w:sz w:val="20"/>
          <w:szCs w:val="20"/>
          <w:highlight w:val="white"/>
          <w:lang w:val="ru-RU"/>
        </w:rPr>
      </w:pPr>
      <w:r w:rsidRPr="001A121F">
        <w:rPr>
          <w:sz w:val="20"/>
          <w:szCs w:val="20"/>
          <w:highlight w:val="white"/>
          <w:lang w:val="ru-RU"/>
        </w:rPr>
        <w:t xml:space="preserve"># </w:t>
      </w:r>
      <w:r w:rsidRPr="00806F2B">
        <w:rPr>
          <w:sz w:val="20"/>
          <w:szCs w:val="20"/>
          <w:highlight w:val="white"/>
          <w:lang w:val="ru-RU"/>
        </w:rPr>
        <w:t>справочные</w:t>
      </w:r>
      <w:r w:rsidRPr="001A121F">
        <w:rPr>
          <w:sz w:val="20"/>
          <w:szCs w:val="20"/>
          <w:highlight w:val="white"/>
          <w:lang w:val="ru-RU"/>
        </w:rPr>
        <w:t xml:space="preserve"> </w:t>
      </w:r>
      <w:r w:rsidRPr="00806F2B">
        <w:rPr>
          <w:sz w:val="20"/>
          <w:szCs w:val="20"/>
          <w:highlight w:val="white"/>
          <w:lang w:val="ru-RU"/>
        </w:rPr>
        <w:t>структуры</w:t>
      </w:r>
      <w:r w:rsidRPr="001A121F">
        <w:rPr>
          <w:sz w:val="20"/>
          <w:szCs w:val="20"/>
          <w:highlight w:val="white"/>
          <w:lang w:val="ru-RU"/>
        </w:rPr>
        <w:t xml:space="preserve"> </w:t>
      </w:r>
      <w:r w:rsidRPr="00806F2B">
        <w:rPr>
          <w:sz w:val="20"/>
          <w:szCs w:val="20"/>
          <w:highlight w:val="white"/>
          <w:lang w:val="ru-RU"/>
        </w:rPr>
        <w:t>для</w:t>
      </w:r>
      <w:r w:rsidRPr="001A121F">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1A121F" w:rsidRDefault="00BC2C62" w:rsidP="00BC2C62">
      <w:pPr>
        <w:pStyle w:val="aff0"/>
        <w:rPr>
          <w:sz w:val="20"/>
          <w:szCs w:val="20"/>
          <w:highlight w:val="white"/>
          <w:lang w:val="ru-RU"/>
        </w:rPr>
      </w:pPr>
      <w:r w:rsidRPr="00806F2B">
        <w:rPr>
          <w:sz w:val="20"/>
          <w:szCs w:val="20"/>
          <w:highlight w:val="white"/>
        </w:rPr>
        <w:t>class</w:t>
      </w:r>
      <w:r w:rsidRPr="001A121F">
        <w:rPr>
          <w:sz w:val="20"/>
          <w:szCs w:val="20"/>
          <w:highlight w:val="white"/>
          <w:lang w:val="ru-RU"/>
        </w:rPr>
        <w:t xml:space="preserve"> </w:t>
      </w:r>
      <w:r w:rsidRPr="00806F2B">
        <w:rPr>
          <w:sz w:val="20"/>
          <w:szCs w:val="20"/>
          <w:highlight w:val="white"/>
        </w:rPr>
        <w:t>DictTypeOfOwnership</w:t>
      </w:r>
      <w:r w:rsidRPr="001A121F">
        <w:rPr>
          <w:sz w:val="20"/>
          <w:szCs w:val="20"/>
          <w:highlight w:val="white"/>
          <w:lang w:val="ru-RU"/>
        </w:rPr>
        <w:t>(</w:t>
      </w:r>
      <w:r w:rsidRPr="00806F2B">
        <w:rPr>
          <w:sz w:val="20"/>
          <w:szCs w:val="20"/>
          <w:highlight w:val="white"/>
        </w:rPr>
        <w:t>models</w:t>
      </w:r>
      <w:r w:rsidRPr="001A121F">
        <w:rPr>
          <w:sz w:val="20"/>
          <w:szCs w:val="20"/>
          <w:highlight w:val="white"/>
          <w:lang w:val="ru-RU"/>
        </w:rPr>
        <w:t>.</w:t>
      </w:r>
      <w:r w:rsidRPr="00806F2B">
        <w:rPr>
          <w:sz w:val="20"/>
          <w:szCs w:val="20"/>
          <w:highlight w:val="white"/>
        </w:rPr>
        <w:t>Model</w:t>
      </w:r>
      <w:r w:rsidRPr="001A121F">
        <w:rPr>
          <w:sz w:val="20"/>
          <w:szCs w:val="20"/>
          <w:highlight w:val="white"/>
          <w:lang w:val="ru-RU"/>
        </w:rPr>
        <w:t>):</w:t>
      </w:r>
    </w:p>
    <w:p w14:paraId="57C0ADBF" w14:textId="77777777" w:rsidR="00BC2C62" w:rsidRPr="001A121F" w:rsidRDefault="00BC2C62" w:rsidP="00BC2C62">
      <w:pPr>
        <w:pStyle w:val="aff0"/>
        <w:rPr>
          <w:sz w:val="20"/>
          <w:szCs w:val="20"/>
          <w:highlight w:val="white"/>
          <w:lang w:val="ru-RU"/>
        </w:rPr>
      </w:pPr>
      <w:r w:rsidRPr="001A121F">
        <w:rPr>
          <w:sz w:val="20"/>
          <w:szCs w:val="20"/>
          <w:highlight w:val="white"/>
          <w:lang w:val="ru-RU"/>
        </w:rPr>
        <w:t xml:space="preserve">   </w:t>
      </w:r>
      <w:r w:rsidRPr="00806F2B">
        <w:rPr>
          <w:sz w:val="20"/>
          <w:szCs w:val="20"/>
          <w:highlight w:val="white"/>
        </w:rPr>
        <w:t>TypeOfOwnershipChoices</w:t>
      </w:r>
      <w:r w:rsidRPr="001A121F">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1A121F">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Наименование типа собственности"</w:t>
      </w:r>
      <w:r w:rsidRPr="00806F2B">
        <w:rPr>
          <w:sz w:val="20"/>
          <w:szCs w:val="20"/>
          <w:highlight w:val="white"/>
        </w:rPr>
        <w:t>, choices=TypeOfOwnershipChoices,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models.Model):</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Building</w:t>
      </w:r>
      <w:r w:rsidRPr="00806F2B">
        <w:rPr>
          <w:sz w:val="20"/>
          <w:szCs w:val="20"/>
          <w:highlight w:val="white"/>
          <w:lang w:val="ru-RU"/>
        </w:rPr>
        <w:t>4</w:t>
      </w:r>
      <w:r w:rsidRPr="00806F2B">
        <w:rPr>
          <w:sz w:val="20"/>
          <w:szCs w:val="20"/>
          <w:highlight w:val="white"/>
        </w:rPr>
        <w:t>CalcChoices</w:t>
      </w:r>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temperaturaInBuilding = models.IntegerField(</w:t>
      </w:r>
      <w:r w:rsidRPr="00806F2B">
        <w:rPr>
          <w:b/>
          <w:sz w:val="20"/>
          <w:szCs w:val="20"/>
          <w:highlight w:val="white"/>
        </w:rPr>
        <w:t>u'Температура внутри здания'</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n_vozd = models.FloatField(</w:t>
      </w:r>
      <w:r w:rsidRPr="00806F2B">
        <w:rPr>
          <w:b/>
          <w:sz w:val="20"/>
          <w:szCs w:val="20"/>
          <w:highlight w:val="white"/>
        </w:rPr>
        <w:t>u"Кратность воздухообмена"</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class DictTypeOfBuilding(models.Model):</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TypeOfBuildingChoices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type = models.IntegerField(</w:t>
      </w:r>
      <w:r w:rsidRPr="00806F2B">
        <w:rPr>
          <w:b/>
          <w:sz w:val="20"/>
          <w:szCs w:val="20"/>
          <w:highlight w:val="white"/>
        </w:rPr>
        <w:t>u"Наименование типа здания"</w:t>
      </w:r>
      <w:r w:rsidRPr="00806F2B">
        <w:rPr>
          <w:sz w:val="20"/>
          <w:szCs w:val="20"/>
          <w:highlight w:val="white"/>
        </w:rPr>
        <w:t>, choices=TypeOfBuildingChoices,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class DictTypeOfExtWallMaterial(models.Model):</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TypeOfWallMaterialChoices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r w:rsidRPr="00806F2B">
        <w:rPr>
          <w:b/>
          <w:sz w:val="20"/>
          <w:szCs w:val="20"/>
          <w:highlight w:val="white"/>
        </w:rPr>
        <w:t>u'Прочий'</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Материал наружных стен"</w:t>
      </w:r>
      <w:r w:rsidRPr="00806F2B">
        <w:rPr>
          <w:sz w:val="20"/>
          <w:szCs w:val="20"/>
          <w:highlight w:val="white"/>
        </w:rPr>
        <w:t>, choices=TypeOfWallMaterialChoices,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models.FloatField(</w:t>
      </w:r>
      <w:r w:rsidRPr="00806F2B">
        <w:rPr>
          <w:b/>
          <w:sz w:val="20"/>
          <w:szCs w:val="20"/>
          <w:highlight w:val="white"/>
        </w:rPr>
        <w:t>u"Коэффициент термического сопротивления"</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class DictTypeOfWoodWindowBlock(models.Model):</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TypeOfWoodWindowBlockChoices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r w:rsidRPr="00806F2B">
        <w:rPr>
          <w:sz w:val="20"/>
          <w:szCs w:val="20"/>
          <w:highlight w:val="white"/>
        </w:rPr>
        <w:t>models</w:t>
      </w:r>
      <w:r w:rsidRPr="001A121F">
        <w:rPr>
          <w:sz w:val="20"/>
          <w:szCs w:val="20"/>
          <w:highlight w:val="white"/>
          <w:lang w:val="ru-RU"/>
        </w:rPr>
        <w:t>.</w:t>
      </w:r>
      <w:r w:rsidRPr="00806F2B">
        <w:rPr>
          <w:sz w:val="20"/>
          <w:szCs w:val="20"/>
          <w:highlight w:val="white"/>
        </w:rPr>
        <w:t>IntegerField</w:t>
      </w:r>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деревянных</w:t>
      </w:r>
      <w:r w:rsidRPr="001A121F">
        <w:rPr>
          <w:b/>
          <w:sz w:val="20"/>
          <w:szCs w:val="20"/>
          <w:highlight w:val="white"/>
          <w:lang w:val="ru-RU"/>
        </w:rPr>
        <w:t xml:space="preserve"> </w:t>
      </w:r>
      <w:r w:rsidRPr="00806F2B">
        <w:rPr>
          <w:b/>
          <w:sz w:val="20"/>
          <w:szCs w:val="20"/>
          <w:highlight w:val="white"/>
          <w:lang w:val="ru-RU"/>
        </w:rPr>
        <w:t>оконных</w:t>
      </w:r>
      <w:r w:rsidRPr="001A121F">
        <w:rPr>
          <w:b/>
          <w:sz w:val="20"/>
          <w:szCs w:val="20"/>
          <w:highlight w:val="white"/>
          <w:lang w:val="ru-RU"/>
        </w:rPr>
        <w:t xml:space="preserve"> </w:t>
      </w:r>
      <w:r w:rsidRPr="00806F2B">
        <w:rPr>
          <w:b/>
          <w:sz w:val="20"/>
          <w:szCs w:val="20"/>
          <w:highlight w:val="white"/>
          <w:lang w:val="ru-RU"/>
        </w:rPr>
        <w:t>блоков</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r w:rsidRPr="00806F2B">
        <w:rPr>
          <w:sz w:val="20"/>
          <w:szCs w:val="20"/>
          <w:highlight w:val="white"/>
        </w:rPr>
        <w:t>TypeOfWoodWindowBlockChoices</w:t>
      </w:r>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18306E96" w14:textId="77777777" w:rsidR="00BC2C62" w:rsidRPr="001A121F"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class DictTypeOfPlasticWindowBlock(models.Model):</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TypeOfPlasticWindowBlockChoices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r w:rsidRPr="00806F2B">
        <w:rPr>
          <w:sz w:val="20"/>
          <w:szCs w:val="20"/>
          <w:highlight w:val="white"/>
        </w:rPr>
        <w:t>models</w:t>
      </w:r>
      <w:r w:rsidRPr="001A121F">
        <w:rPr>
          <w:sz w:val="20"/>
          <w:szCs w:val="20"/>
          <w:highlight w:val="white"/>
          <w:lang w:val="ru-RU"/>
        </w:rPr>
        <w:t>.</w:t>
      </w:r>
      <w:r w:rsidRPr="00806F2B">
        <w:rPr>
          <w:sz w:val="20"/>
          <w:szCs w:val="20"/>
          <w:highlight w:val="white"/>
        </w:rPr>
        <w:t>IntegerField</w:t>
      </w:r>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пластиковых</w:t>
      </w:r>
      <w:r w:rsidRPr="001A121F">
        <w:rPr>
          <w:b/>
          <w:sz w:val="20"/>
          <w:szCs w:val="20"/>
          <w:highlight w:val="white"/>
          <w:lang w:val="ru-RU"/>
        </w:rPr>
        <w:t xml:space="preserve"> </w:t>
      </w:r>
      <w:r w:rsidRPr="00806F2B">
        <w:rPr>
          <w:b/>
          <w:sz w:val="20"/>
          <w:szCs w:val="20"/>
          <w:highlight w:val="white"/>
          <w:lang w:val="ru-RU"/>
        </w:rPr>
        <w:t>оконных</w:t>
      </w:r>
      <w:r w:rsidRPr="001A121F">
        <w:rPr>
          <w:b/>
          <w:sz w:val="20"/>
          <w:szCs w:val="20"/>
          <w:highlight w:val="white"/>
          <w:lang w:val="ru-RU"/>
        </w:rPr>
        <w:t xml:space="preserve"> </w:t>
      </w:r>
      <w:r w:rsidRPr="00806F2B">
        <w:rPr>
          <w:b/>
          <w:sz w:val="20"/>
          <w:szCs w:val="20"/>
          <w:highlight w:val="white"/>
          <w:lang w:val="ru-RU"/>
        </w:rPr>
        <w:t>блоков</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r w:rsidRPr="00806F2B">
        <w:rPr>
          <w:sz w:val="20"/>
          <w:szCs w:val="20"/>
          <w:highlight w:val="white"/>
        </w:rPr>
        <w:t>TypeOfPlasticWindowBlockChoices</w:t>
      </w:r>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6B899F62" w14:textId="77777777" w:rsidR="00BC2C62" w:rsidRPr="001A121F"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class DictTypeOfRoof(models.Model):</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TypeOfRoofChoices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Крыша"</w:t>
      </w:r>
      <w:r w:rsidRPr="00806F2B">
        <w:rPr>
          <w:sz w:val="20"/>
          <w:szCs w:val="20"/>
          <w:highlight w:val="white"/>
        </w:rPr>
        <w:t>, choices=TypeOfRoofChoices,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class DictTypeOfHeatRoof(models.Model):</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TypeOfHeatRoofChoices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тепление крыши"</w:t>
      </w:r>
      <w:r w:rsidRPr="00806F2B">
        <w:rPr>
          <w:sz w:val="20"/>
          <w:szCs w:val="20"/>
          <w:highlight w:val="white"/>
        </w:rPr>
        <w:t>, choices=TypeOfHeatRoofChoices,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class DictTypeOfCellar(models.Model):</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TypeOfCellarChoices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r w:rsidRPr="00806F2B">
        <w:rPr>
          <w:sz w:val="20"/>
          <w:szCs w:val="20"/>
          <w:highlight w:val="white"/>
        </w:rPr>
        <w:t>models</w:t>
      </w:r>
      <w:r w:rsidRPr="001A121F">
        <w:rPr>
          <w:sz w:val="20"/>
          <w:szCs w:val="20"/>
          <w:highlight w:val="white"/>
          <w:lang w:val="ru-RU"/>
        </w:rPr>
        <w:t>.</w:t>
      </w:r>
      <w:r w:rsidRPr="00806F2B">
        <w:rPr>
          <w:sz w:val="20"/>
          <w:szCs w:val="20"/>
          <w:highlight w:val="white"/>
        </w:rPr>
        <w:t>IntegerField</w:t>
      </w:r>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Подвальное</w:t>
      </w:r>
      <w:r w:rsidRPr="001A121F">
        <w:rPr>
          <w:b/>
          <w:sz w:val="20"/>
          <w:szCs w:val="20"/>
          <w:highlight w:val="white"/>
          <w:lang w:val="ru-RU"/>
        </w:rPr>
        <w:t xml:space="preserve"> </w:t>
      </w:r>
      <w:r w:rsidRPr="00806F2B">
        <w:rPr>
          <w:b/>
          <w:sz w:val="20"/>
          <w:szCs w:val="20"/>
          <w:highlight w:val="white"/>
          <w:lang w:val="ru-RU"/>
        </w:rPr>
        <w:t>помещение</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r w:rsidRPr="00806F2B">
        <w:rPr>
          <w:sz w:val="20"/>
          <w:szCs w:val="20"/>
          <w:highlight w:val="white"/>
        </w:rPr>
        <w:t>TypeOfCellarChoices</w:t>
      </w:r>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32208728" w14:textId="77777777" w:rsidR="00BC2C62" w:rsidRPr="001A121F"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class DictTypeOfCellarState(models.Model):</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TypeOfCellarStateChoices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Состояние подвала"</w:t>
      </w:r>
      <w:r w:rsidRPr="00806F2B">
        <w:rPr>
          <w:sz w:val="20"/>
          <w:szCs w:val="20"/>
          <w:highlight w:val="white"/>
        </w:rPr>
        <w:t>, choices=TypeOfCellarStateChoices,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class DictTypeOfEnergySupply(models.Model):</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TypeOfEnergySupplyChoices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Центральное'</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Автономное'</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Отсутствует'</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оснабжения"</w:t>
      </w:r>
      <w:r w:rsidRPr="00806F2B">
        <w:rPr>
          <w:sz w:val="20"/>
          <w:szCs w:val="20"/>
          <w:highlight w:val="white"/>
        </w:rPr>
        <w:t>, choices=TypeOfEnergySupplyChoices,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r w:rsidRPr="00806F2B">
        <w:rPr>
          <w:i/>
          <w:sz w:val="20"/>
          <w:szCs w:val="20"/>
          <w:highlight w:val="white"/>
        </w:rPr>
        <w:t>self</w:t>
      </w:r>
      <w:r w:rsidRPr="00806F2B">
        <w:rPr>
          <w:sz w:val="20"/>
          <w:szCs w:val="20"/>
          <w:highlight w:val="white"/>
        </w:rPr>
        <w:t>.get_type_display()</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class DictTypeOfMainHeatNetworkConnect(models.Model):</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TypeOfMainHeatNetworkConnectChoices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MainHeatNetworkConnectChoices,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class DictTypeOfHeatSystemConnect(models.Model):</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TypeOfHeatSystemConnectChoices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Зависимое'</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зависимое'</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Присоединение системы отопления"</w:t>
      </w:r>
      <w:r w:rsidRPr="00806F2B">
        <w:rPr>
          <w:sz w:val="20"/>
          <w:szCs w:val="20"/>
          <w:highlight w:val="white"/>
        </w:rPr>
        <w:t>, choices=TypeOfHeatSystemConnectChoices,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class DictTypeOfLiquidFuel(models.Model):</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TypeOfLiquidFuelChoices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Газ сжиженный'</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Мазут'</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Печное топливо'</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жидкого топлива"</w:t>
      </w:r>
      <w:r w:rsidRPr="00806F2B">
        <w:rPr>
          <w:sz w:val="20"/>
          <w:szCs w:val="20"/>
          <w:highlight w:val="white"/>
        </w:rPr>
        <w:t>, choices=TypeOfLiquidFuelChoices,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class DictTypeOfSolidFuel(models.Model):</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TypeOfSolidFuelChoices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ревесина, древесная щепа, древесные палетты'</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рикеты и полубрикеты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r w:rsidRPr="00806F2B">
        <w:rPr>
          <w:b/>
          <w:sz w:val="20"/>
          <w:szCs w:val="20"/>
          <w:highlight w:val="white"/>
        </w:rPr>
        <w:t>u'Прочее'</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твердого топлива"</w:t>
      </w:r>
      <w:r w:rsidRPr="00806F2B">
        <w:rPr>
          <w:sz w:val="20"/>
          <w:szCs w:val="20"/>
          <w:highlight w:val="white"/>
        </w:rPr>
        <w:t>, choices=TypeOfSolidFuelChoices,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class DictTypeOfMotorFuel(models.Model):</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TypeOfMotorFuelChoices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Бензин'</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Керосин'</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изельное топливо'</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моторного топлива"</w:t>
      </w:r>
      <w:r w:rsidRPr="00806F2B">
        <w:rPr>
          <w:sz w:val="20"/>
          <w:szCs w:val="20"/>
          <w:highlight w:val="white"/>
        </w:rPr>
        <w:t>, choices=TypeOfMotorFuelChoices,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class DictTypeOfBoilerControlMode(models.Model):</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TypeOfBoilerControlModeChoices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Автоматический'</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Ручное управление'</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праления работой котлов"</w:t>
      </w:r>
      <w:r w:rsidRPr="00806F2B">
        <w:rPr>
          <w:sz w:val="20"/>
          <w:szCs w:val="20"/>
          <w:highlight w:val="white"/>
        </w:rPr>
        <w:t>, choices=TypeOfBoilerControlModeChoices,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class DictTypeOfConnectHotWaterSystem(models.Model):</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TypeOfConnectHotWaterSystemChoices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ConnectHotWaterSystemChoices,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class DictTypeOfPipeLayoutHeatSystem(models.Model):</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TypeOfPipeLayoutHeatSystemChoices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Однотрубная'</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вухтрубная'</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1A121F" w:rsidRDefault="00BC2C62" w:rsidP="00BC2C62">
      <w:pPr>
        <w:pStyle w:val="aff0"/>
        <w:rPr>
          <w:sz w:val="20"/>
          <w:szCs w:val="20"/>
          <w:highlight w:val="white"/>
        </w:rPr>
      </w:pPr>
      <w:r w:rsidRPr="00806F2B">
        <w:rPr>
          <w:sz w:val="20"/>
          <w:szCs w:val="20"/>
          <w:highlight w:val="white"/>
        </w:rPr>
        <w:t xml:space="preserve">   type</w:t>
      </w:r>
      <w:r w:rsidRPr="001A121F">
        <w:rPr>
          <w:sz w:val="20"/>
          <w:szCs w:val="20"/>
          <w:highlight w:val="white"/>
        </w:rPr>
        <w:t xml:space="preserve"> = </w:t>
      </w:r>
      <w:r w:rsidRPr="00806F2B">
        <w:rPr>
          <w:sz w:val="20"/>
          <w:szCs w:val="20"/>
          <w:highlight w:val="white"/>
        </w:rPr>
        <w:t>models</w:t>
      </w:r>
      <w:r w:rsidRPr="001A121F">
        <w:rPr>
          <w:sz w:val="20"/>
          <w:szCs w:val="20"/>
          <w:highlight w:val="white"/>
        </w:rPr>
        <w:t>.</w:t>
      </w:r>
      <w:r w:rsidRPr="00806F2B">
        <w:rPr>
          <w:sz w:val="20"/>
          <w:szCs w:val="20"/>
          <w:highlight w:val="white"/>
        </w:rPr>
        <w:t>IntegerField</w:t>
      </w:r>
      <w:r w:rsidRPr="001A121F">
        <w:rPr>
          <w:sz w:val="20"/>
          <w:szCs w:val="20"/>
          <w:highlight w:val="white"/>
        </w:rPr>
        <w:t>(</w:t>
      </w:r>
      <w:r w:rsidRPr="00806F2B">
        <w:rPr>
          <w:b/>
          <w:sz w:val="20"/>
          <w:szCs w:val="20"/>
          <w:highlight w:val="white"/>
        </w:rPr>
        <w:t>u</w:t>
      </w:r>
      <w:r w:rsidRPr="001A121F">
        <w:rPr>
          <w:b/>
          <w:sz w:val="20"/>
          <w:szCs w:val="20"/>
          <w:highlight w:val="white"/>
        </w:rPr>
        <w:t>"</w:t>
      </w:r>
      <w:r w:rsidRPr="007A5EDF">
        <w:rPr>
          <w:b/>
          <w:sz w:val="20"/>
          <w:szCs w:val="20"/>
          <w:highlight w:val="white"/>
          <w:lang w:val="ru-RU"/>
        </w:rPr>
        <w:t>Схема</w:t>
      </w:r>
      <w:r w:rsidRPr="001A121F">
        <w:rPr>
          <w:b/>
          <w:sz w:val="20"/>
          <w:szCs w:val="20"/>
          <w:highlight w:val="white"/>
        </w:rPr>
        <w:t xml:space="preserve"> </w:t>
      </w:r>
      <w:r w:rsidRPr="007A5EDF">
        <w:rPr>
          <w:b/>
          <w:sz w:val="20"/>
          <w:szCs w:val="20"/>
          <w:highlight w:val="white"/>
          <w:lang w:val="ru-RU"/>
        </w:rPr>
        <w:t>разводки</w:t>
      </w:r>
      <w:r w:rsidRPr="001A121F">
        <w:rPr>
          <w:b/>
          <w:sz w:val="20"/>
          <w:szCs w:val="20"/>
          <w:highlight w:val="white"/>
        </w:rPr>
        <w:t xml:space="preserve"> </w:t>
      </w:r>
      <w:r w:rsidRPr="007A5EDF">
        <w:rPr>
          <w:b/>
          <w:sz w:val="20"/>
          <w:szCs w:val="20"/>
          <w:highlight w:val="white"/>
          <w:lang w:val="ru-RU"/>
        </w:rPr>
        <w:t>трубопроводов</w:t>
      </w:r>
      <w:r w:rsidRPr="001A121F">
        <w:rPr>
          <w:b/>
          <w:sz w:val="20"/>
          <w:szCs w:val="20"/>
          <w:highlight w:val="white"/>
        </w:rPr>
        <w:t xml:space="preserve"> </w:t>
      </w:r>
      <w:r w:rsidRPr="007A5EDF">
        <w:rPr>
          <w:b/>
          <w:sz w:val="20"/>
          <w:szCs w:val="20"/>
          <w:highlight w:val="white"/>
          <w:lang w:val="ru-RU"/>
        </w:rPr>
        <w:t>системы</w:t>
      </w:r>
      <w:r w:rsidRPr="001A121F">
        <w:rPr>
          <w:b/>
          <w:sz w:val="20"/>
          <w:szCs w:val="20"/>
          <w:highlight w:val="white"/>
        </w:rPr>
        <w:t xml:space="preserve"> </w:t>
      </w:r>
      <w:r w:rsidRPr="007A5EDF">
        <w:rPr>
          <w:b/>
          <w:sz w:val="20"/>
          <w:szCs w:val="20"/>
          <w:highlight w:val="white"/>
          <w:lang w:val="ru-RU"/>
        </w:rPr>
        <w:t>отопления</w:t>
      </w:r>
      <w:r w:rsidRPr="001A121F">
        <w:rPr>
          <w:b/>
          <w:sz w:val="20"/>
          <w:szCs w:val="20"/>
          <w:highlight w:val="white"/>
        </w:rPr>
        <w:t>"</w:t>
      </w:r>
      <w:r w:rsidRPr="001A121F">
        <w:rPr>
          <w:sz w:val="20"/>
          <w:szCs w:val="20"/>
          <w:highlight w:val="white"/>
        </w:rPr>
        <w:t>,</w:t>
      </w:r>
    </w:p>
    <w:p w14:paraId="0B303166" w14:textId="77777777" w:rsidR="00BC2C62" w:rsidRPr="00806F2B" w:rsidRDefault="00BC2C62" w:rsidP="00BC2C62">
      <w:pPr>
        <w:pStyle w:val="aff0"/>
        <w:rPr>
          <w:sz w:val="20"/>
          <w:szCs w:val="20"/>
          <w:highlight w:val="white"/>
        </w:rPr>
      </w:pPr>
      <w:r w:rsidRPr="001A121F">
        <w:rPr>
          <w:sz w:val="20"/>
          <w:szCs w:val="20"/>
          <w:highlight w:val="white"/>
        </w:rPr>
        <w:t xml:space="preserve">                              </w:t>
      </w:r>
      <w:r w:rsidRPr="00806F2B">
        <w:rPr>
          <w:sz w:val="20"/>
          <w:szCs w:val="20"/>
          <w:highlight w:val="white"/>
        </w:rPr>
        <w:t>choices=TypeOfPipeLayoutHeatSystemChoices,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class DictTypeOfHeatLoadRegulation(models.Model):</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TypeOfHeatLoadRegulationChoices = (</w:t>
      </w:r>
    </w:p>
    <w:p w14:paraId="17C3059F" w14:textId="77777777" w:rsidR="00BC2C62" w:rsidRPr="001A121F" w:rsidRDefault="00BC2C62" w:rsidP="00BC2C62">
      <w:pPr>
        <w:pStyle w:val="aff0"/>
        <w:rPr>
          <w:sz w:val="20"/>
          <w:szCs w:val="20"/>
          <w:highlight w:val="white"/>
        </w:rPr>
      </w:pPr>
      <w:r w:rsidRPr="00806F2B">
        <w:rPr>
          <w:sz w:val="20"/>
          <w:szCs w:val="20"/>
          <w:highlight w:val="white"/>
        </w:rPr>
        <w:t xml:space="preserve">       </w:t>
      </w:r>
      <w:r w:rsidRPr="001A121F">
        <w:rPr>
          <w:sz w:val="20"/>
          <w:szCs w:val="20"/>
          <w:highlight w:val="white"/>
        </w:rPr>
        <w:t xml:space="preserve">(1, </w:t>
      </w:r>
      <w:r w:rsidRPr="00806F2B">
        <w:rPr>
          <w:b/>
          <w:sz w:val="20"/>
          <w:szCs w:val="20"/>
          <w:highlight w:val="white"/>
        </w:rPr>
        <w:t>u</w:t>
      </w:r>
      <w:r w:rsidRPr="001A121F">
        <w:rPr>
          <w:b/>
          <w:sz w:val="20"/>
          <w:szCs w:val="20"/>
          <w:highlight w:val="white"/>
        </w:rPr>
        <w:t>'</w:t>
      </w:r>
      <w:r w:rsidRPr="007A5EDF">
        <w:rPr>
          <w:b/>
          <w:sz w:val="20"/>
          <w:szCs w:val="20"/>
          <w:highlight w:val="white"/>
          <w:lang w:val="ru-RU"/>
        </w:rPr>
        <w:t>Нет</w:t>
      </w:r>
      <w:r w:rsidRPr="001A121F">
        <w:rPr>
          <w:b/>
          <w:sz w:val="20"/>
          <w:szCs w:val="20"/>
          <w:highlight w:val="white"/>
        </w:rPr>
        <w:t>'</w:t>
      </w:r>
      <w:r w:rsidRPr="001A121F">
        <w:rPr>
          <w:sz w:val="20"/>
          <w:szCs w:val="20"/>
          <w:highlight w:val="white"/>
        </w:rPr>
        <w:t>),</w:t>
      </w:r>
    </w:p>
    <w:p w14:paraId="2FBB72D7" w14:textId="77777777" w:rsidR="00BC2C62" w:rsidRPr="001A121F" w:rsidRDefault="00BC2C62" w:rsidP="00BC2C62">
      <w:pPr>
        <w:pStyle w:val="aff0"/>
        <w:rPr>
          <w:sz w:val="20"/>
          <w:szCs w:val="20"/>
          <w:highlight w:val="white"/>
        </w:rPr>
      </w:pPr>
      <w:r w:rsidRPr="001A121F">
        <w:rPr>
          <w:sz w:val="20"/>
          <w:szCs w:val="20"/>
          <w:highlight w:val="white"/>
        </w:rPr>
        <w:t xml:space="preserve">       (2, </w:t>
      </w:r>
      <w:r w:rsidRPr="00806F2B">
        <w:rPr>
          <w:b/>
          <w:sz w:val="20"/>
          <w:szCs w:val="20"/>
          <w:highlight w:val="white"/>
        </w:rPr>
        <w:t>u</w:t>
      </w:r>
      <w:r w:rsidRPr="001A121F">
        <w:rPr>
          <w:b/>
          <w:sz w:val="20"/>
          <w:szCs w:val="20"/>
          <w:highlight w:val="white"/>
        </w:rPr>
        <w:t>'</w:t>
      </w:r>
      <w:r w:rsidRPr="007A5EDF">
        <w:rPr>
          <w:b/>
          <w:sz w:val="20"/>
          <w:szCs w:val="20"/>
          <w:highlight w:val="white"/>
          <w:lang w:val="ru-RU"/>
        </w:rPr>
        <w:t>Элеваторный</w:t>
      </w:r>
      <w:r w:rsidRPr="001A121F">
        <w:rPr>
          <w:b/>
          <w:sz w:val="20"/>
          <w:szCs w:val="20"/>
          <w:highlight w:val="white"/>
        </w:rPr>
        <w:t xml:space="preserve"> </w:t>
      </w:r>
      <w:r w:rsidRPr="007A5EDF">
        <w:rPr>
          <w:b/>
          <w:sz w:val="20"/>
          <w:szCs w:val="20"/>
          <w:highlight w:val="white"/>
          <w:lang w:val="ru-RU"/>
        </w:rPr>
        <w:t>узел</w:t>
      </w:r>
      <w:r w:rsidRPr="001A121F">
        <w:rPr>
          <w:b/>
          <w:sz w:val="20"/>
          <w:szCs w:val="20"/>
          <w:highlight w:val="white"/>
        </w:rPr>
        <w:t>'</w:t>
      </w:r>
      <w:r w:rsidRPr="001A121F">
        <w:rPr>
          <w:sz w:val="20"/>
          <w:szCs w:val="20"/>
          <w:highlight w:val="white"/>
        </w:rPr>
        <w:t>),</w:t>
      </w:r>
    </w:p>
    <w:p w14:paraId="45315FEC" w14:textId="77777777" w:rsidR="00BC2C62" w:rsidRPr="001A121F" w:rsidRDefault="00BC2C62" w:rsidP="00BC2C62">
      <w:pPr>
        <w:pStyle w:val="aff0"/>
        <w:rPr>
          <w:sz w:val="20"/>
          <w:szCs w:val="20"/>
          <w:highlight w:val="white"/>
        </w:rPr>
      </w:pPr>
      <w:r w:rsidRPr="001A121F">
        <w:rPr>
          <w:sz w:val="20"/>
          <w:szCs w:val="20"/>
          <w:highlight w:val="white"/>
        </w:rPr>
        <w:t xml:space="preserve">       (3, </w:t>
      </w:r>
      <w:r w:rsidRPr="00806F2B">
        <w:rPr>
          <w:b/>
          <w:sz w:val="20"/>
          <w:szCs w:val="20"/>
          <w:highlight w:val="white"/>
        </w:rPr>
        <w:t>u</w:t>
      </w:r>
      <w:r w:rsidRPr="001A121F">
        <w:rPr>
          <w:b/>
          <w:sz w:val="20"/>
          <w:szCs w:val="20"/>
          <w:highlight w:val="white"/>
        </w:rPr>
        <w:t>'</w:t>
      </w:r>
      <w:r w:rsidRPr="007A5EDF">
        <w:rPr>
          <w:b/>
          <w:sz w:val="20"/>
          <w:szCs w:val="20"/>
          <w:highlight w:val="white"/>
          <w:lang w:val="ru-RU"/>
        </w:rPr>
        <w:t>Узел</w:t>
      </w:r>
      <w:r w:rsidRPr="001A121F">
        <w:rPr>
          <w:b/>
          <w:sz w:val="20"/>
          <w:szCs w:val="20"/>
          <w:highlight w:val="white"/>
        </w:rPr>
        <w:t xml:space="preserve"> </w:t>
      </w:r>
      <w:r w:rsidRPr="007A5EDF">
        <w:rPr>
          <w:b/>
          <w:sz w:val="20"/>
          <w:szCs w:val="20"/>
          <w:highlight w:val="white"/>
          <w:lang w:val="ru-RU"/>
        </w:rPr>
        <w:t>автоматизированного</w:t>
      </w:r>
      <w:r w:rsidRPr="001A121F">
        <w:rPr>
          <w:b/>
          <w:sz w:val="20"/>
          <w:szCs w:val="20"/>
          <w:highlight w:val="white"/>
        </w:rPr>
        <w:t xml:space="preserve"> </w:t>
      </w:r>
      <w:r w:rsidRPr="007A5EDF">
        <w:rPr>
          <w:b/>
          <w:sz w:val="20"/>
          <w:szCs w:val="20"/>
          <w:highlight w:val="white"/>
          <w:lang w:val="ru-RU"/>
        </w:rPr>
        <w:t>устройства</w:t>
      </w:r>
      <w:r w:rsidRPr="001A121F">
        <w:rPr>
          <w:b/>
          <w:sz w:val="20"/>
          <w:szCs w:val="20"/>
          <w:highlight w:val="white"/>
        </w:rPr>
        <w:t xml:space="preserve"> </w:t>
      </w:r>
      <w:r w:rsidRPr="007A5EDF">
        <w:rPr>
          <w:b/>
          <w:sz w:val="20"/>
          <w:szCs w:val="20"/>
          <w:highlight w:val="white"/>
          <w:lang w:val="ru-RU"/>
        </w:rPr>
        <w:t>управления</w:t>
      </w:r>
      <w:r w:rsidRPr="001A121F">
        <w:rPr>
          <w:b/>
          <w:sz w:val="20"/>
          <w:szCs w:val="20"/>
          <w:highlight w:val="white"/>
        </w:rPr>
        <w:t>'</w:t>
      </w:r>
      <w:r w:rsidRPr="001A121F">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HeatLoadRegulationChoices,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class DictTypeOfTempMode(models.Model):</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TypeOfTempModeChoices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соответствует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емпературный режим в помещениях"</w:t>
      </w:r>
      <w:r w:rsidRPr="00806F2B">
        <w:rPr>
          <w:sz w:val="20"/>
          <w:szCs w:val="20"/>
          <w:highlight w:val="white"/>
        </w:rPr>
        <w:t>, choices=TypeOfTempModeChoices,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class DictTypeOfLightLevel(models.Model):</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TypeOfLightLevelChoices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Соответствует нормам'</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соответствует нормам'</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models.IntegerField(</w:t>
      </w:r>
      <w:r w:rsidRPr="00806F2B">
        <w:rPr>
          <w:b/>
          <w:sz w:val="20"/>
          <w:szCs w:val="20"/>
          <w:highlight w:val="white"/>
        </w:rPr>
        <w:t>u"Уровень освещенности"</w:t>
      </w:r>
      <w:r w:rsidRPr="00806F2B">
        <w:rPr>
          <w:sz w:val="20"/>
          <w:szCs w:val="20"/>
          <w:highlight w:val="white"/>
        </w:rPr>
        <w:t>, choices=TypeOfLightLevelChoices,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class DictTypeOfLuminescentLampInnerReflect(models.Model):</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TypeOfLuminescentLampInnerReflectChoices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о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о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LuminescentLampInnerReflectChoices,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class DictTypeOfDriveUnit(models.Model):</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TypeOfDriveUnitChoices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Регулируемый привод'</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регулируемый привод'</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привода насосного оборудования"</w:t>
      </w:r>
      <w:r w:rsidRPr="00806F2B">
        <w:rPr>
          <w:sz w:val="20"/>
          <w:szCs w:val="20"/>
          <w:highlight w:val="white"/>
        </w:rPr>
        <w:t>, choices=TypeOfDriveUnitChoices,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class DictOrganizationType(models.Model):</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DictTypeOrganizationChoices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1A121F"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1A121F">
        <w:rPr>
          <w:sz w:val="20"/>
          <w:szCs w:val="20"/>
          <w:highlight w:val="white"/>
          <w:lang w:val="ru-RU"/>
        </w:rPr>
        <w:t xml:space="preserve"> = </w:t>
      </w:r>
      <w:r w:rsidRPr="00806F2B">
        <w:rPr>
          <w:sz w:val="20"/>
          <w:szCs w:val="20"/>
          <w:highlight w:val="white"/>
        </w:rPr>
        <w:t>models</w:t>
      </w:r>
      <w:r w:rsidRPr="001A121F">
        <w:rPr>
          <w:sz w:val="20"/>
          <w:szCs w:val="20"/>
          <w:highlight w:val="white"/>
          <w:lang w:val="ru-RU"/>
        </w:rPr>
        <w:t>.</w:t>
      </w:r>
      <w:r w:rsidRPr="00806F2B">
        <w:rPr>
          <w:sz w:val="20"/>
          <w:szCs w:val="20"/>
          <w:highlight w:val="white"/>
        </w:rPr>
        <w:t>IntegerField</w:t>
      </w:r>
      <w:r w:rsidRPr="001A121F">
        <w:rPr>
          <w:sz w:val="20"/>
          <w:szCs w:val="20"/>
          <w:highlight w:val="white"/>
          <w:lang w:val="ru-RU"/>
        </w:rPr>
        <w:t>(</w:t>
      </w:r>
      <w:r w:rsidRPr="00806F2B">
        <w:rPr>
          <w:b/>
          <w:sz w:val="20"/>
          <w:szCs w:val="20"/>
          <w:highlight w:val="white"/>
        </w:rPr>
        <w:t>u</w:t>
      </w:r>
      <w:r w:rsidRPr="001A121F">
        <w:rPr>
          <w:b/>
          <w:sz w:val="20"/>
          <w:szCs w:val="20"/>
          <w:highlight w:val="white"/>
          <w:lang w:val="ru-RU"/>
        </w:rPr>
        <w:t>'</w:t>
      </w:r>
      <w:r w:rsidRPr="00806F2B">
        <w:rPr>
          <w:b/>
          <w:sz w:val="20"/>
          <w:szCs w:val="20"/>
          <w:highlight w:val="white"/>
          <w:lang w:val="ru-RU"/>
        </w:rPr>
        <w:t>Тип</w:t>
      </w:r>
      <w:r w:rsidRPr="001A121F">
        <w:rPr>
          <w:b/>
          <w:sz w:val="20"/>
          <w:szCs w:val="20"/>
          <w:highlight w:val="white"/>
          <w:lang w:val="ru-RU"/>
        </w:rPr>
        <w:t xml:space="preserve"> </w:t>
      </w:r>
      <w:r w:rsidRPr="00806F2B">
        <w:rPr>
          <w:b/>
          <w:sz w:val="20"/>
          <w:szCs w:val="20"/>
          <w:highlight w:val="white"/>
          <w:lang w:val="ru-RU"/>
        </w:rPr>
        <w:t>организации</w:t>
      </w:r>
      <w:r w:rsidRPr="001A121F">
        <w:rPr>
          <w:b/>
          <w:sz w:val="20"/>
          <w:szCs w:val="20"/>
          <w:highlight w:val="white"/>
          <w:lang w:val="ru-RU"/>
        </w:rPr>
        <w:t>'</w:t>
      </w:r>
      <w:r w:rsidRPr="001A121F">
        <w:rPr>
          <w:sz w:val="20"/>
          <w:szCs w:val="20"/>
          <w:highlight w:val="white"/>
          <w:lang w:val="ru-RU"/>
        </w:rPr>
        <w:t xml:space="preserve">, </w:t>
      </w:r>
      <w:r w:rsidRPr="00806F2B">
        <w:rPr>
          <w:sz w:val="20"/>
          <w:szCs w:val="20"/>
          <w:highlight w:val="white"/>
        </w:rPr>
        <w:t>choices</w:t>
      </w:r>
      <w:r w:rsidRPr="001A121F">
        <w:rPr>
          <w:sz w:val="20"/>
          <w:szCs w:val="20"/>
          <w:highlight w:val="white"/>
          <w:lang w:val="ru-RU"/>
        </w:rPr>
        <w:t>=</w:t>
      </w:r>
      <w:r w:rsidRPr="00806F2B">
        <w:rPr>
          <w:sz w:val="20"/>
          <w:szCs w:val="20"/>
          <w:highlight w:val="white"/>
        </w:rPr>
        <w:t>DictTypeOrganizationChoices</w:t>
      </w:r>
      <w:r w:rsidRPr="001A121F">
        <w:rPr>
          <w:sz w:val="20"/>
          <w:szCs w:val="20"/>
          <w:highlight w:val="white"/>
          <w:lang w:val="ru-RU"/>
        </w:rPr>
        <w:t xml:space="preserve">, </w:t>
      </w:r>
      <w:r w:rsidRPr="00806F2B">
        <w:rPr>
          <w:sz w:val="20"/>
          <w:szCs w:val="20"/>
          <w:highlight w:val="white"/>
        </w:rPr>
        <w:t>unique</w:t>
      </w:r>
      <w:r w:rsidRPr="001A121F">
        <w:rPr>
          <w:sz w:val="20"/>
          <w:szCs w:val="20"/>
          <w:highlight w:val="white"/>
          <w:lang w:val="ru-RU"/>
        </w:rPr>
        <w:t>=</w:t>
      </w:r>
      <w:r w:rsidRPr="00806F2B">
        <w:rPr>
          <w:sz w:val="20"/>
          <w:szCs w:val="20"/>
          <w:highlight w:val="white"/>
        </w:rPr>
        <w:t>True</w:t>
      </w:r>
      <w:r w:rsidRPr="001A121F">
        <w:rPr>
          <w:sz w:val="20"/>
          <w:szCs w:val="20"/>
          <w:highlight w:val="white"/>
          <w:lang w:val="ru-RU"/>
        </w:rPr>
        <w:t>)</w:t>
      </w:r>
    </w:p>
    <w:p w14:paraId="48F505FD" w14:textId="77777777" w:rsidR="00BC2C62" w:rsidRPr="001A121F"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1A121F">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class DictTypeOfBudgetLevel(models.Model):</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TypeOfBudgetLevelChoices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Федеральный'</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Областной'</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Муниципальный'</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ровень бюджета учреждения"</w:t>
      </w:r>
      <w:r w:rsidRPr="00806F2B">
        <w:rPr>
          <w:sz w:val="20"/>
          <w:szCs w:val="20"/>
          <w:highlight w:val="white"/>
        </w:rPr>
        <w:t>, choices=TypeOfBudgetLevelChoices,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ef get_genitive(</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sz w:val="20"/>
          <w:szCs w:val="20"/>
          <w:highlight w:val="white"/>
        </w:rPr>
        <w:t>}[</w:t>
      </w:r>
      <w:r w:rsidRPr="00806F2B">
        <w:rPr>
          <w:i/>
          <w:sz w:val="20"/>
          <w:szCs w:val="20"/>
          <w:highlight w:val="white"/>
        </w:rPr>
        <w:t>self</w:t>
      </w:r>
      <w:r w:rsidRPr="00806F2B">
        <w:rPr>
          <w:sz w:val="20"/>
          <w:szCs w:val="20"/>
          <w:highlight w:val="white"/>
        </w:rPr>
        <w:t>.type]</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class DictTypeOfResource(models.Model):</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TypeOfResource</w:t>
      </w:r>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етического ресурса"</w:t>
      </w:r>
      <w:r w:rsidRPr="00806F2B">
        <w:rPr>
          <w:sz w:val="20"/>
          <w:szCs w:val="20"/>
          <w:highlight w:val="white"/>
        </w:rPr>
        <w:t>, choices=TypeOfResource,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get_genitive(</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1A121F"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1A121F">
        <w:rPr>
          <w:sz w:val="20"/>
          <w:szCs w:val="20"/>
          <w:highlight w:val="white"/>
        </w:rPr>
        <w:t xml:space="preserve"> </w:t>
      </w:r>
      <w:r w:rsidRPr="00806F2B">
        <w:rPr>
          <w:sz w:val="20"/>
          <w:szCs w:val="20"/>
          <w:highlight w:val="white"/>
        </w:rPr>
        <w:t>get</w:t>
      </w:r>
      <w:r w:rsidRPr="001A121F">
        <w:rPr>
          <w:sz w:val="20"/>
          <w:szCs w:val="20"/>
          <w:highlight w:val="white"/>
        </w:rPr>
        <w:t>_</w:t>
      </w:r>
      <w:r w:rsidRPr="00806F2B">
        <w:rPr>
          <w:sz w:val="20"/>
          <w:szCs w:val="20"/>
          <w:highlight w:val="white"/>
        </w:rPr>
        <w:t>unit</w:t>
      </w:r>
      <w:r w:rsidRPr="001A121F">
        <w:rPr>
          <w:sz w:val="20"/>
          <w:szCs w:val="20"/>
          <w:highlight w:val="white"/>
        </w:rPr>
        <w:t>(</w:t>
      </w:r>
      <w:r w:rsidRPr="00806F2B">
        <w:rPr>
          <w:i/>
          <w:sz w:val="20"/>
          <w:szCs w:val="20"/>
          <w:highlight w:val="white"/>
        </w:rPr>
        <w:t>self</w:t>
      </w:r>
      <w:r w:rsidRPr="001A121F">
        <w:rPr>
          <w:sz w:val="20"/>
          <w:szCs w:val="20"/>
          <w:highlight w:val="white"/>
        </w:rPr>
        <w:t>):</w:t>
      </w:r>
    </w:p>
    <w:p w14:paraId="2B127B46" w14:textId="77777777" w:rsidR="00BC2C62" w:rsidRPr="001A121F" w:rsidRDefault="00BC2C62" w:rsidP="00BC2C62">
      <w:pPr>
        <w:pStyle w:val="aff0"/>
        <w:rPr>
          <w:sz w:val="20"/>
          <w:szCs w:val="20"/>
          <w:highlight w:val="white"/>
        </w:rPr>
      </w:pPr>
      <w:r w:rsidRPr="001A121F">
        <w:rPr>
          <w:sz w:val="20"/>
          <w:szCs w:val="20"/>
          <w:highlight w:val="white"/>
        </w:rPr>
        <w:t xml:space="preserve">       </w:t>
      </w:r>
      <w:r w:rsidRPr="00806F2B">
        <w:rPr>
          <w:sz w:val="20"/>
          <w:szCs w:val="20"/>
          <w:highlight w:val="white"/>
        </w:rPr>
        <w:t>return</w:t>
      </w:r>
      <w:r w:rsidRPr="001A121F">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кВт·ч/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тыс.м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class DictTypeOfReasonSupply(models.Model):</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TypeOfReasonSupply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Хоз-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Цель энерго-ресурсоснабжения"</w:t>
      </w:r>
      <w:r w:rsidRPr="00806F2B">
        <w:rPr>
          <w:sz w:val="20"/>
          <w:szCs w:val="20"/>
          <w:highlight w:val="white"/>
        </w:rPr>
        <w:t>, choices=TypeOfReasonSupply,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class DictTypeOfEvents(models.Model):</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TypeOfEvents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ижение расхода электроэнергии на цели освещения путем реконструкции существующей системы освещения за счет установки энергоэффективных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лучшение тепловой изоляции фасадов, перекрытий, стен, полов и чердаков, кровли и т.п.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Установка приборов учета холодной  воды'</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средств автоматизации погодозависимого регулирования подачи теплоносителя (в т.ч. посредством заключения энергосервисного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автоматического терморегулятора на узел ГВС для регулирования температуры горячей воды в пределах нормы ( 55-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циркуляционного трубопровода системы горячего водоснабжения ( при открытом водоразборе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запорной арматуры на балансировочные краны для равномерного распредления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Замена дверных блоков на энергоэффективные'</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Утепление чердачных перкрытий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Замена смесителей  двухвентильных на однорычажные'</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Замена смесителей  на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Замена унитазов с высокорасполагаемым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уществующих уличных светильников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ветильников внутреннего электрического освещения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Оптимизация времени использования  оргтехники'</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Events</w:t>
      </w:r>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_resource = models.IntegerField(</w:t>
      </w:r>
      <w:r w:rsidRPr="00806F2B">
        <w:rPr>
          <w:b/>
          <w:sz w:val="20"/>
          <w:szCs w:val="20"/>
          <w:highlight w:val="white"/>
        </w:rPr>
        <w:t>u"Вид энергоресурса"</w:t>
      </w:r>
      <w:r w:rsidRPr="00806F2B">
        <w:rPr>
          <w:sz w:val="20"/>
          <w:szCs w:val="20"/>
          <w:highlight w:val="white"/>
        </w:rPr>
        <w:t>, choices=DictTypeOfResource.TypeOfResource,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 xml:space="preserve">.get_type_display() + </w:t>
      </w:r>
      <w:r w:rsidRPr="00806F2B">
        <w:rPr>
          <w:b/>
          <w:sz w:val="20"/>
          <w:szCs w:val="20"/>
          <w:highlight w:val="white"/>
        </w:rPr>
        <w:t xml:space="preserve">" (" </w:t>
      </w:r>
      <w:r w:rsidRPr="00806F2B">
        <w:rPr>
          <w:sz w:val="20"/>
          <w:szCs w:val="20"/>
          <w:highlight w:val="white"/>
        </w:rPr>
        <w:t xml:space="preserve">+ </w:t>
      </w:r>
      <w:r w:rsidRPr="00806F2B">
        <w:rPr>
          <w:i/>
          <w:sz w:val="20"/>
          <w:szCs w:val="20"/>
          <w:highlight w:val="white"/>
        </w:rPr>
        <w:t>self</w:t>
      </w:r>
      <w:r w:rsidRPr="00806F2B">
        <w:rPr>
          <w:sz w:val="20"/>
          <w:szCs w:val="20"/>
          <w:highlight w:val="white"/>
        </w:rPr>
        <w:t xml:space="preserve">.get_type_resource_display()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genitive(</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1A121F" w:rsidRDefault="00BC2C62" w:rsidP="00BC2C62">
      <w:pPr>
        <w:pStyle w:val="aff0"/>
        <w:rPr>
          <w:sz w:val="20"/>
          <w:szCs w:val="20"/>
          <w:highlight w:val="white"/>
          <w:lang w:val="ru-RU"/>
        </w:rPr>
      </w:pPr>
      <w:r w:rsidRPr="00806F2B">
        <w:rPr>
          <w:b/>
          <w:sz w:val="20"/>
          <w:szCs w:val="20"/>
          <w:highlight w:val="white"/>
          <w:lang w:val="ru-RU"/>
        </w:rPr>
        <w:t xml:space="preserve">       </w:t>
      </w:r>
      <w:r w:rsidRPr="001A121F">
        <w:rPr>
          <w:sz w:val="20"/>
          <w:szCs w:val="20"/>
          <w:highlight w:val="white"/>
          <w:lang w:val="ru-RU"/>
        </w:rPr>
        <w:t>}[</w:t>
      </w:r>
      <w:r w:rsidRPr="00806F2B">
        <w:rPr>
          <w:i/>
          <w:sz w:val="20"/>
          <w:szCs w:val="20"/>
          <w:highlight w:val="white"/>
        </w:rPr>
        <w:t>self</w:t>
      </w:r>
      <w:r w:rsidRPr="001A121F">
        <w:rPr>
          <w:sz w:val="20"/>
          <w:szCs w:val="20"/>
          <w:highlight w:val="white"/>
          <w:lang w:val="ru-RU"/>
        </w:rPr>
        <w:t>.</w:t>
      </w:r>
      <w:r w:rsidRPr="00806F2B">
        <w:rPr>
          <w:sz w:val="20"/>
          <w:szCs w:val="20"/>
          <w:highlight w:val="white"/>
        </w:rPr>
        <w:t>type</w:t>
      </w:r>
      <w:r w:rsidRPr="001A121F">
        <w:rPr>
          <w:sz w:val="20"/>
          <w:szCs w:val="20"/>
          <w:highlight w:val="white"/>
          <w:lang w:val="ru-RU"/>
        </w:rPr>
        <w:t>_</w:t>
      </w:r>
      <w:r w:rsidRPr="00806F2B">
        <w:rPr>
          <w:sz w:val="20"/>
          <w:szCs w:val="20"/>
          <w:highlight w:val="white"/>
        </w:rPr>
        <w:t>resource</w:t>
      </w:r>
      <w:r w:rsidRPr="001A121F">
        <w:rPr>
          <w:sz w:val="20"/>
          <w:szCs w:val="20"/>
          <w:highlight w:val="white"/>
          <w:lang w:val="ru-RU"/>
        </w:rPr>
        <w:t>]</w:t>
      </w:r>
    </w:p>
    <w:p w14:paraId="75230A77" w14:textId="77777777" w:rsidR="00BC2C62" w:rsidRPr="001A121F" w:rsidRDefault="00BC2C62" w:rsidP="00BC2C62">
      <w:pPr>
        <w:pStyle w:val="aff0"/>
        <w:rPr>
          <w:sz w:val="20"/>
          <w:szCs w:val="20"/>
          <w:highlight w:val="white"/>
          <w:lang w:val="ru-RU"/>
        </w:rPr>
      </w:pPr>
    </w:p>
    <w:p w14:paraId="5C556F44" w14:textId="77777777" w:rsidR="00BC2C62" w:rsidRPr="001A121F"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class DictTypeHWAccountingType(models.Model):</w:t>
      </w:r>
    </w:p>
    <w:p w14:paraId="40F7EFAF" w14:textId="77777777" w:rsidR="00BC2C62" w:rsidRPr="001A121F" w:rsidRDefault="00BC2C62" w:rsidP="00BC2C62">
      <w:pPr>
        <w:pStyle w:val="aff0"/>
        <w:rPr>
          <w:sz w:val="20"/>
          <w:szCs w:val="20"/>
          <w:highlight w:val="white"/>
        </w:rPr>
      </w:pPr>
      <w:r w:rsidRPr="00806F2B">
        <w:rPr>
          <w:sz w:val="20"/>
          <w:szCs w:val="20"/>
          <w:highlight w:val="white"/>
        </w:rPr>
        <w:t xml:space="preserve">   TypeOfHWA</w:t>
      </w:r>
      <w:r w:rsidRPr="001A121F">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1A121F">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чета"</w:t>
      </w:r>
      <w:r w:rsidRPr="00806F2B">
        <w:rPr>
          <w:sz w:val="20"/>
          <w:szCs w:val="20"/>
          <w:highlight w:val="white"/>
        </w:rPr>
        <w:t>, default=0, choices=TypeOfHWA,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bookmarkStart w:id="84" w:name="_heading=h.ttz6eykzihax" w:colFirst="0" w:colLast="0"/>
      <w:bookmarkStart w:id="85" w:name="_heading=h.cbnypqpltjfj" w:colFirst="0" w:colLast="0"/>
      <w:bookmarkEnd w:id="84"/>
      <w:bookmarkEnd w:id="85"/>
    </w:p>
    <w:p w14:paraId="66220BA0" w14:textId="100DDF62" w:rsidR="00545E7E" w:rsidRPr="00545E7E" w:rsidRDefault="00545E7E" w:rsidP="002C465A">
      <w:pPr>
        <w:pStyle w:val="a3"/>
        <w:numPr>
          <w:ilvl w:val="0"/>
          <w:numId w:val="125"/>
        </w:numPr>
        <w:rPr>
          <w:b/>
          <w:bCs/>
        </w:rPr>
      </w:pPr>
      <w:bookmarkStart w:id="86" w:name="_heading=h.3146g9nujhy5" w:colFirst="0" w:colLast="0"/>
      <w:bookmarkEnd w:id="86"/>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models.Model):</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models.OneToOneField(User, on_delete=models.CASCADE)</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first_login = models.BooleanField(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user.username</w:t>
      </w:r>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models.Model):</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models.ForeignKey(Employer, on_delete=models.SET_NULL,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class RoleUser(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mployer)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class RoleAdmin(Role):</w:t>
      </w:r>
    </w:p>
    <w:p w14:paraId="43CF969E" w14:textId="77777777" w:rsidR="00EC6D3F" w:rsidRDefault="00BC2C62" w:rsidP="00EC6D3F">
      <w:r w:rsidRPr="00806F2B">
        <w:rPr>
          <w:sz w:val="20"/>
          <w:szCs w:val="20"/>
          <w:highlight w:val="white"/>
        </w:rPr>
        <w:t xml:space="preserve">   pass</w:t>
      </w:r>
      <w:bookmarkStart w:id="87" w:name="_heading=h.2pbwnh2m6la6" w:colFirst="0" w:colLast="0"/>
      <w:bookmarkEnd w:id="87"/>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bookmarkStart w:id="88" w:name="_Toc103731751"/>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bookmarkEnd w:id="88"/>
    </w:p>
    <w:p w14:paraId="58D43A6E" w14:textId="77777777" w:rsidR="00850E6D" w:rsidRPr="00850E6D" w:rsidRDefault="00850E6D" w:rsidP="00850E6D">
      <w:pPr>
        <w:pStyle w:val="aff0"/>
        <w:rPr>
          <w:sz w:val="20"/>
          <w:szCs w:val="20"/>
        </w:rPr>
      </w:pPr>
      <w:r w:rsidRPr="00850E6D">
        <w:rPr>
          <w:sz w:val="20"/>
          <w:szCs w:val="20"/>
        </w:rPr>
        <w:t>from django.contrib.auth.models import update_last_login</w:t>
      </w:r>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from rest_framework.permissions import IsAuthenticated, BasePermission</w:t>
      </w:r>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from declaration.models import EObject, Building, Resource, Event</w:t>
      </w:r>
    </w:p>
    <w:p w14:paraId="75202ED1" w14:textId="77777777" w:rsidR="00850E6D" w:rsidRPr="00850E6D" w:rsidRDefault="00850E6D" w:rsidP="00850E6D">
      <w:pPr>
        <w:pStyle w:val="aff0"/>
        <w:rPr>
          <w:sz w:val="20"/>
          <w:szCs w:val="20"/>
        </w:rPr>
      </w:pPr>
      <w:r w:rsidRPr="00850E6D">
        <w:rPr>
          <w:sz w:val="20"/>
          <w:szCs w:val="20"/>
        </w:rPr>
        <w:t>from pay.controllers.controller_info_for_pay import ControllerInfoForPay, refresh_pays</w:t>
      </w:r>
    </w:p>
    <w:p w14:paraId="6EB10E0B" w14:textId="77777777" w:rsidR="00850E6D" w:rsidRPr="00850E6D" w:rsidRDefault="00850E6D" w:rsidP="00850E6D">
      <w:pPr>
        <w:pStyle w:val="aff0"/>
        <w:rPr>
          <w:sz w:val="20"/>
          <w:szCs w:val="20"/>
        </w:rPr>
      </w:pPr>
      <w:r w:rsidRPr="00850E6D">
        <w:rPr>
          <w:sz w:val="20"/>
          <w:szCs w:val="20"/>
        </w:rPr>
        <w:t>from pay.controllers.controller_pays import ControllerPayEmployer</w:t>
      </w:r>
    </w:p>
    <w:p w14:paraId="1974C199" w14:textId="77777777" w:rsidR="00850E6D" w:rsidRPr="00850E6D" w:rsidRDefault="00850E6D" w:rsidP="00850E6D">
      <w:pPr>
        <w:pStyle w:val="aff0"/>
        <w:rPr>
          <w:sz w:val="20"/>
          <w:szCs w:val="20"/>
        </w:rPr>
      </w:pPr>
      <w:r w:rsidRPr="00850E6D">
        <w:rPr>
          <w:sz w:val="20"/>
          <w:szCs w:val="20"/>
        </w:rPr>
        <w:t>from rest_ee.controllers.controller_permission import UserPermissionController</w:t>
      </w:r>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class EObjectPermission(IsAuthenticated):</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0249125" w14:textId="77777777" w:rsidR="00850E6D" w:rsidRPr="00850E6D" w:rsidRDefault="00850E6D" w:rsidP="00850E6D">
      <w:pPr>
        <w:pStyle w:val="aff0"/>
        <w:rPr>
          <w:sz w:val="20"/>
          <w:szCs w:val="20"/>
        </w:rPr>
      </w:pPr>
      <w:r w:rsidRPr="00850E6D">
        <w:rPr>
          <w:sz w:val="20"/>
          <w:szCs w:val="20"/>
        </w:rPr>
        <w:t xml:space="preserve">        user = request.user</w:t>
      </w:r>
    </w:p>
    <w:p w14:paraId="55E10D69" w14:textId="77777777" w:rsidR="00850E6D" w:rsidRPr="00850E6D" w:rsidRDefault="00850E6D" w:rsidP="00850E6D">
      <w:pPr>
        <w:pStyle w:val="aff0"/>
        <w:rPr>
          <w:sz w:val="20"/>
          <w:szCs w:val="20"/>
        </w:rPr>
      </w:pPr>
      <w:r w:rsidRPr="00850E6D">
        <w:rPr>
          <w:sz w:val="20"/>
          <w:szCs w:val="20"/>
        </w:rPr>
        <w:t xml:space="preserve">        controller = UserPermissionController(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update_last_login(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controller.get_avalible_eobjects()</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class EObjectPartPermission(BasePermission):</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has_permission(self, request, view):</w:t>
      </w:r>
    </w:p>
    <w:p w14:paraId="7AD746A3" w14:textId="77777777" w:rsidR="00850E6D" w:rsidRPr="00850E6D" w:rsidRDefault="00850E6D" w:rsidP="00850E6D">
      <w:pPr>
        <w:pStyle w:val="aff0"/>
        <w:rPr>
          <w:sz w:val="20"/>
          <w:szCs w:val="20"/>
        </w:rPr>
      </w:pPr>
      <w:r w:rsidRPr="00850E6D">
        <w:rPr>
          <w:sz w:val="20"/>
          <w:szCs w:val="20"/>
        </w:rPr>
        <w:t xml:space="preserve">        if (request.method == "POST") or \</w:t>
      </w:r>
    </w:p>
    <w:p w14:paraId="2FBDC9E3" w14:textId="77777777" w:rsidR="00850E6D" w:rsidRPr="00850E6D" w:rsidRDefault="00850E6D" w:rsidP="00850E6D">
      <w:pPr>
        <w:pStyle w:val="aff0"/>
        <w:rPr>
          <w:sz w:val="20"/>
          <w:szCs w:val="20"/>
        </w:rPr>
      </w:pPr>
      <w:r w:rsidRPr="00850E6D">
        <w:rPr>
          <w:sz w:val="20"/>
          <w:szCs w:val="20"/>
        </w:rPr>
        <w:t xml:space="preserve">                ((request.method == "PATCH") and ("eobject" in request.data.keys())):</w:t>
      </w:r>
    </w:p>
    <w:p w14:paraId="1EF6C7E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eobject = EObject.objects.get(pk=request.data["eobject"])</w:t>
      </w:r>
    </w:p>
    <w:p w14:paraId="1CC3F1FD" w14:textId="77777777" w:rsidR="00850E6D" w:rsidRPr="00850E6D" w:rsidRDefault="00850E6D" w:rsidP="00850E6D">
      <w:pPr>
        <w:pStyle w:val="aff0"/>
        <w:rPr>
          <w:sz w:val="20"/>
          <w:szCs w:val="20"/>
        </w:rPr>
      </w:pPr>
      <w:r w:rsidRPr="00850E6D">
        <w:rPr>
          <w:sz w:val="20"/>
          <w:szCs w:val="20"/>
        </w:rPr>
        <w:t xml:space="preserve">            return eobject in controller.get_avalible_eobjects()</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obj.eobject in controller.get_avalible_eobjects()</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class EventPermission(BasePermission):</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97C6EBE" w14:textId="77777777" w:rsidR="00850E6D" w:rsidRPr="00850E6D" w:rsidRDefault="00850E6D" w:rsidP="00850E6D">
      <w:pPr>
        <w:pStyle w:val="aff0"/>
        <w:rPr>
          <w:sz w:val="20"/>
          <w:szCs w:val="20"/>
        </w:rPr>
      </w:pPr>
      <w:r w:rsidRPr="00850E6D">
        <w:rPr>
          <w:sz w:val="20"/>
          <w:szCs w:val="20"/>
        </w:rPr>
        <w:t xml:space="preserve">        if (request.method == "POST") or \</w:t>
      </w:r>
    </w:p>
    <w:p w14:paraId="15B150A8" w14:textId="77777777" w:rsidR="00850E6D" w:rsidRPr="00850E6D" w:rsidRDefault="00850E6D" w:rsidP="00850E6D">
      <w:pPr>
        <w:pStyle w:val="aff0"/>
        <w:rPr>
          <w:sz w:val="20"/>
          <w:szCs w:val="20"/>
        </w:rPr>
      </w:pPr>
      <w:r w:rsidRPr="00850E6D">
        <w:rPr>
          <w:sz w:val="20"/>
          <w:szCs w:val="20"/>
        </w:rPr>
        <w:t xml:space="preserve">                ((request.method == "PATCH") and ("building" in request.data.keys())):</w:t>
      </w:r>
    </w:p>
    <w:p w14:paraId="4E700A8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Building.objects.get(pk=request.data["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building.eobject in controller.get_avalible_eobjects()</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has_object_permission(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obj.building.eobject in controller.get_avalible_eobjects()</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class ConsumptionPermission(BasePermission):</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6270243" w14:textId="77777777" w:rsidR="00850E6D" w:rsidRPr="00850E6D" w:rsidRDefault="00850E6D" w:rsidP="00850E6D">
      <w:pPr>
        <w:pStyle w:val="aff0"/>
        <w:rPr>
          <w:sz w:val="20"/>
          <w:szCs w:val="20"/>
        </w:rPr>
      </w:pPr>
      <w:r w:rsidRPr="00850E6D">
        <w:rPr>
          <w:sz w:val="20"/>
          <w:szCs w:val="20"/>
        </w:rPr>
        <w:t xml:space="preserve">        if (request.method == "POST") or \</w:t>
      </w:r>
    </w:p>
    <w:p w14:paraId="318EABE4" w14:textId="77777777" w:rsidR="00850E6D" w:rsidRPr="00850E6D" w:rsidRDefault="00850E6D" w:rsidP="00850E6D">
      <w:pPr>
        <w:pStyle w:val="aff0"/>
        <w:rPr>
          <w:sz w:val="20"/>
          <w:szCs w:val="20"/>
        </w:rPr>
      </w:pPr>
      <w:r w:rsidRPr="00850E6D">
        <w:rPr>
          <w:sz w:val="20"/>
          <w:szCs w:val="20"/>
        </w:rPr>
        <w:t xml:space="preserve">                ((request.method == "PATCH") and ("resource" in request.data.keys())):</w:t>
      </w:r>
    </w:p>
    <w:p w14:paraId="496524B7"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6121E8C7"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634C75D3" w14:textId="77777777" w:rsidR="00850E6D" w:rsidRPr="00850E6D" w:rsidRDefault="00850E6D" w:rsidP="00850E6D">
      <w:pPr>
        <w:pStyle w:val="aff0"/>
        <w:rPr>
          <w:sz w:val="20"/>
          <w:szCs w:val="20"/>
        </w:rPr>
      </w:pPr>
      <w:r w:rsidRPr="00850E6D">
        <w:rPr>
          <w:sz w:val="20"/>
          <w:szCs w:val="20"/>
        </w:rPr>
        <w:t xml:space="preserve">        resource = obj.resource</w:t>
      </w:r>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class MeterPermission(BasePermission):</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staticmethod</w:t>
      </w:r>
    </w:p>
    <w:p w14:paraId="3901244B" w14:textId="77777777" w:rsidR="00850E6D" w:rsidRPr="00850E6D" w:rsidRDefault="00850E6D" w:rsidP="00850E6D">
      <w:pPr>
        <w:pStyle w:val="aff0"/>
        <w:rPr>
          <w:sz w:val="20"/>
          <w:szCs w:val="20"/>
        </w:rPr>
      </w:pPr>
      <w:r w:rsidRPr="00850E6D">
        <w:rPr>
          <w:sz w:val="20"/>
          <w:szCs w:val="20"/>
        </w:rPr>
        <w:t xml:space="preserve">    def check_safety_patch(request, avalible_eobjects):</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request.data.keys()</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21DDADE6" w14:textId="77777777" w:rsidR="00850E6D" w:rsidRPr="00850E6D" w:rsidRDefault="00850E6D" w:rsidP="00850E6D">
      <w:pPr>
        <w:pStyle w:val="aff0"/>
        <w:rPr>
          <w:sz w:val="20"/>
          <w:szCs w:val="20"/>
        </w:rPr>
      </w:pPr>
      <w:r w:rsidRPr="00850E6D">
        <w:rPr>
          <w:sz w:val="20"/>
          <w:szCs w:val="20"/>
        </w:rPr>
        <w:t xml:space="preserve">            safety &amp;= resource.eobject in avalible_eobjects</w:t>
      </w:r>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03D8AF60" w14:textId="77777777" w:rsidR="00850E6D" w:rsidRPr="00850E6D" w:rsidRDefault="00850E6D" w:rsidP="00850E6D">
      <w:pPr>
        <w:pStyle w:val="aff0"/>
        <w:rPr>
          <w:sz w:val="20"/>
          <w:szCs w:val="20"/>
        </w:rPr>
      </w:pPr>
      <w:r w:rsidRPr="00850E6D">
        <w:rPr>
          <w:sz w:val="20"/>
          <w:szCs w:val="20"/>
        </w:rPr>
        <w:t xml:space="preserve">            safety &amp;= location.eobject in avalible_eobjects</w:t>
      </w:r>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has_permission(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2D4A8D31"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20174FAB" w14:textId="77777777" w:rsidR="00850E6D" w:rsidRPr="00850E6D" w:rsidRDefault="00850E6D" w:rsidP="00850E6D">
      <w:pPr>
        <w:pStyle w:val="aff0"/>
        <w:rPr>
          <w:sz w:val="20"/>
          <w:szCs w:val="20"/>
        </w:rPr>
      </w:pPr>
      <w:r w:rsidRPr="00850E6D">
        <w:rPr>
          <w:sz w:val="20"/>
          <w:szCs w:val="20"/>
        </w:rPr>
        <w:t xml:space="preserve">        if request.method == "POST":</w:t>
      </w:r>
    </w:p>
    <w:p w14:paraId="395815CF"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03497301"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15041F8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request.method == "PATCH":</w:t>
      </w:r>
    </w:p>
    <w:p w14:paraId="6DEAA67C" w14:textId="77777777" w:rsidR="00850E6D" w:rsidRPr="00850E6D" w:rsidRDefault="00850E6D" w:rsidP="00850E6D">
      <w:pPr>
        <w:pStyle w:val="aff0"/>
        <w:rPr>
          <w:sz w:val="20"/>
          <w:szCs w:val="20"/>
        </w:rPr>
      </w:pPr>
      <w:r w:rsidRPr="00850E6D">
        <w:rPr>
          <w:sz w:val="20"/>
          <w:szCs w:val="20"/>
        </w:rPr>
        <w:lastRenderedPageBreak/>
        <w:t xml:space="preserve">            return MeterPermission.check_safety_patch(request, avalible_eobjects)</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090B97F5" w14:textId="77777777" w:rsidR="00850E6D" w:rsidRPr="00850E6D" w:rsidRDefault="00850E6D" w:rsidP="00850E6D">
      <w:pPr>
        <w:pStyle w:val="aff0"/>
        <w:rPr>
          <w:sz w:val="20"/>
          <w:szCs w:val="20"/>
        </w:rPr>
      </w:pPr>
      <w:r w:rsidRPr="00850E6D">
        <w:rPr>
          <w:sz w:val="20"/>
          <w:szCs w:val="20"/>
        </w:rPr>
        <w:t xml:space="preserve">        location = obj.location</w:t>
      </w:r>
    </w:p>
    <w:p w14:paraId="1CD15930" w14:textId="77777777" w:rsidR="00850E6D" w:rsidRPr="00850E6D" w:rsidRDefault="00850E6D" w:rsidP="00850E6D">
      <w:pPr>
        <w:pStyle w:val="aff0"/>
        <w:rPr>
          <w:sz w:val="20"/>
          <w:szCs w:val="20"/>
        </w:rPr>
      </w:pPr>
      <w:r w:rsidRPr="00850E6D">
        <w:rPr>
          <w:sz w:val="20"/>
          <w:szCs w:val="20"/>
        </w:rPr>
        <w:t xml:space="preserve">        resource = obj.resource</w:t>
      </w:r>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0FCB382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class AddressPermission(IsAuthenticated):</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avalible_address = controller.get_avalible_address()</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avalible_address</w:t>
      </w:r>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class ManagerPermission(IsAuthenticated):</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avalible_address = controller.get_avalible_manager()</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avalible_address</w:t>
      </w:r>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class BuildingPermission(BasePermission):</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has_permission(self, request, view):</w:t>
      </w:r>
    </w:p>
    <w:p w14:paraId="4176448E" w14:textId="77777777" w:rsidR="00850E6D" w:rsidRPr="00850E6D" w:rsidRDefault="00850E6D" w:rsidP="00850E6D">
      <w:pPr>
        <w:pStyle w:val="aff0"/>
        <w:rPr>
          <w:sz w:val="20"/>
          <w:szCs w:val="20"/>
        </w:rPr>
      </w:pPr>
      <w:r w:rsidRPr="00850E6D">
        <w:rPr>
          <w:sz w:val="20"/>
          <w:szCs w:val="20"/>
        </w:rPr>
        <w:t xml:space="preserve">        if (request.method == "POST") or (request.method == "DELETE"):</w:t>
      </w:r>
    </w:p>
    <w:p w14:paraId="7130E3CF" w14:textId="77777777" w:rsidR="00850E6D" w:rsidRPr="00850E6D" w:rsidRDefault="00850E6D" w:rsidP="00850E6D">
      <w:pPr>
        <w:pStyle w:val="aff0"/>
        <w:rPr>
          <w:sz w:val="20"/>
          <w:szCs w:val="20"/>
        </w:rPr>
      </w:pPr>
      <w:r w:rsidRPr="00850E6D">
        <w:rPr>
          <w:sz w:val="20"/>
          <w:szCs w:val="20"/>
        </w:rPr>
        <w:t xml:space="preserve">            controller_pay_info = ControllerInfoForPay(request.user)</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controller_pay_info.employer</w:t>
      </w:r>
    </w:p>
    <w:p w14:paraId="30F7757A" w14:textId="77777777" w:rsidR="00850E6D" w:rsidRPr="00850E6D" w:rsidRDefault="00850E6D" w:rsidP="00850E6D">
      <w:pPr>
        <w:pStyle w:val="aff0"/>
        <w:rPr>
          <w:sz w:val="20"/>
          <w:szCs w:val="20"/>
        </w:rPr>
      </w:pPr>
      <w:r w:rsidRPr="00850E6D">
        <w:rPr>
          <w:sz w:val="20"/>
          <w:szCs w:val="20"/>
        </w:rPr>
        <w:t xml:space="preserve">            refresh_pays(employer)</w:t>
      </w:r>
    </w:p>
    <w:p w14:paraId="2062A230" w14:textId="77777777" w:rsidR="00850E6D" w:rsidRPr="00850E6D" w:rsidRDefault="00850E6D" w:rsidP="00850E6D">
      <w:pPr>
        <w:pStyle w:val="aff0"/>
        <w:rPr>
          <w:sz w:val="20"/>
          <w:szCs w:val="20"/>
        </w:rPr>
      </w:pPr>
      <w:r w:rsidRPr="00850E6D">
        <w:rPr>
          <w:sz w:val="20"/>
          <w:szCs w:val="20"/>
        </w:rPr>
        <w:t xml:space="preserve">            return not ControllerPayEmployer(employer).is_allowed_download()</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354692" w14:textId="77777777" w:rsidR="000A30DC" w:rsidRDefault="000A30DC" w:rsidP="00085F97">
      <w:r>
        <w:separator/>
      </w:r>
    </w:p>
  </w:endnote>
  <w:endnote w:type="continuationSeparator" w:id="0">
    <w:p w14:paraId="29C45C13" w14:textId="77777777" w:rsidR="000A30DC" w:rsidRDefault="000A30DC"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996C99" w:rsidRDefault="00996C9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0833FF80" w:rsidR="00996C99" w:rsidRPr="009645F5" w:rsidRDefault="00B8138D"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8544" behindDoc="0" locked="0" layoutInCell="1" allowOverlap="1" wp14:anchorId="72069911" wp14:editId="7BCFB9B8">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8A0D28" id="Line 123"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Pr>
        <w:noProof/>
        <w:lang w:eastAsia="ru-RU"/>
      </w:rPr>
      <mc:AlternateContent>
        <mc:Choice Requires="wps">
          <w:drawing>
            <wp:anchor distT="0" distB="0" distL="114300" distR="114300" simplePos="0" relativeHeight="251629568" behindDoc="0" locked="0" layoutInCell="1" allowOverlap="1" wp14:anchorId="309BB042" wp14:editId="6B14B0E4">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8244C9" id="Line 124" o:spid="_x0000_s1026" style="position:absolute;z-index:25162956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30592" behindDoc="0" locked="0" layoutInCell="1" allowOverlap="1" wp14:anchorId="0512EA20" wp14:editId="13D30E25">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9649B2" id="Line 125"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31616" behindDoc="0" locked="0" layoutInCell="1" allowOverlap="1" wp14:anchorId="6B888C68" wp14:editId="22D269E6">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3AD3E0" id="Line 126"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32640" behindDoc="0" locked="0" layoutInCell="1" allowOverlap="1" wp14:anchorId="4C45255A" wp14:editId="7D3568D4">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667EE6" id="Line 127"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33664" behindDoc="0" locked="0" layoutInCell="1" allowOverlap="1" wp14:anchorId="3C70BC05" wp14:editId="050389C6">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9554BB" id="Line 128" o:spid="_x0000_s1026" style="position:absolute;z-index:25163366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34688" behindDoc="0" locked="0" layoutInCell="1" allowOverlap="1" wp14:anchorId="7424CB2A" wp14:editId="73C93509">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68C583" id="Line 129" o:spid="_x0000_s1026" style="position:absolute;z-index:25163468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35712" behindDoc="0" locked="0" layoutInCell="1" allowOverlap="1" wp14:anchorId="2CB263B5" wp14:editId="09049EB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4848D2" id="Line 130" o:spid="_x0000_s1026" style="position:absolute;z-index:25163571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Pr>
        <w:noProof/>
        <w:lang w:eastAsia="ru-RU"/>
      </w:rPr>
      <mc:AlternateContent>
        <mc:Choice Requires="wps">
          <w:drawing>
            <wp:anchor distT="0" distB="0" distL="114300" distR="114300" simplePos="0" relativeHeight="251636736" behindDoc="0" locked="0" layoutInCell="1" allowOverlap="1" wp14:anchorId="23948232" wp14:editId="114ABE43">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ED1E8D" id="Line 131"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637760" behindDoc="0" locked="0" layoutInCell="1" allowOverlap="1" wp14:anchorId="5EED3DA5" wp14:editId="7B71BEA4">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0" style="position:absolute;left:0;text-align:left;margin-left:-.6pt;margin-top:31.8pt;width:28.55pt;height:12.4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hBesYO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638784" behindDoc="0" locked="0" layoutInCell="1" allowOverlap="1" wp14:anchorId="21113819" wp14:editId="55ABA385">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21113819" id="_x0000_s1251" style="position:absolute;left:0;text-align:left;margin-left:30.95pt;margin-top:31.8pt;width:66.75pt;height:12.4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Is8B07uAQAAygMAAA4AAAAAAAAAAAAAAAAALgIAAGRycy9lMm9E&#13;&#10;b2MueG1sUEsBAi0AFAAGAAgAAAAhAN3NFnveAAAADQEAAA8AAAAAAAAAAAAAAAAASAQAAGRycy9k&#13;&#10;b3ducmV2LnhtbFBLBQYAAAAABAAEAPMAAABTBQAAAAA=&#13;&#10;" filled="f" stroked="f" strokeweight=".25pt">
              <v:textbox inset="1pt,1pt,1pt,1pt">
                <w:txbxContent>
                  <w:p w14:paraId="48E76B58"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639808" behindDoc="0" locked="0" layoutInCell="1" allowOverlap="1" wp14:anchorId="6E35CD77" wp14:editId="34AD0E97">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6E35CD77" id="_x0000_s1252" style="position:absolute;left:0;text-align:left;margin-left:101.4pt;margin-top:31.8pt;width:39.8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" filled="f" stroked="f" strokeweight=".25pt">
              <v:textbox inset="1pt,1pt,1pt,1pt">
                <w:txbxContent>
                  <w:p w14:paraId="710DE908"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640832" behindDoc="0" locked="0" layoutInCell="1" allowOverlap="1" wp14:anchorId="148284F5" wp14:editId="6E15988F">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148284F5" id="_x0000_s1253" style="position:absolute;left:0;text-align:left;margin-left:143.45pt;margin-top:31.8pt;width:25.95pt;height:12.4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CIrwu/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641856" behindDoc="0" locked="0" layoutInCell="1" allowOverlap="1" wp14:anchorId="4CB4382E" wp14:editId="4D8AA0C2">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4" style="position:absolute;left:0;text-align:left;margin-left:385.3pt;margin-top:45.7pt;width:38.25pt;height:12.4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Q4CI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2ODq1OXmyxemE9hONA8QfgTYP0U4qeh6mU/sceSEvR&#13;&#10;frDRk9lyGqfvMqDLYHsZgFUMVcogxbi9C+PE7h2ZXcOV8qTP4i37WJukMXo8sjoK4IFJ0o/DHSfy&#13;&#10;Mk5Zv7/g5hc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pDgIj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642880" behindDoc="0" locked="0" layoutInCell="1" allowOverlap="1" wp14:anchorId="57167E97" wp14:editId="5A46013A">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A00BDEA" w:rsidR="00996C99" w:rsidRPr="009B1D7C" w:rsidRDefault="00B8138D" w:rsidP="009B1D7C">
                          <w:pPr>
                            <w:pStyle w:val="a5"/>
                            <w:jc w:val="center"/>
                            <w:rPr>
                              <w:rFonts w:ascii="Arial" w:hAnsi="Arial" w:cs="Arial"/>
                              <w:sz w:val="18"/>
                              <w:lang w:val="ru-RU"/>
                            </w:rPr>
                          </w:pPr>
                          <w:r>
                            <w:rPr>
                              <w:rFonts w:ascii="Arial" w:hAnsi="Arial" w:cs="Arial"/>
                              <w:sz w:val="18"/>
                              <w:lang w:val="ru-RU"/>
                            </w:rPr>
                            <w:t>33</w:t>
                          </w:r>
                        </w:p>
                      </w:txbxContent>
                    </wps:txbx>
                    <wps:bodyPr rot="0" vert="horz" wrap="square" lIns="12700" tIns="12700" rIns="12700" bIns="12700" anchor="t" anchorCtr="0" upright="1">
                      <a:noAutofit/>
                    </wps:bodyPr>
                  </wps:wsp>
                </a:graphicData>
              </a:graphic>
            </wp:anchor>
          </w:drawing>
        </mc:Choice>
        <mc:Fallback>
          <w:pict>
            <v:rect w14:anchorId="57167E97" id="_x0000_s1255" style="position:absolute;left:0;text-align:left;margin-left:385.3pt;margin-top:60.3pt;width:38.25pt;height:12.4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mj9R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A00BDEA" w:rsidR="00996C99" w:rsidRPr="009B1D7C" w:rsidRDefault="00B8138D" w:rsidP="009B1D7C">
                    <w:pPr>
                      <w:pStyle w:val="a5"/>
                      <w:jc w:val="center"/>
                      <w:rPr>
                        <w:rFonts w:ascii="Arial" w:hAnsi="Arial" w:cs="Arial"/>
                        <w:sz w:val="18"/>
                        <w:lang w:val="ru-RU"/>
                      </w:rPr>
                    </w:pPr>
                    <w:r>
                      <w:rPr>
                        <w:rFonts w:ascii="Arial" w:hAnsi="Arial" w:cs="Arial"/>
                        <w:sz w:val="18"/>
                        <w:lang w:val="ru-RU"/>
                      </w:rPr>
                      <w:t>33</w:t>
                    </w:r>
                  </w:p>
                </w:txbxContent>
              </v:textbox>
            </v:rect>
          </w:pict>
        </mc:Fallback>
      </mc:AlternateContent>
    </w:r>
    <w:r>
      <w:rPr>
        <w:noProof/>
        <w:lang w:eastAsia="ru-RU"/>
      </w:rPr>
      <mc:AlternateContent>
        <mc:Choice Requires="wps">
          <w:drawing>
            <wp:anchor distT="0" distB="0" distL="114300" distR="114300" simplePos="0" relativeHeight="251643904" behindDoc="0" locked="0" layoutInCell="1" allowOverlap="1" wp14:anchorId="528497E4" wp14:editId="4AA9E43D">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996C99" w:rsidRPr="000C6743" w:rsidRDefault="00B8138D"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6" style="position:absolute;left:0;text-align:left;margin-left:173.45pt;margin-top:2.95pt;width:315.35pt;height:41.25pt;z-index:251643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L9hbsPABAADNAwAADgAAAAAAAAAAAAAAAAAuAgAAZHJz&#13;&#10;L2Uyb0RvYy54bWxQSwECLQAUAAYACAAAACEALtXDreEAAAANAQAADwAAAAAAAAAAAAAAAABKBAAA&#13;&#10;ZHJzL2Rvd25yZXYueG1sUEsFBgAAAAAEAAQA8wAAAFgFAAAAAA==&#13;&#10;" filled="f" stroked="f" strokeweight=".25pt">
              <v:textbox inset="1pt,1pt,1pt,1pt">
                <w:txbxContent>
                  <w:p w14:paraId="70E398B0" w14:textId="183D7A57" w:rsidR="00996C99" w:rsidRPr="000C6743" w:rsidRDefault="00B8138D"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Pr>
        <w:noProof/>
        <w:lang w:eastAsia="ru-RU"/>
      </w:rPr>
      <mc:AlternateContent>
        <mc:Choice Requires="wps">
          <w:drawing>
            <wp:anchor distT="0" distB="0" distL="114300" distR="114300" simplePos="0" relativeHeight="251644928" behindDoc="0" locked="0" layoutInCell="1" allowOverlap="1" wp14:anchorId="3CCAD1FC" wp14:editId="72A5CDA7">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1D26A9" id="Line 140"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45952" behindDoc="0" locked="0" layoutInCell="1" allowOverlap="1" wp14:anchorId="2EFD114A" wp14:editId="5DCF632C">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3837CF" id="Line 141"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46976" behindDoc="0" locked="0" layoutInCell="1" allowOverlap="1" wp14:anchorId="2E9D7BBB" wp14:editId="781C7136">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A4FFFA" id="Line 142"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48000" behindDoc="0" locked="0" layoutInCell="1" allowOverlap="1" wp14:anchorId="4377B893" wp14:editId="763029D6">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FFC779" id="Line 143"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649024" behindDoc="0" locked="0" layoutInCell="1" allowOverlap="1" wp14:anchorId="7329CCF5" wp14:editId="30C1F572">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C50C26" id="Line 144"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Pr>
        <w:noProof/>
        <w:lang w:eastAsia="ru-RU"/>
      </w:rPr>
      <mc:AlternateContent>
        <mc:Choice Requires="wpg">
          <w:drawing>
            <wp:anchor distT="0" distB="0" distL="114300" distR="114300" simplePos="0" relativeHeight="251650048" behindDoc="0" locked="0" layoutInCell="1" allowOverlap="1" wp14:anchorId="11F74049" wp14:editId="1BF1F640">
              <wp:simplePos x="0" y="0"/>
              <wp:positionH relativeFrom="column">
                <wp:posOffset>-340778</wp:posOffset>
              </wp:positionH>
              <wp:positionV relativeFrom="paragraph">
                <wp:posOffset>584781</wp:posOffset>
              </wp:positionV>
              <wp:extent cx="1581479" cy="157844"/>
              <wp:effectExtent l="0" t="0" r="6350" b="0"/>
              <wp:wrapNone/>
              <wp:docPr id="1264"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12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wgp>
                </a:graphicData>
              </a:graphic>
            </wp:anchor>
          </w:drawing>
        </mc:Choice>
        <mc:Fallback>
          <w:pict>
            <v:group w14:anchorId="11F74049" id="_x0000_s1257" style="position:absolute;left:0;text-align:left;margin-left:-26.85pt;margin-top:46.05pt;width:124.55pt;height:12.45pt;z-index:25165004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">
              <v:rect id="Rectangle 146" o:spid="_x0000_s12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" filled="f" stroked="f" strokeweight=".25pt">
                <v:textbox inset="1pt,1pt,1pt,1pt">
                  <w:txbxContent>
                    <w:p w14:paraId="66659990"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259"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" filled="f" stroked="f" strokeweight=".25pt">
                <v:textbox inset="1pt,1pt,1pt,1pt">
                  <w:txbxContent>
                    <w:p w14:paraId="62C10C71"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w:pict>
        </mc:Fallback>
      </mc:AlternateContent>
    </w:r>
    <w:r>
      <w:rPr>
        <w:noProof/>
        <w:lang w:eastAsia="ru-RU"/>
      </w:rPr>
      <mc:AlternateContent>
        <mc:Choice Requires="wpg">
          <w:drawing>
            <wp:anchor distT="0" distB="0" distL="114300" distR="114300" simplePos="0" relativeHeight="251651072" behindDoc="0" locked="0" layoutInCell="1" allowOverlap="1" wp14:anchorId="0AAAEA42" wp14:editId="2C80B4F1">
              <wp:simplePos x="0" y="0"/>
              <wp:positionH relativeFrom="column">
                <wp:posOffset>-340778</wp:posOffset>
              </wp:positionH>
              <wp:positionV relativeFrom="paragraph">
                <wp:posOffset>761465</wp:posOffset>
              </wp:positionV>
              <wp:extent cx="1581479" cy="157335"/>
              <wp:effectExtent l="0" t="0" r="6350" b="0"/>
              <wp:wrapNone/>
              <wp:docPr id="1267"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14849C82"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wgp>
                </a:graphicData>
              </a:graphic>
            </wp:anchor>
          </w:drawing>
        </mc:Choice>
        <mc:Fallback>
          <w:pict>
            <v:group w14:anchorId="0AAAEA42" id="_x0000_s1260" style="position:absolute;left:0;text-align:left;margin-left:-26.85pt;margin-top:59.95pt;width:124.55pt;height:12.4pt;z-index:2516510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">
              <v:rect id="Rectangle 149" o:spid="_x0000_s12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" filled="f" stroked="f" strokeweight=".25pt">
                <v:textbox inset="1pt,1pt,1pt,1pt">
                  <w:txbxContent>
                    <w:p w14:paraId="230730CE"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2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" filled="f" stroked="f" strokeweight=".25pt">
                <v:textbox inset="1pt,1pt,1pt,1pt">
                  <w:txbxContent>
                    <w:p w14:paraId="65E81BEF"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14849C82" w14:textId="77777777" w:rsidR="00996C99" w:rsidRPr="00B2466B" w:rsidRDefault="00996C99" w:rsidP="00403BE8">
                      <w:pPr>
                        <w:ind w:firstLine="0"/>
                        <w:rPr>
                          <w:rFonts w:ascii="Arial" w:hAnsi="Arial" w:cs="Arial"/>
                          <w:i/>
                          <w:sz w:val="17"/>
                          <w:szCs w:val="17"/>
                        </w:rPr>
                      </w:pPr>
                    </w:p>
                  </w:txbxContent>
                </v:textbox>
              </v:rect>
            </v:group>
          </w:pict>
        </mc:Fallback>
      </mc:AlternateContent>
    </w:r>
    <w:r>
      <w:rPr>
        <w:noProof/>
        <w:lang w:eastAsia="ru-RU"/>
      </w:rPr>
      <mc:AlternateContent>
        <mc:Choice Requires="wpg">
          <w:drawing>
            <wp:anchor distT="0" distB="0" distL="114300" distR="114300" simplePos="0" relativeHeight="251652096" behindDoc="0" locked="0" layoutInCell="1" allowOverlap="1" wp14:anchorId="55FC7B87" wp14:editId="60AA4429">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63" style="position:absolute;left:0;text-align:left;margin-left:-26.85pt;margin-top:74.2pt;width:124.55pt;height:12.4pt;z-index:2516520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">
              <v:rect id="Rectangle 152" o:spid="_x0000_s12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996C99" w:rsidRPr="000C6743" w:rsidRDefault="00996C99"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653120" behindDoc="0" locked="0" layoutInCell="1" allowOverlap="1" wp14:anchorId="18C0809C" wp14:editId="7F05C516">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6" style="position:absolute;left:0;text-align:left;margin-left:-26.85pt;margin-top:88pt;width:124.55pt;height:12.45pt;z-index:2516531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W&#13;&#10;aVZrgQIAAF8HAAAOAAAAAAAAAAAAAAAAAC4CAABkcnMvZTJvRG9jLnhtbFBLAQItABQABgAIAAAA&#13;&#10;IQAt4YDa4gAAABABAAAPAAAAAAAAAAAAAAAAANsEAABkcnMvZG93bnJldi54bWxQSwUGAAAAAAQA&#13;&#10;BADzAAAA6gUAAAAA&#13;&#10;">
              <v:rect id="Rectangle 155" o:spid="_x0000_s126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26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996C99" w:rsidRPr="00403BE8" w:rsidRDefault="00996C99"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654144" behindDoc="0" locked="0" layoutInCell="1" allowOverlap="1" wp14:anchorId="40D1E9BC" wp14:editId="1B66E849">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40D1E9BC" id="_x0000_s1269" style="position:absolute;left:0;text-align:left;margin-left:-26.85pt;margin-top:101.9pt;width:124.55pt;height:12.4pt;z-index:2516541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">
              <v:rect id="Rectangle 158" o:spid="_x0000_s127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27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655168" behindDoc="0" locked="0" layoutInCell="1" allowOverlap="1" wp14:anchorId="1929E413" wp14:editId="55EA05C5">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9DB3BD" id="Line 160" o:spid="_x0000_s1026" style="position:absolute;z-index:25165516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56192" behindDoc="0" locked="0" layoutInCell="1" allowOverlap="1" wp14:anchorId="578E4390" wp14:editId="0DEC3AD3">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anchor>
          </w:drawing>
        </mc:Choice>
        <mc:Fallback>
          <w:pict>
            <v:rect w14:anchorId="578E4390" id="_x0000_s1272" style="position:absolute;left:0;text-align:left;margin-left:174.15pt;margin-top:47.95pt;width:163.2pt;height:64.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eHxq7+0BAADNAwAADgAAAAAAAAAAAAAAAAAuAgAAZHJzL2Uy&#13;&#10;b0RvYy54bWxQSwECLQAUAAYACAAAACEAl++P1+EAAAAPAQAADwAAAAAAAAAAAAAAAABHBAAAZHJz&#13;&#10;L2Rvd25yZXYueG1sUEsFBgAAAAAEAAQA8wAAAFUFAAAAAA==&#13;&#10;" filled="f" stroked="f" strokeweight=".25pt">
              <v:textbox inset="1pt,1pt,1pt,1pt">
                <w:txbxContent>
                  <w:p w14:paraId="3EDA3755"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657216" behindDoc="0" locked="0" layoutInCell="1" allowOverlap="1" wp14:anchorId="13B6EA38" wp14:editId="3A99657A">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9FDC60" id="Line 162"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58240" behindDoc="0" locked="0" layoutInCell="1" allowOverlap="1" wp14:anchorId="49BD72C0" wp14:editId="29D6D555">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91DB86" id="Line 163"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59264" behindDoc="0" locked="0" layoutInCell="1" allowOverlap="1" wp14:anchorId="77335405" wp14:editId="31C2F9D1">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1FBF93" id="Line 16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60288" behindDoc="0" locked="0" layoutInCell="1" allowOverlap="1" wp14:anchorId="291BA746" wp14:editId="1FF69BE6">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73" style="position:absolute;left:0;text-align:left;margin-left:342.95pt;margin-top:45.7pt;width:38.25pt;height:12.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mCbd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7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B5gm3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996C99" w:rsidRDefault="00996C9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661312" behindDoc="0" locked="0" layoutInCell="1" allowOverlap="1" wp14:anchorId="745FD54A" wp14:editId="52C77948">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4" style="position:absolute;left:0;text-align:left;margin-left:428.05pt;margin-top:45.7pt;width:60.35pt;height:12.4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7o2DP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662336" behindDoc="0" locked="0" layoutInCell="1" allowOverlap="1" wp14:anchorId="5EC54C22" wp14:editId="498497DF">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a:graphicData>
              </a:graphic>
            </wp:anchor>
          </w:drawing>
        </mc:Choice>
        <mc:Fallback>
          <w:pict>
            <v:rect w14:anchorId="5EC54C22" id="_x0000_s1275" style="position:absolute;left:0;text-align:left;margin-left:428.4pt;margin-top:59.9pt;width:60.35pt;height:1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tcLSq8AEAAMoDAAAOAAAAAAAAAAAAAAAAAC4CAABkcnMv&#13;&#10;ZTJvRG9jLnhtbFBLAQItABQABgAIAAAAIQBMZy3V4AAAABABAAAPAAAAAAAAAAAAAAAAAEoEAABk&#13;&#10;cnMvZG93bnJldi54bWxQSwUGAAAAAAQABADzAAAAVwUAAAAA&#13;&#10;" filled="f" stroked="f" strokeweight=".25pt">
              <v:textbox inset="1pt,1pt,1pt,1pt">
                <w:txbxContent>
                  <w:p w14:paraId="7B3A89B2"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w:pict>
        </mc:Fallback>
      </mc:AlternateContent>
    </w:r>
    <w:r>
      <w:rPr>
        <w:noProof/>
        <w:lang w:eastAsia="ru-RU"/>
      </w:rPr>
      <mc:AlternateContent>
        <mc:Choice Requires="wps">
          <w:drawing>
            <wp:anchor distT="0" distB="0" distL="114300" distR="114300" simplePos="0" relativeHeight="251663360" behindDoc="0" locked="0" layoutInCell="1" allowOverlap="1" wp14:anchorId="432CF32C" wp14:editId="7EC3223F">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5E229D" id="Line 168"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664384" behindDoc="0" locked="0" layoutInCell="1" allowOverlap="1" wp14:anchorId="3EA72B99" wp14:editId="1F05BBBB">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3A8CB8" id="Line 169"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665408" behindDoc="0" locked="0" layoutInCell="1" allowOverlap="1" wp14:anchorId="4DDD989B" wp14:editId="39FFBDB1">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anchor>
          </w:drawing>
        </mc:Choice>
        <mc:Fallback>
          <w:pict>
            <v:rect w14:anchorId="4DDD989B" id="_x0000_s1276" style="position:absolute;left:0;text-align:left;margin-left:342.95pt;margin-top:74.85pt;width:145.5pt;height:38.8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USzFkf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sidR="00996C99">
      <w:rPr>
        <w:noProof/>
        <w:lang w:eastAsia="ru-RU"/>
      </w:rPr>
      <mc:AlternateContent>
        <mc:Choice Requires="wps">
          <w:drawing>
            <wp:anchor distT="0" distB="0" distL="114300" distR="114300" simplePos="0" relativeHeight="251666432" behindDoc="0" locked="0" layoutInCell="1" allowOverlap="1" wp14:anchorId="0F3B0DCF" wp14:editId="231CF117">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7" style="position:absolute;left:0;text-align:left;margin-left:-27.25pt;margin-top:31.3pt;width:22.9pt;height:12.4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IKnFzv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996C99" w:rsidRDefault="00996C9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996C99" w:rsidRDefault="00996C9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6435907B" w:rsidR="00996C99" w:rsidRPr="009645F5" w:rsidRDefault="00B8138D" w:rsidP="00B8138D">
    <w:pPr>
      <w:pStyle w:val="a8"/>
      <w:ind w:right="360"/>
      <w:rPr>
        <w:sz w:val="152"/>
        <w:szCs w:val="152"/>
      </w:rPr>
    </w:pPr>
    <w:r>
      <w:rPr>
        <w:noProof/>
        <w:lang w:eastAsia="ru-RU"/>
      </w:rPr>
      <mc:AlternateContent>
        <mc:Choice Requires="wps">
          <w:drawing>
            <wp:anchor distT="0" distB="0" distL="114300" distR="114300" simplePos="0" relativeHeight="251557888" behindDoc="0" locked="0" layoutInCell="1" allowOverlap="1" wp14:anchorId="755D1D21" wp14:editId="6893A2DE">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996C99" w:rsidRPr="000C6743" w:rsidRDefault="00B8138D"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57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r7fsg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996C99" w:rsidRPr="000C6743" w:rsidRDefault="00B8138D"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Pr>
        <w:noProof/>
        <w:lang w:eastAsia="ru-RU"/>
      </w:rPr>
      <mc:AlternateContent>
        <mc:Choice Requires="wps">
          <w:drawing>
            <wp:anchor distT="0" distB="0" distL="114300" distR="114300" simplePos="0" relativeHeight="251542528" behindDoc="0" locked="0" layoutInCell="1" allowOverlap="1" wp14:anchorId="6F25BFEC" wp14:editId="4ADDF837">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225624" id="Line 123"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543552" behindDoc="0" locked="0" layoutInCell="1" allowOverlap="1" wp14:anchorId="69C50C68" wp14:editId="408833A4">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BDB44E" id="Line 124"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544576" behindDoc="0" locked="0" layoutInCell="1" allowOverlap="1" wp14:anchorId="6DD11A9B" wp14:editId="4431F65E">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BD4812" id="Line 125" o:spid="_x0000_s1026" style="position:absolute;z-index:2515445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545600" behindDoc="0" locked="0" layoutInCell="1" allowOverlap="1" wp14:anchorId="66038DCF" wp14:editId="4BC53B2E">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0C7FF3" id="Line 126" o:spid="_x0000_s1026" style="position:absolute;z-index:2515456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546624" behindDoc="0" locked="0" layoutInCell="1" allowOverlap="1" wp14:anchorId="207C0B22" wp14:editId="687C350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9C9E82" id="Line 127" o:spid="_x0000_s1026" style="position:absolute;z-index:2515466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547648" behindDoc="0" locked="0" layoutInCell="1" allowOverlap="1" wp14:anchorId="29274582" wp14:editId="000BBEF7">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1D2799" id="Line 128" o:spid="_x0000_s1026" style="position:absolute;z-index:2515476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548672" behindDoc="0" locked="0" layoutInCell="1" allowOverlap="1" wp14:anchorId="1CE08AD2" wp14:editId="5DA9C6A5">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897CA6" id="Line 129" o:spid="_x0000_s1026" style="position:absolute;z-index:2515486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549696" behindDoc="0" locked="0" layoutInCell="1" allowOverlap="1" wp14:anchorId="3FB50AC2" wp14:editId="55369BA2">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A067E9" id="Line 130" o:spid="_x0000_s1026" style="position:absolute;z-index:2515496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Pr>
        <w:noProof/>
        <w:lang w:eastAsia="ru-RU"/>
      </w:rPr>
      <mc:AlternateContent>
        <mc:Choice Requires="wps">
          <w:drawing>
            <wp:anchor distT="0" distB="0" distL="114300" distR="114300" simplePos="0" relativeHeight="251550720" behindDoc="0" locked="0" layoutInCell="1" allowOverlap="1" wp14:anchorId="53601D3E" wp14:editId="2AFD6859">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E89ED5" id="Line 131"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551744" behindDoc="0" locked="0" layoutInCell="1" allowOverlap="1" wp14:anchorId="768A97E2" wp14:editId="5698F7A5">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" filled="f" stroked="f" strokeweight=".25pt">
              <v:textbox inset="1pt,1pt,1pt,1pt">
                <w:txbxContent>
                  <w:p w14:paraId="4C7002D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552768" behindDoc="0" locked="0" layoutInCell="1" allowOverlap="1" wp14:anchorId="6CB4EEDF" wp14:editId="45616290">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52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qTiaXPABAADKAwAADgAAAAAAAAAAAAAAAAAuAgAAZHJzL2Uy&#13;&#10;b0RvYy54bWxQSwECLQAUAAYACAAAACEA3c0We94AAAANAQAADwAAAAAAAAAAAAAAAABKBAAAZHJz&#13;&#10;L2Rvd25yZXYueG1sUEsFBgAAAAAEAAQA8wAAAFUFAAAAAA==&#13;&#10;" filled="f" stroked="f" strokeweight=".25pt">
              <v:textbox inset="1pt,1pt,1pt,1pt">
                <w:txbxContent>
                  <w:p w14:paraId="4B1D93EE"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553792" behindDoc="0" locked="0" layoutInCell="1" allowOverlap="1" wp14:anchorId="6EC27E99" wp14:editId="440EFE30">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5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vqzQtf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554816" behindDoc="0" locked="0" layoutInCell="1" allowOverlap="1" wp14:anchorId="4772C90F" wp14:editId="0E3A430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54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kLhh8g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NkLhh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555840" behindDoc="0" locked="0" layoutInCell="1" allowOverlap="1" wp14:anchorId="279F989E" wp14:editId="6C2ABB09">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55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hjKg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zUtUs8XqifUQjgPFH4A3DdIvKXoeplL6n3sg&#13;&#10;LUX70UZPZstpnL7zgM6D7XkAVjFUKYMU4/YmjBO7d2R2DXfKkz6L1+xjbZLGF1ZHATwwyaXjcMeJ&#13;&#10;PI9T1csX3PwG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PSGMqD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556864" behindDoc="0" locked="0" layoutInCell="1" allowOverlap="1" wp14:anchorId="286A5FEE" wp14:editId="75F4B5AB">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55F7950E" w:rsidR="00996C99" w:rsidRPr="009B1D7C" w:rsidRDefault="00B8138D" w:rsidP="009B1D7C">
                          <w:pPr>
                            <w:pStyle w:val="a5"/>
                            <w:jc w:val="center"/>
                            <w:rPr>
                              <w:rFonts w:ascii="Arial" w:hAnsi="Arial" w:cs="Arial"/>
                              <w:sz w:val="18"/>
                              <w:lang w:val="ru-RU"/>
                            </w:rPr>
                          </w:pPr>
                          <w:r>
                            <w:rPr>
                              <w:rFonts w:ascii="Arial" w:hAnsi="Arial" w:cs="Arial"/>
                              <w:sz w:val="18"/>
                              <w:lang w:val="ru-RU"/>
                            </w:rPr>
                            <w:t>52</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56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" filled="f" stroked="f" strokeweight=".25pt">
              <v:textbox inset="1pt,1pt,1pt,1pt">
                <w:txbxContent>
                  <w:p w14:paraId="164C4E77" w14:textId="55F7950E" w:rsidR="00996C99" w:rsidRPr="009B1D7C" w:rsidRDefault="00B8138D" w:rsidP="009B1D7C">
                    <w:pPr>
                      <w:pStyle w:val="a5"/>
                      <w:jc w:val="center"/>
                      <w:rPr>
                        <w:rFonts w:ascii="Arial" w:hAnsi="Arial" w:cs="Arial"/>
                        <w:sz w:val="18"/>
                        <w:lang w:val="ru-RU"/>
                      </w:rPr>
                    </w:pPr>
                    <w:r>
                      <w:rPr>
                        <w:rFonts w:ascii="Arial" w:hAnsi="Arial" w:cs="Arial"/>
                        <w:sz w:val="18"/>
                        <w:lang w:val="ru-RU"/>
                      </w:rPr>
                      <w:t>52</w:t>
                    </w:r>
                  </w:p>
                </w:txbxContent>
              </v:textbox>
            </v:rect>
          </w:pict>
        </mc:Fallback>
      </mc:AlternateContent>
    </w:r>
    <w:r>
      <w:rPr>
        <w:noProof/>
        <w:lang w:eastAsia="ru-RU"/>
      </w:rPr>
      <mc:AlternateContent>
        <mc:Choice Requires="wps">
          <w:drawing>
            <wp:anchor distT="0" distB="0" distL="114300" distR="114300" simplePos="0" relativeHeight="251558912" behindDoc="0" locked="0" layoutInCell="1" allowOverlap="1" wp14:anchorId="55300D55" wp14:editId="3DA7426D">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D421CA" id="Line 140"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559936" behindDoc="0" locked="0" layoutInCell="1" allowOverlap="1" wp14:anchorId="556A3901" wp14:editId="54AC1967">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DDAFC6" id="Line 141" o:spid="_x0000_s1026" style="position:absolute;z-index:2515599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560960" behindDoc="0" locked="0" layoutInCell="1" allowOverlap="1" wp14:anchorId="73AA49B1" wp14:editId="69575B08">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C46117" id="Line 142" o:spid="_x0000_s1026" style="position:absolute;z-index:2515609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561984" behindDoc="0" locked="0" layoutInCell="1" allowOverlap="1" wp14:anchorId="58779BB7" wp14:editId="574C4135">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ED4046" id="Line 143" o:spid="_x0000_s1026" style="position:absolute;z-index:2515619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563008" behindDoc="0" locked="0" layoutInCell="1" allowOverlap="1" wp14:anchorId="2E5BA5BA" wp14:editId="236E7F66">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45ABA7" id="Line 144" o:spid="_x0000_s1026" style="position:absolute;z-index:2515630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Pr>
        <w:noProof/>
        <w:lang w:eastAsia="ru-RU"/>
      </w:rPr>
      <mc:AlternateContent>
        <mc:Choice Requires="wpg">
          <w:drawing>
            <wp:anchor distT="0" distB="0" distL="114300" distR="114300" simplePos="0" relativeHeight="251564032" behindDoc="0" locked="0" layoutInCell="1" allowOverlap="1" wp14:anchorId="118054B9" wp14:editId="611A2A2B">
              <wp:simplePos x="0" y="0"/>
              <wp:positionH relativeFrom="column">
                <wp:posOffset>-340778</wp:posOffset>
              </wp:positionH>
              <wp:positionV relativeFrom="paragraph">
                <wp:posOffset>584781</wp:posOffset>
              </wp:positionV>
              <wp:extent cx="1581479" cy="157844"/>
              <wp:effectExtent l="0" t="0" r="6350" b="0"/>
              <wp:wrapNone/>
              <wp:docPr id="9743"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4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74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wgp>
                </a:graphicData>
              </a:graphic>
            </wp:anchor>
          </w:drawing>
        </mc:Choice>
        <mc:Fallback>
          <w:pict>
            <v:group w14:anchorId="118054B9" id="_x0000_s1305" style="position:absolute;left:0;text-align:left;margin-left:-26.85pt;margin-top:46.05pt;width:124.55pt;height:12.45pt;z-index:2515640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">
              <v:rect id="Rectangle 146"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" filled="f" stroked="f" strokeweight=".25pt">
                <v:textbox inset="1pt,1pt,1pt,1pt">
                  <w:txbxContent>
                    <w:p w14:paraId="6DA1D308"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307"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tVJp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" filled="f" stroked="f" strokeweight=".25pt">
                <v:textbox inset="1pt,1pt,1pt,1pt">
                  <w:txbxContent>
                    <w:p w14:paraId="0303488C"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w:pict>
        </mc:Fallback>
      </mc:AlternateContent>
    </w:r>
    <w:r>
      <w:rPr>
        <w:noProof/>
        <w:lang w:eastAsia="ru-RU"/>
      </w:rPr>
      <mc:AlternateContent>
        <mc:Choice Requires="wpg">
          <w:drawing>
            <wp:anchor distT="0" distB="0" distL="114300" distR="114300" simplePos="0" relativeHeight="251565056" behindDoc="0" locked="0" layoutInCell="1" allowOverlap="1" wp14:anchorId="19F97948" wp14:editId="43D0A3B7">
              <wp:simplePos x="0" y="0"/>
              <wp:positionH relativeFrom="column">
                <wp:posOffset>-340778</wp:posOffset>
              </wp:positionH>
              <wp:positionV relativeFrom="paragraph">
                <wp:posOffset>761465</wp:posOffset>
              </wp:positionV>
              <wp:extent cx="1581479" cy="157335"/>
              <wp:effectExtent l="0" t="0" r="6350" b="0"/>
              <wp:wrapNone/>
              <wp:docPr id="9746"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4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74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296E44"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77781585"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wgp>
                </a:graphicData>
              </a:graphic>
            </wp:anchor>
          </w:drawing>
        </mc:Choice>
        <mc:Fallback>
          <w:pict>
            <v:group w14:anchorId="19F97948" id="_x0000_s1308" style="position:absolute;left:0;text-align:left;margin-left:-26.85pt;margin-top:59.95pt;width:124.55pt;height:12.4pt;z-index:2515650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">
              <v:rect id="Rectangle 149"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" filled="f" stroked="f" strokeweight=".25pt">
                <v:textbox inset="1pt,1pt,1pt,1pt">
                  <w:txbxContent>
                    <w:p w14:paraId="75D48AB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" filled="f" stroked="f" strokeweight=".25pt">
                <v:textbox inset="1pt,1pt,1pt,1pt">
                  <w:txbxContent>
                    <w:p w14:paraId="53296E44"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77781585" w14:textId="77777777" w:rsidR="00996C99" w:rsidRPr="00B2466B" w:rsidRDefault="00996C99" w:rsidP="00403BE8">
                      <w:pPr>
                        <w:ind w:firstLine="0"/>
                        <w:rPr>
                          <w:rFonts w:ascii="Arial" w:hAnsi="Arial" w:cs="Arial"/>
                          <w:i/>
                          <w:sz w:val="17"/>
                          <w:szCs w:val="17"/>
                        </w:rPr>
                      </w:pPr>
                    </w:p>
                  </w:txbxContent>
                </v:textbox>
              </v:rect>
            </v:group>
          </w:pict>
        </mc:Fallback>
      </mc:AlternateContent>
    </w:r>
    <w:r>
      <w:rPr>
        <w:noProof/>
        <w:lang w:eastAsia="ru-RU"/>
      </w:rPr>
      <mc:AlternateContent>
        <mc:Choice Requires="wpg">
          <w:drawing>
            <wp:anchor distT="0" distB="0" distL="114300" distR="114300" simplePos="0" relativeHeight="251566080" behindDoc="0" locked="0" layoutInCell="1" allowOverlap="1" wp14:anchorId="55EB532C" wp14:editId="36257321">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11" style="position:absolute;left:0;text-align:left;margin-left:-26.85pt;margin-top:74.2pt;width:124.55pt;height:12.4pt;z-index:2515660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">
              <v:rect id="Rectangle 152"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996C99" w:rsidRPr="000C6743" w:rsidRDefault="00996C99"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567104" behindDoc="0" locked="0" layoutInCell="1" allowOverlap="1" wp14:anchorId="7B368CAF" wp14:editId="55BE960C">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14" style="position:absolute;left:0;text-align:left;margin-left:-26.85pt;margin-top:88pt;width:124.55pt;height:12.45pt;z-index:2515671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WWJngQIAAF8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v&#13;&#10;WWJngQIAAF8HAAAOAAAAAAAAAAAAAAAAAC4CAABkcnMvZTJvRG9jLnhtbFBLAQItABQABgAIAAAA&#13;&#10;IQAt4YDa4gAAABABAAAPAAAAAAAAAAAAAAAAANsEAABkcnMvZG93bnJldi54bWxQSwUGAAAAAAQA&#13;&#10;BADzAAAA6gUAAAAA&#13;&#10;">
              <v:rect id="Rectangle 155" o:spid="_x0000_s131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31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996C99" w:rsidRPr="00403BE8" w:rsidRDefault="00996C99"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568128" behindDoc="0" locked="0" layoutInCell="1" allowOverlap="1" wp14:anchorId="269C9504" wp14:editId="0B8F3B21">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269C9504" id="_x0000_s1317" style="position:absolute;left:0;text-align:left;margin-left:-26.85pt;margin-top:101.9pt;width:124.55pt;height:12.4pt;z-index:2515681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">
              <v:rect id="Rectangle 158" o:spid="_x0000_s131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31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569152" behindDoc="0" locked="0" layoutInCell="1" allowOverlap="1" wp14:anchorId="6CB9EEFE" wp14:editId="10DC22A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23FB88" id="Line 160"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570176" behindDoc="0" locked="0" layoutInCell="1" allowOverlap="1" wp14:anchorId="5E6A5E3A" wp14:editId="68293275">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anchor>
          </w:drawing>
        </mc:Choice>
        <mc:Fallback>
          <w:pict>
            <v:rect w14:anchorId="5E6A5E3A" id="_x0000_s1320" style="position:absolute;left:0;text-align:left;margin-left:174.15pt;margin-top:47.95pt;width:163.2pt;height:64.5pt;z-index:251570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AwU0jL7wEAAM0DAAAOAAAAAAAAAAAAAAAAAC4CAABkcnMv&#13;&#10;ZTJvRG9jLnhtbFBLAQItABQABgAIAAAAIQCX74/X4QAAAA8BAAAPAAAAAAAAAAAAAAAAAEkEAABk&#13;&#10;cnMvZG93bnJldi54bWxQSwUGAAAAAAQABADzAAAAVwUAAAAA&#13;&#10;" filled="f" stroked="f" strokeweight=".25pt">
              <v:textbox inset="1pt,1pt,1pt,1pt">
                <w:txbxContent>
                  <w:p w14:paraId="18FBA204"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571200" behindDoc="0" locked="0" layoutInCell="1" allowOverlap="1" wp14:anchorId="4CAC55E8" wp14:editId="0F81A6A5">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4B9ED0" id="Line 162"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572224" behindDoc="0" locked="0" layoutInCell="1" allowOverlap="1" wp14:anchorId="10AC360E" wp14:editId="7BE2D03E">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85AD54" id="Line 163" o:spid="_x0000_s1026" style="position:absolute;z-index:2515722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573248" behindDoc="0" locked="0" layoutInCell="1" allowOverlap="1" wp14:anchorId="7A9F714B" wp14:editId="475BE597">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C72A67" id="Line 164" o:spid="_x0000_s1026" style="position:absolute;z-index:2515732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574272" behindDoc="0" locked="0" layoutInCell="1" allowOverlap="1" wp14:anchorId="38667A23" wp14:editId="2B83B07E">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21" style="position:absolute;left:0;text-align:left;margin-left:342.95pt;margin-top:45.7pt;width:38.25pt;height:12.4pt;z-index:251574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PdXivnxAQAAygMAAA4AAAAAAAAAAAAAAAAALgIAAGRy&#13;&#10;cy9lMm9Eb2MueG1sUEsBAi0AFAAGAAgAAAAhACuNEY/hAAAADwEAAA8AAAAAAAAAAAAAAAAASwQA&#13;&#10;AGRycy9kb3ducmV2LnhtbFBLBQYAAAAABAAEAPMAAABZBQAAAAA=&#13;&#10;" filled="f" stroked="f" strokeweight=".25pt">
              <v:textbox inset="1pt,1pt,1pt,1pt">
                <w:txbxContent>
                  <w:p w14:paraId="2C173783" w14:textId="77777777" w:rsidR="00996C99" w:rsidRDefault="00996C9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575296" behindDoc="0" locked="0" layoutInCell="1" allowOverlap="1" wp14:anchorId="437B1AC1" wp14:editId="7616950E">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22" style="position:absolute;left:0;text-align:left;margin-left:428.05pt;margin-top:45.7pt;width:60.35pt;height:12.4pt;z-index:25157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" filled="f" stroked="f" strokeweight=".25pt">
              <v:textbox inset="1pt,1pt,1pt,1pt">
                <w:txbxContent>
                  <w:p w14:paraId="103E0B7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A7A11D3" wp14:editId="5B613EA2">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a:graphicData>
              </a:graphic>
            </wp:anchor>
          </w:drawing>
        </mc:Choice>
        <mc:Fallback>
          <w:pict>
            <v:rect w14:anchorId="7A7A11D3" id="_x0000_s1323" style="position:absolute;left:0;text-align:left;margin-left:428.4pt;margin-top:59.9pt;width:60.3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cQ/yW8AEAAMoDAAAOAAAAAAAAAAAAAAAAAC4CAABkcnMv&#13;&#10;ZTJvRG9jLnhtbFBLAQItABQABgAIAAAAIQBMZy3V4AAAABABAAAPAAAAAAAAAAAAAAAAAEoEAABk&#13;&#10;cnMvZG93bnJldi54bWxQSwUGAAAAAAQABADzAAAAVwUAAAAA&#13;&#10;" filled="f" stroked="f" strokeweight=".25pt">
              <v:textbox inset="1pt,1pt,1pt,1pt">
                <w:txbxContent>
                  <w:p w14:paraId="2CA769DF"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5D260DC" wp14:editId="3CACB321">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707C6B" id="Line 168" o:spid="_x0000_s1026" style="position:absolute;z-index:2515773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Pr>
        <w:noProof/>
        <w:lang w:eastAsia="ru-RU"/>
      </w:rPr>
      <mc:AlternateContent>
        <mc:Choice Requires="wps">
          <w:drawing>
            <wp:anchor distT="0" distB="0" distL="114300" distR="114300" simplePos="0" relativeHeight="251578368" behindDoc="0" locked="0" layoutInCell="1" allowOverlap="1" wp14:anchorId="6C0F3039" wp14:editId="4860D081">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09764A" id="Line 169" o:spid="_x0000_s1026" style="position:absolute;z-index:2515783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Pr>
        <w:noProof/>
        <w:lang w:eastAsia="ru-RU"/>
      </w:rPr>
      <mc:AlternateContent>
        <mc:Choice Requires="wps">
          <w:drawing>
            <wp:anchor distT="0" distB="0" distL="114300" distR="114300" simplePos="0" relativeHeight="251579392" behindDoc="0" locked="0" layoutInCell="1" allowOverlap="1" wp14:anchorId="3A150A8C" wp14:editId="452BC4B2">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anchor>
          </w:drawing>
        </mc:Choice>
        <mc:Fallback>
          <w:pict>
            <v:rect w14:anchorId="3A150A8C" id="_x0000_s1324" style="position:absolute;left:0;text-align:left;margin-left:342.95pt;margin-top:74.85pt;width:145.5pt;height:38.8pt;z-index:251579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yZ0vT/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sidR="00996C99">
      <w:rPr>
        <w:noProof/>
        <w:lang w:eastAsia="ru-RU"/>
      </w:rPr>
      <mc:AlternateContent>
        <mc:Choice Requires="wps">
          <w:drawing>
            <wp:anchor distT="0" distB="0" distL="114300" distR="114300" simplePos="0" relativeHeight="251580416" behindDoc="0" locked="0" layoutInCell="1" allowOverlap="1" wp14:anchorId="0404A403" wp14:editId="3B25C6B8">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25" style="position:absolute;left:0;text-align:left;margin-left:-27.25pt;margin-top:31.3pt;width:22.9pt;height:12.4pt;z-index:251580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BLncFd8gEAAMoDAAAOAAAAAAAAAAAAAAAAAC4CAABkcnMv&#13;&#10;ZTJvRG9jLnhtbFBLAQItABQABgAIAAAAIQCWXYXM3gAAAA0BAAAPAAAAAAAAAAAAAAAAAEwEAABk&#13;&#10;cnMvZG93bnJldi54bWxQSwUGAAAAAAQABADzAAAAVwUAAAAA&#13;&#10;" filled="f" stroked="f" strokeweight=".25pt">
              <v:textbox inset="1pt,1pt,1pt,1pt">
                <w:txbxContent>
                  <w:p w14:paraId="18FFCBB4" w14:textId="77777777" w:rsidR="00996C99" w:rsidRDefault="00996C9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996C99" w:rsidRDefault="00996C9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80363A9" w:rsidR="00996C99" w:rsidRPr="009645F5" w:rsidRDefault="00B8138D">
    <w:pPr>
      <w:pStyle w:val="a8"/>
      <w:rPr>
        <w:sz w:val="152"/>
        <w:szCs w:val="152"/>
      </w:rPr>
    </w:pPr>
    <w:r>
      <w:rPr>
        <w:noProof/>
        <w:lang w:eastAsia="ru-RU"/>
      </w:rPr>
      <mc:AlternateContent>
        <mc:Choice Requires="wps">
          <w:drawing>
            <wp:anchor distT="0" distB="0" distL="114300" distR="114300" simplePos="0" relativeHeight="251585536" behindDoc="0" locked="0" layoutInCell="1" allowOverlap="1" wp14:anchorId="1766BE03" wp14:editId="5588B92B">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501B79" id="Line 123"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586560" behindDoc="0" locked="0" layoutInCell="1" allowOverlap="1" wp14:anchorId="08863BF0" wp14:editId="79349A29">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33DDF3" id="Line 124" o:spid="_x0000_s1026" style="position:absolute;z-index:25158656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587584" behindDoc="0" locked="0" layoutInCell="1" allowOverlap="1" wp14:anchorId="676ABF1B" wp14:editId="720B0B2E">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6AAE66" id="Line 125" o:spid="_x0000_s1026" style="position:absolute;z-index:25158758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588608" behindDoc="0" locked="0" layoutInCell="1" allowOverlap="1" wp14:anchorId="7AE2F911" wp14:editId="2CB8E05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4EA4D9" id="Line 126" o:spid="_x0000_s1026" style="position:absolute;z-index:25158860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589632" behindDoc="0" locked="0" layoutInCell="1" allowOverlap="1" wp14:anchorId="7242DC92" wp14:editId="4B825FF6">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A9F5E5" id="Line 127"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590656" behindDoc="0" locked="0" layoutInCell="1" allowOverlap="1" wp14:anchorId="29EE72C2" wp14:editId="63A846B8">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C59266" id="Line 128"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591680" behindDoc="0" locked="0" layoutInCell="1" allowOverlap="1" wp14:anchorId="323CDE7A" wp14:editId="49ADDF54">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34E31D" id="Line 129" o:spid="_x0000_s1026" style="position:absolute;z-index:25159168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592704" behindDoc="0" locked="0" layoutInCell="1" allowOverlap="1" wp14:anchorId="66A4DFDB" wp14:editId="2E5D753B">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6EDD2E" id="Line 130" o:spid="_x0000_s1026" style="position:absolute;z-index:25159270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593728" behindDoc="0" locked="0" layoutInCell="1" allowOverlap="1" wp14:anchorId="0A502AEF" wp14:editId="5267187F">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DE5E23" id="Line 131" o:spid="_x0000_s1026" style="position:absolute;z-index:25159372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594752" behindDoc="0" locked="0" layoutInCell="1" allowOverlap="1" wp14:anchorId="7F57C957" wp14:editId="5823A597">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6" style="position:absolute;left:0;text-align:left;margin-left:-.6pt;margin-top:31.8pt;width:28.55pt;height:12.4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" filled="f" stroked="f" strokeweight=".25pt">
              <v:textbox inset="1pt,1pt,1pt,1pt">
                <w:txbxContent>
                  <w:p w14:paraId="5120397B"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595776" behindDoc="0" locked="0" layoutInCell="1" allowOverlap="1" wp14:anchorId="66F086B2" wp14:editId="6A946972">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66F086B2" id="_x0000_s1347" style="position:absolute;left:0;text-align:left;margin-left:30.95pt;margin-top:31.8pt;width:66.75pt;height:12.4pt;z-index:25159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pxUUN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596800" behindDoc="0" locked="0" layoutInCell="1" allowOverlap="1" wp14:anchorId="77344C24" wp14:editId="5A9E2137">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77344C24" id="_x0000_s1348" style="position:absolute;left:0;text-align:left;margin-left:101.4pt;margin-top:31.8pt;width:39.8pt;height:12.4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EP5P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597824" behindDoc="0" locked="0" layoutInCell="1" allowOverlap="1" wp14:anchorId="54C77B85" wp14:editId="7F6D1CE8">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54C77B85" id="_x0000_s1349" style="position:absolute;left:0;text-align:left;margin-left:143.45pt;margin-top:31.8pt;width:25.95pt;height:12.4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bWcw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598848" behindDoc="0" locked="0" layoutInCell="1" allowOverlap="1" wp14:anchorId="16915A7B" wp14:editId="17FAFFFF">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50" style="position:absolute;left:0;text-align:left;margin-left:385.3pt;margin-top:45.7pt;width:38.25pt;height:12.4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0OiG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eYlqtlgdWA9hMeB4g/AmwbplxQ9D1Mp/c8d&#13;&#10;kJai/WijJ5PFOE7fZUCXweYyAKsYqpRBiuP2NhwndufIbBvulCd9Fm/Yx9okjS+sTgJ4YJL003DH&#13;&#10;ibyMU9XLF1z/Bg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50OiG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599872" behindDoc="0" locked="0" layoutInCell="1" allowOverlap="1" wp14:anchorId="76D19403" wp14:editId="133B9C1A">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3CADFBE0" w:rsidR="00996C99" w:rsidRPr="009B1D7C" w:rsidRDefault="00B8138D" w:rsidP="009B1D7C">
                          <w:pPr>
                            <w:pStyle w:val="a5"/>
                            <w:jc w:val="center"/>
                            <w:rPr>
                              <w:rFonts w:ascii="Arial" w:hAnsi="Arial" w:cs="Arial"/>
                              <w:sz w:val="18"/>
                              <w:lang w:val="ru-RU"/>
                            </w:rPr>
                          </w:pPr>
                          <w:r>
                            <w:rPr>
                              <w:rFonts w:ascii="Arial" w:hAnsi="Arial" w:cs="Arial"/>
                              <w:sz w:val="18"/>
                              <w:lang w:val="ru-RU"/>
                            </w:rPr>
                            <w:t>77</w:t>
                          </w:r>
                        </w:p>
                      </w:txbxContent>
                    </wps:txbx>
                    <wps:bodyPr rot="0" vert="horz" wrap="square" lIns="12700" tIns="12700" rIns="12700" bIns="12700" anchor="t" anchorCtr="0" upright="1">
                      <a:noAutofit/>
                    </wps:bodyPr>
                  </wps:wsp>
                </a:graphicData>
              </a:graphic>
            </wp:anchor>
          </w:drawing>
        </mc:Choice>
        <mc:Fallback>
          <w:pict>
            <v:rect w14:anchorId="76D19403" id="_x0000_s1351" style="position:absolute;left:0;text-align:left;margin-left:385.3pt;margin-top:60.3pt;width:38.25pt;height:12.45pt;z-index:251599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" filled="f" stroked="f" strokeweight=".25pt">
              <v:textbox inset="1pt,1pt,1pt,1pt">
                <w:txbxContent>
                  <w:p w14:paraId="4CD8B3AE" w14:textId="3CADFBE0" w:rsidR="00996C99" w:rsidRPr="009B1D7C" w:rsidRDefault="00B8138D" w:rsidP="009B1D7C">
                    <w:pPr>
                      <w:pStyle w:val="a5"/>
                      <w:jc w:val="center"/>
                      <w:rPr>
                        <w:rFonts w:ascii="Arial" w:hAnsi="Arial" w:cs="Arial"/>
                        <w:sz w:val="18"/>
                        <w:lang w:val="ru-RU"/>
                      </w:rPr>
                    </w:pPr>
                    <w:r>
                      <w:rPr>
                        <w:rFonts w:ascii="Arial" w:hAnsi="Arial" w:cs="Arial"/>
                        <w:sz w:val="18"/>
                        <w:lang w:val="ru-RU"/>
                      </w:rPr>
                      <w:t>77</w:t>
                    </w:r>
                  </w:p>
                </w:txbxContent>
              </v:textbox>
            </v:rect>
          </w:pict>
        </mc:Fallback>
      </mc:AlternateContent>
    </w:r>
    <w:r>
      <w:rPr>
        <w:noProof/>
        <w:lang w:eastAsia="ru-RU"/>
      </w:rPr>
      <mc:AlternateContent>
        <mc:Choice Requires="wps">
          <w:drawing>
            <wp:anchor distT="0" distB="0" distL="114300" distR="114300" simplePos="0" relativeHeight="251600896" behindDoc="0" locked="0" layoutInCell="1" allowOverlap="1" wp14:anchorId="4CED6EB3" wp14:editId="70E04957">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996C99" w:rsidRPr="00B8138D" w:rsidRDefault="00B8138D"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2" style="position:absolute;left:0;text-align:left;margin-left:173.45pt;margin-top:2.95pt;width:315.35pt;height:41.25pt;z-index:251600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oNq09P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996C99" w:rsidRPr="00B8138D" w:rsidRDefault="00B8138D"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Pr>
        <w:noProof/>
        <w:lang w:eastAsia="ru-RU"/>
      </w:rPr>
      <mc:AlternateContent>
        <mc:Choice Requires="wps">
          <w:drawing>
            <wp:anchor distT="0" distB="0" distL="114300" distR="114300" simplePos="0" relativeHeight="251601920" behindDoc="0" locked="0" layoutInCell="1" allowOverlap="1" wp14:anchorId="28D1B29E" wp14:editId="676A7BC6">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89B98F" id="Line 140"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02944" behindDoc="0" locked="0" layoutInCell="1" allowOverlap="1" wp14:anchorId="787A8BAF" wp14:editId="7B1B4DCB">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C88AB5" id="Line 141"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03968" behindDoc="0" locked="0" layoutInCell="1" allowOverlap="1" wp14:anchorId="3AC564BA" wp14:editId="6184500B">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19059F" id="Line 142"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604992" behindDoc="0" locked="0" layoutInCell="1" allowOverlap="1" wp14:anchorId="2A8BAEF9" wp14:editId="2BFF9408">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B59D8D" id="Line 143"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Pr>
        <w:noProof/>
        <w:lang w:eastAsia="ru-RU"/>
      </w:rPr>
      <mc:AlternateContent>
        <mc:Choice Requires="wps">
          <w:drawing>
            <wp:anchor distT="0" distB="0" distL="114300" distR="114300" simplePos="0" relativeHeight="251606016" behindDoc="0" locked="0" layoutInCell="1" allowOverlap="1" wp14:anchorId="373A12A2" wp14:editId="06DECF2D">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209972" id="Line 144"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Pr>
        <w:noProof/>
        <w:lang w:eastAsia="ru-RU"/>
      </w:rPr>
      <mc:AlternateContent>
        <mc:Choice Requires="wpg">
          <w:drawing>
            <wp:anchor distT="0" distB="0" distL="114300" distR="114300" simplePos="0" relativeHeight="251607040" behindDoc="0" locked="0" layoutInCell="1" allowOverlap="1" wp14:anchorId="049D5F34" wp14:editId="2CBEA3C7">
              <wp:simplePos x="0" y="0"/>
              <wp:positionH relativeFrom="column">
                <wp:posOffset>-340778</wp:posOffset>
              </wp:positionH>
              <wp:positionV relativeFrom="paragraph">
                <wp:posOffset>584781</wp:posOffset>
              </wp:positionV>
              <wp:extent cx="1581479" cy="157844"/>
              <wp:effectExtent l="0" t="0" r="6350" b="0"/>
              <wp:wrapNone/>
              <wp:docPr id="9853"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5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85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wgp>
                </a:graphicData>
              </a:graphic>
            </wp:anchor>
          </w:drawing>
        </mc:Choice>
        <mc:Fallback>
          <w:pict>
            <v:group w14:anchorId="049D5F34" id="_x0000_s1353" style="position:absolute;left:0;text-align:left;margin-left:-26.85pt;margin-top:46.05pt;width:124.55pt;height:12.45pt;z-index:2516070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">
              <v:rect id="Rectangle 146" o:spid="_x0000_s135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" filled="f" stroked="f" strokeweight=".25pt">
                <v:textbox inset="1pt,1pt,1pt,1pt">
                  <w:txbxContent>
                    <w:p w14:paraId="4AA4EBDF"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355"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" filled="f" stroked="f" strokeweight=".25pt">
                <v:textbox inset="1pt,1pt,1pt,1pt">
                  <w:txbxContent>
                    <w:p w14:paraId="0CCA5FF4"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w:pict>
        </mc:Fallback>
      </mc:AlternateContent>
    </w:r>
    <w:r>
      <w:rPr>
        <w:noProof/>
        <w:lang w:eastAsia="ru-RU"/>
      </w:rPr>
      <mc:AlternateContent>
        <mc:Choice Requires="wpg">
          <w:drawing>
            <wp:anchor distT="0" distB="0" distL="114300" distR="114300" simplePos="0" relativeHeight="251608064" behindDoc="0" locked="0" layoutInCell="1" allowOverlap="1" wp14:anchorId="6BDC7FC5" wp14:editId="289DC623">
              <wp:simplePos x="0" y="0"/>
              <wp:positionH relativeFrom="column">
                <wp:posOffset>-340778</wp:posOffset>
              </wp:positionH>
              <wp:positionV relativeFrom="paragraph">
                <wp:posOffset>761465</wp:posOffset>
              </wp:positionV>
              <wp:extent cx="1581479" cy="157335"/>
              <wp:effectExtent l="0" t="0" r="6350" b="0"/>
              <wp:wrapNone/>
              <wp:docPr id="1216"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1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1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7CFD6B"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7712C051"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wgp>
                </a:graphicData>
              </a:graphic>
            </wp:anchor>
          </w:drawing>
        </mc:Choice>
        <mc:Fallback>
          <w:pict>
            <v:group w14:anchorId="6BDC7FC5" id="_x0000_s1356" style="position:absolute;left:0;text-align:left;margin-left:-26.85pt;margin-top:59.95pt;width:124.55pt;height:12.4pt;z-index:2516080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">
              <v:rect id="Rectangle 149" o:spid="_x0000_s135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mzT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E8+oKnUlxBrh4AAAD//wMAUEsBAi0AFAAGAAgAAAAhANvh9svuAAAAhQEAABMAAAAAAAAA&#13;&#10;AAAAAAAAAAAAAFtDb250ZW50X1R5cGVzXS54bWxQSwECLQAUAAYACAAAACEAWvQsW78AAAAVAQAA&#13;&#10;CwAAAAAAAAAAAAAAAAAfAQAAX3JlbHMvLnJlbHNQSwECLQAUAAYACAAAACEA0zps08YAAADiAAAA&#13;&#10;DwAAAAAAAAAAAAAAAAAHAgAAZHJzL2Rvd25yZXYueG1sUEsFBgAAAAADAAMAtwAAAPoCAAAAAA==&#13;&#10;" filled="f" stroked="f" strokeweight=".25pt">
                <v:textbox inset="1pt,1pt,1pt,1pt">
                  <w:txbxContent>
                    <w:p w14:paraId="22A5FE1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35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" filled="f" stroked="f" strokeweight=".25pt">
                <v:textbox inset="1pt,1pt,1pt,1pt">
                  <w:txbxContent>
                    <w:p w14:paraId="157CFD6B"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7712C051" w14:textId="77777777" w:rsidR="00996C99" w:rsidRPr="00B2466B" w:rsidRDefault="00996C99" w:rsidP="00403BE8">
                      <w:pPr>
                        <w:ind w:firstLine="0"/>
                        <w:rPr>
                          <w:rFonts w:ascii="Arial" w:hAnsi="Arial" w:cs="Arial"/>
                          <w:i/>
                          <w:sz w:val="17"/>
                          <w:szCs w:val="17"/>
                        </w:rPr>
                      </w:pPr>
                    </w:p>
                  </w:txbxContent>
                </v:textbox>
              </v:rect>
            </v:group>
          </w:pict>
        </mc:Fallback>
      </mc:AlternateContent>
    </w:r>
    <w:r>
      <w:rPr>
        <w:noProof/>
        <w:lang w:eastAsia="ru-RU"/>
      </w:rPr>
      <mc:AlternateContent>
        <mc:Choice Requires="wpg">
          <w:drawing>
            <wp:anchor distT="0" distB="0" distL="114300" distR="114300" simplePos="0" relativeHeight="251609088" behindDoc="0" locked="0" layoutInCell="1" allowOverlap="1" wp14:anchorId="77E44703" wp14:editId="47C6F31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9" style="position:absolute;left:0;text-align:left;margin-left:-26.85pt;margin-top:74.2pt;width:124.55pt;height:12.4pt;z-index:2516090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l9u+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yQaIBZQPVAxCbFC6UGjQAP7ibKDmLLj9uRSoOOs+ag9INiF2mds3cN9Y7BtCSwpV&#13;&#10;cMdZHF64eAMsDbZ1QyeloT4N5yTTqg01eoBjVusCSC3/Tjbpc7I53qBFCntt2cyyKeXwTG+OJild&#13;&#10;6b4zn7bYThevL53p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1Zfbvn8CAABfBwAADgAAAAAAAAAAAAAAAAAuAgAAZHJzL2Uyb0RvYy54bWxQSwECLQAUAAYACAAA&#13;&#10;ACEAz6w4HuUAAAAQAQAADwAAAAAAAAAAAAAAAADZBAAAZHJzL2Rvd25yZXYueG1sUEsFBgAAAAAE&#13;&#10;AAQA8wAAAOsFAAAAAA==&#13;&#10;">
              <v:rect id="Rectangle 152" o:spid="_x0000_s13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996C99" w:rsidRPr="000C6743" w:rsidRDefault="00996C99"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610112" behindDoc="0" locked="0" layoutInCell="1" allowOverlap="1" wp14:anchorId="6C2AA26B" wp14:editId="3667E8E2">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62" style="position:absolute;left:0;text-align:left;margin-left:-26.85pt;margin-top:88pt;width:124.55pt;height:12.45pt;z-index:2516101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AT&#13;&#10;0aeQgQIAAF8HAAAOAAAAAAAAAAAAAAAAAC4CAABkcnMvZTJvRG9jLnhtbFBLAQItABQABgAIAAAA&#13;&#10;IQAt4YDa4gAAABABAAAPAAAAAAAAAAAAAAAAANsEAABkcnMvZG93bnJldi54bWxQSwUGAAAAAAQA&#13;&#10;BADzAAAA6gUAAAAA&#13;&#10;">
              <v:rect id="Rectangle 155" o:spid="_x0000_s13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3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996C99" w:rsidRPr="00403BE8" w:rsidRDefault="00996C99"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611136" behindDoc="0" locked="0" layoutInCell="1" allowOverlap="1" wp14:anchorId="1EF8BF71" wp14:editId="4B5DFCCB">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1EF8BF71" id="_x0000_s1365" style="position:absolute;left:0;text-align:left;margin-left:-26.85pt;margin-top:101.9pt;width:124.55pt;height:12.4pt;z-index:2516111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DQACpv&#13;&#10;eQIAAF8HAAAOAAAAAAAAAAAAAAAAAC4CAABkcnMvZTJvRG9jLnhtbFBLAQItABQABgAIAAAAIQBt&#13;&#10;iezy5wAAABABAAAPAAAAAAAAAAAAAAAAANMEAABkcnMvZG93bnJldi54bWxQSwUGAAAAAAQABADz&#13;&#10;AAAA5wUAAAAA&#13;&#10;">
              <v:rect id="Rectangle 158" o:spid="_x0000_s13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3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612160" behindDoc="0" locked="0" layoutInCell="1" allowOverlap="1" wp14:anchorId="7FBDDA0C" wp14:editId="6FB7D7A7">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B07DF1" id="Line 160" o:spid="_x0000_s1026" style="position:absolute;z-index:25161216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13184" behindDoc="0" locked="0" layoutInCell="1" allowOverlap="1" wp14:anchorId="0E329CF1" wp14:editId="7AD90EAF">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anchor>
          </w:drawing>
        </mc:Choice>
        <mc:Fallback>
          <w:pict>
            <v:rect w14:anchorId="0E329CF1" id="_x0000_s1368" style="position:absolute;left:0;text-align:left;margin-left:174.15pt;margin-top:47.95pt;width:163.2pt;height:64.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Bl0LAX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614208" behindDoc="0" locked="0" layoutInCell="1" allowOverlap="1" wp14:anchorId="7C21A2B4" wp14:editId="74155ADD">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B63D51" id="Line 162"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15232" behindDoc="0" locked="0" layoutInCell="1" allowOverlap="1" wp14:anchorId="3B10FEFA" wp14:editId="724BC3E6">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880481" id="Line 163"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16256" behindDoc="0" locked="0" layoutInCell="1" allowOverlap="1" wp14:anchorId="652FAFC2" wp14:editId="5FA732E2">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035D59" id="Line 164"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17280" behindDoc="0" locked="0" layoutInCell="1" allowOverlap="1" wp14:anchorId="1F0500F5" wp14:editId="2C57EA56">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9" style="position:absolute;left:0;text-align:left;margin-left:342.95pt;margin-top:45.7pt;width:38.25pt;height:12.4pt;z-index:25161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OVJO3vxAQAAygMAAA4AAAAAAAAAAAAAAAAALgIAAGRy&#13;&#10;cy9lMm9Eb2MueG1sUEsBAi0AFAAGAAgAAAAhACuNEY/hAAAADwEAAA8AAAAAAAAAAAAAAAAASwQA&#13;&#10;AGRycy9kb3ducmV2LnhtbFBLBQYAAAAABAAEAPMAAABZBQAAAAA=&#13;&#10;" filled="f" stroked="f" strokeweight=".25pt">
              <v:textbox inset="1pt,1pt,1pt,1pt">
                <w:txbxContent>
                  <w:p w14:paraId="34859D1A" w14:textId="77777777" w:rsidR="00996C99" w:rsidRDefault="00996C9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618304" behindDoc="0" locked="0" layoutInCell="1" allowOverlap="1" wp14:anchorId="63ABAC78" wp14:editId="43C59DBD">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70" style="position:absolute;left:0;text-align:left;margin-left:428.05pt;margin-top:45.7pt;width:60.35pt;height:12.4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mof2n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619328" behindDoc="0" locked="0" layoutInCell="1" allowOverlap="1" wp14:anchorId="0BA0B7FC" wp14:editId="0F4133DB">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a:graphicData>
              </a:graphic>
            </wp:anchor>
          </w:drawing>
        </mc:Choice>
        <mc:Fallback>
          <w:pict>
            <v:rect w14:anchorId="0BA0B7FC" id="_x0000_s1371" style="position:absolute;left:0;text-align:left;margin-left:428.4pt;margin-top:59.9pt;width:60.35pt;height:12.4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B/I+Xe8AEAAMoDAAAOAAAAAAAAAAAAAAAAAC4CAABkcnMv&#13;&#10;ZTJvRG9jLnhtbFBLAQItABQABgAIAAAAIQBMZy3V4AAAABABAAAPAAAAAAAAAAAAAAAAAEoEAABk&#13;&#10;cnMvZG93bnJldi54bWxQSwUGAAAAAAQABADzAAAAVwUAAAAA&#13;&#10;" filled="f" stroked="f" strokeweight=".25pt">
              <v:textbox inset="1pt,1pt,1pt,1pt">
                <w:txbxContent>
                  <w:p w14:paraId="2FE57454"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45F74075" wp14:editId="536F0404">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05B4BD" id="Line 168" o:spid="_x0000_s1026" style="position:absolute;z-index:25162035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Pr>
        <w:noProof/>
        <w:lang w:eastAsia="ru-RU"/>
      </w:rPr>
      <mc:AlternateContent>
        <mc:Choice Requires="wps">
          <w:drawing>
            <wp:anchor distT="0" distB="0" distL="114300" distR="114300" simplePos="0" relativeHeight="251621376" behindDoc="0" locked="0" layoutInCell="1" allowOverlap="1" wp14:anchorId="0607E9EE" wp14:editId="64F9F4C7">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7487EA" id="Line 169" o:spid="_x0000_s1026" style="position:absolute;z-index:25162137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Pr>
        <w:noProof/>
        <w:lang w:eastAsia="ru-RU"/>
      </w:rPr>
      <mc:AlternateContent>
        <mc:Choice Requires="wps">
          <w:drawing>
            <wp:anchor distT="0" distB="0" distL="114300" distR="114300" simplePos="0" relativeHeight="251622400" behindDoc="0" locked="0" layoutInCell="1" allowOverlap="1" wp14:anchorId="25131061" wp14:editId="643062A3">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anchor>
          </w:drawing>
        </mc:Choice>
        <mc:Fallback>
          <w:pict>
            <v:rect w14:anchorId="25131061" id="_x0000_s1372" style="position:absolute;left:0;text-align:left;margin-left:342.95pt;margin-top:74.85pt;width:145.5pt;height:38.8pt;z-index:251622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ozos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I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kqM6L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sidR="00996C99">
      <w:rPr>
        <w:noProof/>
        <w:lang w:eastAsia="ru-RU"/>
      </w:rPr>
      <mc:AlternateContent>
        <mc:Choice Requires="wps">
          <w:drawing>
            <wp:anchor distT="0" distB="0" distL="114300" distR="114300" simplePos="0" relativeHeight="251623424" behindDoc="0" locked="0" layoutInCell="1" allowOverlap="1" wp14:anchorId="42FA4DE6" wp14:editId="2F44FA15">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73" style="position:absolute;left:0;text-align:left;margin-left:-27.25pt;margin-top:31.3pt;width:22.9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sCo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Lk9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BkWwKj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996C99" w:rsidRDefault="00996C9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996C99" w:rsidRDefault="00996C9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1B665D36" w:rsidR="00B8138D" w:rsidRPr="009645F5" w:rsidRDefault="00B8138D">
    <w:pPr>
      <w:pStyle w:val="a8"/>
      <w:rPr>
        <w:sz w:val="152"/>
        <w:szCs w:val="152"/>
      </w:rPr>
    </w:pPr>
    <w:r>
      <w:rPr>
        <w:noProof/>
        <w:lang w:eastAsia="ru-RU"/>
      </w:rPr>
      <mc:AlternateContent>
        <mc:Choice Requires="wps">
          <w:drawing>
            <wp:anchor distT="0" distB="0" distL="114300" distR="114300" simplePos="0" relativeHeight="251756544" behindDoc="0" locked="0" layoutInCell="1" allowOverlap="1" wp14:anchorId="7A5546CF" wp14:editId="0673349A">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EBDE952" w:rsidR="00B8138D" w:rsidRPr="009B1D7C" w:rsidRDefault="00B8138D" w:rsidP="009B1D7C">
                          <w:pPr>
                            <w:pStyle w:val="a5"/>
                            <w:jc w:val="center"/>
                            <w:rPr>
                              <w:rFonts w:ascii="Arial" w:hAnsi="Arial" w:cs="Arial"/>
                              <w:sz w:val="18"/>
                              <w:lang w:val="ru-RU"/>
                            </w:rPr>
                          </w:pPr>
                          <w:r>
                            <w:rPr>
                              <w:rFonts w:ascii="Arial" w:hAnsi="Arial" w:cs="Arial"/>
                              <w:sz w:val="18"/>
                              <w:lang w:val="ru-RU"/>
                            </w:rPr>
                            <w:t>97</w:t>
                          </w:r>
                        </w:p>
                      </w:txbxContent>
                    </wps:txbx>
                    <wps:bodyPr rot="0" vert="horz" wrap="square" lIns="12700" tIns="12700" rIns="12700" bIns="12700" anchor="t" anchorCtr="0" upright="1">
                      <a:noAutofit/>
                    </wps:bodyPr>
                  </wps:wsp>
                </a:graphicData>
              </a:graphic>
            </wp:anchor>
          </w:drawing>
        </mc:Choice>
        <mc:Fallback>
          <w:pict>
            <v:rect w14:anchorId="7A5546CF" id="_x0000_s1394" style="position:absolute;left:0;text-align:left;margin-left:385.25pt;margin-top:60.3pt;width:38.25pt;height:12.4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" filled="f" stroked="f" strokeweight=".25pt">
              <v:textbox inset="1pt,1pt,1pt,1pt">
                <w:txbxContent>
                  <w:p w14:paraId="22C61EDC" w14:textId="4EBDE952" w:rsidR="00B8138D" w:rsidRPr="009B1D7C" w:rsidRDefault="00B8138D" w:rsidP="009B1D7C">
                    <w:pPr>
                      <w:pStyle w:val="a5"/>
                      <w:jc w:val="center"/>
                      <w:rPr>
                        <w:rFonts w:ascii="Arial" w:hAnsi="Arial" w:cs="Arial"/>
                        <w:sz w:val="18"/>
                        <w:lang w:val="ru-RU"/>
                      </w:rPr>
                    </w:pPr>
                    <w:r>
                      <w:rPr>
                        <w:rFonts w:ascii="Arial" w:hAnsi="Arial" w:cs="Arial"/>
                        <w:sz w:val="18"/>
                        <w:lang w:val="ru-RU"/>
                      </w:rPr>
                      <w:t>97</w:t>
                    </w:r>
                  </w:p>
                </w:txbxContent>
              </v:textbox>
            </v:rect>
          </w:pict>
        </mc:Fallback>
      </mc:AlternateContent>
    </w:r>
    <w:r>
      <w:rPr>
        <w:noProof/>
        <w:lang w:eastAsia="ru-RU"/>
      </w:rPr>
      <mc:AlternateContent>
        <mc:Choice Requires="wps">
          <w:drawing>
            <wp:anchor distT="0" distB="0" distL="114300" distR="114300" simplePos="0" relativeHeight="251742208" behindDoc="0" locked="0" layoutInCell="1" allowOverlap="1" wp14:anchorId="6D654964" wp14:editId="0CB5AA60">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5BA151" id="Line 123" o:spid="_x0000_s1026" style="position:absolute;z-index:25174220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743232" behindDoc="0" locked="0" layoutInCell="1" allowOverlap="1" wp14:anchorId="3D391A80" wp14:editId="3055E1B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CE0C49" id="Line 124" o:spid="_x0000_s1026" style="position:absolute;z-index:25174323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744256" behindDoc="0" locked="0" layoutInCell="1" allowOverlap="1" wp14:anchorId="55985CED" wp14:editId="69C11633">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26DCE2" id="Line 125" o:spid="_x0000_s1026" style="position:absolute;z-index:25174425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745280" behindDoc="0" locked="0" layoutInCell="1" allowOverlap="1" wp14:anchorId="7E08AEC3" wp14:editId="2F7D91DF">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FC78D7" id="Line 126"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746304" behindDoc="0" locked="0" layoutInCell="1" allowOverlap="1" wp14:anchorId="6BA37C04" wp14:editId="7F51EEB3">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1EC34B" id="Line 127" o:spid="_x0000_s1026" style="position:absolute;z-index:25174630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747328" behindDoc="0" locked="0" layoutInCell="1" allowOverlap="1" wp14:anchorId="2BA127C8" wp14:editId="053F4F4E">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F85E29" id="Line 128" o:spid="_x0000_s1026" style="position:absolute;z-index:25174732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748352" behindDoc="0" locked="0" layoutInCell="1" allowOverlap="1" wp14:anchorId="24BA7606" wp14:editId="68D203A1">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4C22A6" id="Line 129"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749376" behindDoc="0" locked="0" layoutInCell="1" allowOverlap="1" wp14:anchorId="005956CA" wp14:editId="5BE21C57">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A1F84C" id="Line 130" o:spid="_x0000_s1026" style="position:absolute;z-index:25174937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Pr>
        <w:noProof/>
        <w:lang w:eastAsia="ru-RU"/>
      </w:rPr>
      <mc:AlternateContent>
        <mc:Choice Requires="wps">
          <w:drawing>
            <wp:anchor distT="0" distB="0" distL="114300" distR="114300" simplePos="0" relativeHeight="251750400" behindDoc="0" locked="0" layoutInCell="1" allowOverlap="1" wp14:anchorId="3F2568A1" wp14:editId="0C66222E">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8E91B5" id="Line 131"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751424" behindDoc="0" locked="0" layoutInCell="1" allowOverlap="1" wp14:anchorId="40129372" wp14:editId="4539F9C1">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5" style="position:absolute;left:0;text-align:left;margin-left:-.6pt;margin-top:31.8pt;width:28.55pt;height:12.4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EkpUKO8BAADIAwAADgAAAAAAAAAAAAAAAAAuAgAAZHJzL2Uy&#13;&#10;b0RvYy54bWxQSwECLQAUAAYACAAAACEAqDI0qt8AAAAMAQAADwAAAAAAAAAAAAAAAABJBAAAZHJz&#13;&#10;L2Rvd25yZXYueG1sUEsFBgAAAAAEAAQA8wAAAFUFAAAAAA==&#13;&#10;" filled="f" stroked="f" strokeweight=".25pt">
              <v:textbox inset="1pt,1pt,1pt,1pt">
                <w:txbxContent>
                  <w:p w14:paraId="2F802965"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752448" behindDoc="0" locked="0" layoutInCell="1" allowOverlap="1" wp14:anchorId="17115E5C" wp14:editId="5C2F400C">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B8138D" w:rsidRPr="000C6743" w:rsidRDefault="00B8138D"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17115E5C" id="_x0000_s1396" style="position:absolute;left:0;text-align:left;margin-left:30.95pt;margin-top:31.8pt;width:66.75pt;height:12.4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u6WUvABAADIAwAADgAAAAAAAAAAAAAAAAAuAgAAZHJzL2Uy&#13;&#10;b0RvYy54bWxQSwECLQAUAAYACAAAACEA3c0We94AAAANAQAADwAAAAAAAAAAAAAAAABKBAAAZHJz&#13;&#10;L2Rvd25yZXYueG1sUEsFBgAAAAAEAAQA8wAAAFUFAAAAAA==&#13;&#10;" filled="f" stroked="f" strokeweight=".25pt">
              <v:textbox inset="1pt,1pt,1pt,1pt">
                <w:txbxContent>
                  <w:p w14:paraId="1C905078" w14:textId="77777777" w:rsidR="00B8138D" w:rsidRPr="000C6743" w:rsidRDefault="00B8138D"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753472" behindDoc="0" locked="0" layoutInCell="1" allowOverlap="1" wp14:anchorId="7436581A" wp14:editId="1BB8EB85">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B8138D" w:rsidRPr="000C6743" w:rsidRDefault="00B8138D"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7436581A" id="_x0000_s1397" style="position:absolute;left:0;text-align:left;margin-left:101.4pt;margin-top:31.8pt;width:39.8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" filled="f" stroked="f" strokeweight=".25pt">
              <v:textbox inset="1pt,1pt,1pt,1pt">
                <w:txbxContent>
                  <w:p w14:paraId="2D56F2A6" w14:textId="77777777" w:rsidR="00B8138D" w:rsidRPr="000C6743" w:rsidRDefault="00B8138D"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754496" behindDoc="0" locked="0" layoutInCell="1" allowOverlap="1" wp14:anchorId="767A0B9A" wp14:editId="20301B05">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B8138D" w:rsidRPr="000C6743" w:rsidRDefault="00B8138D"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767A0B9A" id="_x0000_s1398" style="position:absolute;left:0;text-align:left;margin-left:143.45pt;margin-top:31.8pt;width:25.9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" filled="f" stroked="f" strokeweight=".25pt">
              <v:textbox inset="1pt,1pt,1pt,1pt">
                <w:txbxContent>
                  <w:p w14:paraId="68C9D730" w14:textId="77777777" w:rsidR="00B8138D" w:rsidRPr="000C6743" w:rsidRDefault="00B8138D"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755520" behindDoc="0" locked="0" layoutInCell="1" allowOverlap="1" wp14:anchorId="26A18FEE" wp14:editId="70895027">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9" style="position:absolute;left:0;text-align:left;margin-left:385.3pt;margin-top:45.7pt;width:38.2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" filled="f" stroked="f" strokeweight=".25pt">
              <v:textbox inset="1pt,1pt,1pt,1pt">
                <w:txbxContent>
                  <w:p w14:paraId="242F7EAA"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757568" behindDoc="0" locked="0" layoutInCell="1" allowOverlap="1" wp14:anchorId="3B1E8EC2" wp14:editId="5ED4D0FE">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B8138D" w:rsidRPr="000C6743" w:rsidRDefault="00B8138D"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400" style="position:absolute;left:0;text-align:left;margin-left:173.45pt;margin-top:2.95pt;width:315.35pt;height:41.25pt;z-index:25175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L4Iie7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B8138D" w:rsidRPr="000C6743" w:rsidRDefault="00B8138D"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Pr>
        <w:noProof/>
        <w:lang w:eastAsia="ru-RU"/>
      </w:rPr>
      <mc:AlternateContent>
        <mc:Choice Requires="wps">
          <w:drawing>
            <wp:anchor distT="0" distB="0" distL="114300" distR="114300" simplePos="0" relativeHeight="251758592" behindDoc="0" locked="0" layoutInCell="1" allowOverlap="1" wp14:anchorId="1ECD47FD" wp14:editId="25627E9C">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8172FD" id="Line 140" o:spid="_x0000_s1026" style="position:absolute;z-index:25175859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Pr>
        <w:noProof/>
        <w:lang w:eastAsia="ru-RU"/>
      </w:rPr>
      <mc:AlternateContent>
        <mc:Choice Requires="wps">
          <w:drawing>
            <wp:anchor distT="0" distB="0" distL="114300" distR="114300" simplePos="0" relativeHeight="251759616" behindDoc="0" locked="0" layoutInCell="1" allowOverlap="1" wp14:anchorId="35DA4A56" wp14:editId="4E9FF472">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E0DDD4" id="Line 141" o:spid="_x0000_s1026" style="position:absolute;z-index:25175961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Pr>
        <w:noProof/>
        <w:lang w:eastAsia="ru-RU"/>
      </w:rPr>
      <mc:AlternateContent>
        <mc:Choice Requires="wps">
          <w:drawing>
            <wp:anchor distT="0" distB="0" distL="114300" distR="114300" simplePos="0" relativeHeight="251760640" behindDoc="0" locked="0" layoutInCell="1" allowOverlap="1" wp14:anchorId="6A1975D8" wp14:editId="6971A815">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1842C9" id="Line 142" o:spid="_x0000_s1026" style="position:absolute;z-index:25176064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761664" behindDoc="0" locked="0" layoutInCell="1" allowOverlap="1" wp14:anchorId="1A3303D3" wp14:editId="484A1255">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1809CE" id="Line 14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Pr>
        <w:noProof/>
        <w:lang w:eastAsia="ru-RU"/>
      </w:rPr>
      <mc:AlternateContent>
        <mc:Choice Requires="wps">
          <w:drawing>
            <wp:anchor distT="0" distB="0" distL="114300" distR="114300" simplePos="0" relativeHeight="251762688" behindDoc="0" locked="0" layoutInCell="1" allowOverlap="1" wp14:anchorId="07AFDC40" wp14:editId="5CAE2583">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80AE8C" id="Line 14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Pr>
        <w:noProof/>
        <w:lang w:eastAsia="ru-RU"/>
      </w:rPr>
      <mc:AlternateContent>
        <mc:Choice Requires="wpg">
          <w:drawing>
            <wp:anchor distT="0" distB="0" distL="114300" distR="114300" simplePos="0" relativeHeight="251763712" behindDoc="0" locked="0" layoutInCell="1" allowOverlap="1" wp14:anchorId="41E024B6" wp14:editId="1FE1FC3E">
              <wp:simplePos x="0" y="0"/>
              <wp:positionH relativeFrom="column">
                <wp:posOffset>-340778</wp:posOffset>
              </wp:positionH>
              <wp:positionV relativeFrom="paragraph">
                <wp:posOffset>584781</wp:posOffset>
              </wp:positionV>
              <wp:extent cx="1581479" cy="157844"/>
              <wp:effectExtent l="0" t="0" r="6350" b="0"/>
              <wp:wrapNone/>
              <wp:docPr id="62"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6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B8138D" w:rsidRPr="009645F5" w:rsidRDefault="00B8138D"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408"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77777777" w:rsidR="00B8138D" w:rsidRPr="003A61C7" w:rsidRDefault="00B8138D"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wgp>
                </a:graphicData>
              </a:graphic>
            </wp:anchor>
          </w:drawing>
        </mc:Choice>
        <mc:Fallback>
          <w:pict>
            <v:group w14:anchorId="41E024B6" id="_x0000_s1401" style="position:absolute;left:0;text-align:left;margin-left:-26.85pt;margin-top:46.05pt;width:124.55pt;height:12.45pt;z-index:2517637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">
              <v:rect id="Rectangle 146" o:spid="_x0000_s140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" filled="f" stroked="f" strokeweight=".25pt">
                <v:textbox inset="1pt,1pt,1pt,1pt">
                  <w:txbxContent>
                    <w:p w14:paraId="347B9552" w14:textId="77777777" w:rsidR="00B8138D" w:rsidRPr="009645F5" w:rsidRDefault="00B8138D"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40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" filled="f" stroked="f" strokeweight=".25pt">
                <v:textbox inset="1pt,1pt,1pt,1pt">
                  <w:txbxContent>
                    <w:p w14:paraId="4C8A1A43" w14:textId="77777777" w:rsidR="00B8138D" w:rsidRPr="003A61C7" w:rsidRDefault="00B8138D"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w:pict>
        </mc:Fallback>
      </mc:AlternateContent>
    </w:r>
    <w:r>
      <w:rPr>
        <w:noProof/>
        <w:lang w:eastAsia="ru-RU"/>
      </w:rPr>
      <mc:AlternateContent>
        <mc:Choice Requires="wpg">
          <w:drawing>
            <wp:anchor distT="0" distB="0" distL="114300" distR="114300" simplePos="0" relativeHeight="251764736" behindDoc="0" locked="0" layoutInCell="1" allowOverlap="1" wp14:anchorId="7BE6A709" wp14:editId="3B968E58">
              <wp:simplePos x="0" y="0"/>
              <wp:positionH relativeFrom="column">
                <wp:posOffset>-340778</wp:posOffset>
              </wp:positionH>
              <wp:positionV relativeFrom="paragraph">
                <wp:posOffset>761465</wp:posOffset>
              </wp:positionV>
              <wp:extent cx="1581479" cy="157335"/>
              <wp:effectExtent l="0" t="0" r="6350" b="0"/>
              <wp:wrapNone/>
              <wp:docPr id="9409"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0"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B8138D" w:rsidRDefault="00B8138D"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11"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77777777" w:rsidR="00B8138D" w:rsidRDefault="00B8138D" w:rsidP="00403BE8">
                            <w:pPr>
                              <w:ind w:firstLine="0"/>
                              <w:rPr>
                                <w:rFonts w:ascii="Arial" w:hAnsi="Arial" w:cs="Arial"/>
                                <w:i/>
                                <w:sz w:val="17"/>
                                <w:szCs w:val="17"/>
                              </w:rPr>
                            </w:pPr>
                            <w:r w:rsidRPr="00B2466B">
                              <w:rPr>
                                <w:rFonts w:ascii="Arial" w:hAnsi="Arial" w:cs="Arial"/>
                                <w:i/>
                                <w:sz w:val="17"/>
                                <w:szCs w:val="17"/>
                              </w:rPr>
                              <w:t>Кaбaлянц П.С.</w:t>
                            </w:r>
                          </w:p>
                          <w:p w14:paraId="39729A2E" w14:textId="77777777" w:rsidR="00B8138D" w:rsidRPr="00B2466B" w:rsidRDefault="00B8138D" w:rsidP="00403BE8">
                            <w:pPr>
                              <w:ind w:firstLine="0"/>
                              <w:rPr>
                                <w:rFonts w:ascii="Arial" w:hAnsi="Arial" w:cs="Arial"/>
                                <w:i/>
                                <w:sz w:val="17"/>
                                <w:szCs w:val="17"/>
                              </w:rPr>
                            </w:pPr>
                          </w:p>
                        </w:txbxContent>
                      </wps:txbx>
                      <wps:bodyPr rot="0" vert="horz" wrap="square" lIns="12700" tIns="12700" rIns="12700" bIns="12700" anchor="t" anchorCtr="0" upright="1">
                        <a:noAutofit/>
                      </wps:bodyPr>
                    </wps:wsp>
                  </wpg:wgp>
                </a:graphicData>
              </a:graphic>
            </wp:anchor>
          </w:drawing>
        </mc:Choice>
        <mc:Fallback>
          <w:pict>
            <v:group w14:anchorId="7BE6A709" id="_x0000_s1404" style="position:absolute;left:0;text-align:left;margin-left:-26.85pt;margin-top:59.95pt;width:124.55pt;height:12.4pt;z-index:2517647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">
              <v:rect id="Rectangle 149" o:spid="_x0000_s140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" filled="f" stroked="f" strokeweight=".25pt">
                <v:textbox inset="1pt,1pt,1pt,1pt">
                  <w:txbxContent>
                    <w:p w14:paraId="4C782D66" w14:textId="77777777" w:rsidR="00B8138D" w:rsidRDefault="00B8138D"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0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" filled="f" stroked="f" strokeweight=".25pt">
                <v:textbox inset="1pt,1pt,1pt,1pt">
                  <w:txbxContent>
                    <w:p w14:paraId="791BC572" w14:textId="77777777" w:rsidR="00B8138D" w:rsidRDefault="00B8138D" w:rsidP="00403BE8">
                      <w:pPr>
                        <w:ind w:firstLine="0"/>
                        <w:rPr>
                          <w:rFonts w:ascii="Arial" w:hAnsi="Arial" w:cs="Arial"/>
                          <w:i/>
                          <w:sz w:val="17"/>
                          <w:szCs w:val="17"/>
                        </w:rPr>
                      </w:pPr>
                      <w:r w:rsidRPr="00B2466B">
                        <w:rPr>
                          <w:rFonts w:ascii="Arial" w:hAnsi="Arial" w:cs="Arial"/>
                          <w:i/>
                          <w:sz w:val="17"/>
                          <w:szCs w:val="17"/>
                        </w:rPr>
                        <w:t>Кaбaлянц П.С.</w:t>
                      </w:r>
                    </w:p>
                    <w:p w14:paraId="39729A2E" w14:textId="77777777" w:rsidR="00B8138D" w:rsidRPr="00B2466B" w:rsidRDefault="00B8138D" w:rsidP="00403BE8">
                      <w:pPr>
                        <w:ind w:firstLine="0"/>
                        <w:rPr>
                          <w:rFonts w:ascii="Arial" w:hAnsi="Arial" w:cs="Arial"/>
                          <w:i/>
                          <w:sz w:val="17"/>
                          <w:szCs w:val="17"/>
                        </w:rPr>
                      </w:pPr>
                    </w:p>
                  </w:txbxContent>
                </v:textbox>
              </v:rect>
            </v:group>
          </w:pict>
        </mc:Fallback>
      </mc:AlternateContent>
    </w:r>
    <w:r>
      <w:rPr>
        <w:noProof/>
        <w:lang w:eastAsia="ru-RU"/>
      </w:rPr>
      <mc:AlternateContent>
        <mc:Choice Requires="wpg">
          <w:drawing>
            <wp:anchor distT="0" distB="0" distL="114300" distR="114300" simplePos="0" relativeHeight="251765760" behindDoc="0" locked="0" layoutInCell="1" allowOverlap="1" wp14:anchorId="38FE1E27" wp14:editId="19DFAC2C">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B8138D" w:rsidRPr="009645F5" w:rsidRDefault="00B8138D"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B8138D" w:rsidRPr="000C6743" w:rsidRDefault="00B8138D"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407" style="position:absolute;left:0;text-align:left;margin-left:-26.85pt;margin-top:74.2pt;width:124.55pt;height:12.4pt;z-index:2517657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5UQoo38CAABfBwAADgAAAAAAAAAAAAAAAAAuAgAAZHJzL2Uyb0RvYy54bWxQSwECLQAUAAYACAAA&#13;&#10;ACEAz6w4HuUAAAAQAQAADwAAAAAAAAAAAAAAAADZBAAAZHJzL2Rvd25yZXYueG1sUEsFBgAAAAAE&#13;&#10;AAQA8wAAAOsFAAAAAA==&#13;&#10;">
              <v:rect id="Rectangle 152" o:spid="_x0000_s140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B8138D" w:rsidRPr="009645F5" w:rsidRDefault="00B8138D"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0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B8138D" w:rsidRPr="000C6743" w:rsidRDefault="00B8138D"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766784" behindDoc="0" locked="0" layoutInCell="1" allowOverlap="1" wp14:anchorId="74907AAA" wp14:editId="34DCE489">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B8E119C" w14:textId="77777777" w:rsidR="00B8138D" w:rsidRPr="00403BE8" w:rsidRDefault="00B8138D"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10" style="position:absolute;left:0;text-align:left;margin-left:-26.85pt;margin-top:88pt;width:124.55pt;height:12.45pt;z-index:25176678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Ok93UN3AgAAXwcA&#13;&#10;AA4AAAAAAAAAAAAAAAAALgIAAGRycy9lMm9Eb2MueG1sUEsBAi0AFAAGAAgAAAAhAC3hgNriAAAA&#13;&#10;EAEAAA8AAAAAAAAAAAAAAAAA0QQAAGRycy9kb3ducmV2LnhtbFBLBQYAAAAABAAEAPMAAADgBQAA&#13;&#10;AAA=&#13;&#10;">
              <v:rect id="Rectangle 155" o:spid="_x0000_s14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B8E119C" w14:textId="77777777" w:rsidR="00B8138D" w:rsidRPr="00403BE8" w:rsidRDefault="00B8138D"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767808" behindDoc="0" locked="0" layoutInCell="1" allowOverlap="1" wp14:anchorId="60F46CF2" wp14:editId="1938195D">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60F46CF2" id="_x0000_s1413" style="position:absolute;left:0;text-align:left;margin-left:-26.85pt;margin-top:101.9pt;width:124.55pt;height:12.4pt;z-index:2517678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J+4uSggIAAF8HAAAOAAAAAAAAAAAAAAAAAC4CAABkcnMvZTJvRG9jLnhtbFBLAQItABQA&#13;&#10;BgAIAAAAIQBtiezy5wAAABABAAAPAAAAAAAAAAAAAAAAANwEAABkcnMvZG93bnJldi54bWxQSwUG&#13;&#10;AAAAAAQABADzAAAA8AUAAAAA&#13;&#10;">
              <v:rect id="Rectangle 158" o:spid="_x0000_s14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768832" behindDoc="0" locked="0" layoutInCell="1" allowOverlap="1" wp14:anchorId="71C286F1" wp14:editId="1831C41A">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49EC9C" id="Line 16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769856" behindDoc="0" locked="0" layoutInCell="1" allowOverlap="1" wp14:anchorId="2C82F91C" wp14:editId="483CDF94">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7777777" w:rsidR="00B8138D" w:rsidRPr="00324CD6" w:rsidRDefault="00B8138D"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anchor>
          </w:drawing>
        </mc:Choice>
        <mc:Fallback>
          <w:pict>
            <v:rect w14:anchorId="2C82F91C" id="_x0000_s1416" style="position:absolute;left:0;text-align:left;margin-left:174.15pt;margin-top:47.95pt;width:163.2pt;height:64.5pt;z-index:25176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tUEC8PABAADNAwAADgAAAAAAAAAAAAAAAAAuAgAAZHJz&#13;&#10;L2Uyb0RvYy54bWxQSwECLQAUAAYACAAAACEAl++P1+EAAAAPAQAADwAAAAAAAAAAAAAAAABKBAAA&#13;&#10;ZHJzL2Rvd25yZXYueG1sUEsFBgAAAAAEAAQA8wAAAFgFAAAAAA==&#13;&#10;" filled="f" stroked="f" strokeweight=".25pt">
              <v:textbox inset="1pt,1pt,1pt,1pt">
                <w:txbxContent>
                  <w:p w14:paraId="7885F71E" w14:textId="77777777" w:rsidR="00B8138D" w:rsidRPr="00324CD6" w:rsidRDefault="00B8138D"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770880" behindDoc="0" locked="0" layoutInCell="1" allowOverlap="1" wp14:anchorId="60E561F6" wp14:editId="625A0B34">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BEEB85" id="Line 162" o:spid="_x0000_s1026" style="position:absolute;z-index:25177088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Pr>
        <w:noProof/>
        <w:lang w:eastAsia="ru-RU"/>
      </w:rPr>
      <mc:AlternateContent>
        <mc:Choice Requires="wps">
          <w:drawing>
            <wp:anchor distT="0" distB="0" distL="114300" distR="114300" simplePos="0" relativeHeight="251771904" behindDoc="0" locked="0" layoutInCell="1" allowOverlap="1" wp14:anchorId="2D40162C" wp14:editId="336CACF2">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DA3F04" id="Line 163" o:spid="_x0000_s1026" style="position:absolute;z-index:25177190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772928" behindDoc="0" locked="0" layoutInCell="1" allowOverlap="1" wp14:anchorId="12A38515" wp14:editId="6B339EB2">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5C7073" id="Line 164" o:spid="_x0000_s1026" style="position:absolute;z-index:25177292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773952" behindDoc="0" locked="0" layoutInCell="1" allowOverlap="1" wp14:anchorId="60C27DCC" wp14:editId="365C0A40">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B8138D" w:rsidRDefault="00B8138D"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17" style="position:absolute;left:0;text-align:left;margin-left:342.95pt;margin-top:45.7pt;width:38.2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WPpGD/ABAADKAwAADgAAAAAAAAAAAAAAAAAuAgAAZHJz&#13;&#10;L2Uyb0RvYy54bWxQSwECLQAUAAYACAAAACEAK40Rj+EAAAAPAQAADwAAAAAAAAAAAAAAAABKBAAA&#13;&#10;ZHJzL2Rvd25yZXYueG1sUEsFBgAAAAAEAAQA8wAAAFgFAAAAAA==&#13;&#10;" filled="f" stroked="f" strokeweight=".25pt">
              <v:textbox inset="1pt,1pt,1pt,1pt">
                <w:txbxContent>
                  <w:p w14:paraId="581DE83B" w14:textId="77777777" w:rsidR="00B8138D" w:rsidRDefault="00B8138D"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774976" behindDoc="0" locked="0" layoutInCell="1" allowOverlap="1" wp14:anchorId="413D38C4" wp14:editId="04020F32">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18" style="position:absolute;left:0;text-align:left;margin-left:428.05pt;margin-top:45.7pt;width:60.3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OARI+PwAQAAygMAAA4AAAAAAAAAAAAAAAAALgIAAGRy&#13;&#10;cy9lMm9Eb2MueG1sUEsBAi0AFAAGAAgAAAAhAGGkKHPiAAAADwEAAA8AAAAAAAAAAAAAAAAASgQA&#13;&#10;AGRycy9kb3ducmV2LnhtbFBLBQYAAAAABAAEAPMAAABZBQAAAAA=&#13;&#10;" filled="f" stroked="f" strokeweight=".25pt">
              <v:textbox inset="1pt,1pt,1pt,1pt">
                <w:txbxContent>
                  <w:p w14:paraId="05B9E757"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776000" behindDoc="0" locked="0" layoutInCell="1" allowOverlap="1" wp14:anchorId="6E0B29C8" wp14:editId="5E0DB1C0">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77777777" w:rsidR="00B8138D" w:rsidRPr="00403731" w:rsidRDefault="00B8138D"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a:graphicData>
              </a:graphic>
            </wp:anchor>
          </w:drawing>
        </mc:Choice>
        <mc:Fallback>
          <w:pict>
            <v:rect w14:anchorId="6E0B29C8" id="_x0000_s1419" style="position:absolute;left:0;text-align:left;margin-left:428.4pt;margin-top:59.9pt;width:60.3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Pqk8g8AEAAMoDAAAOAAAAAAAAAAAAAAAAAC4CAABkcnMv&#13;&#10;ZTJvRG9jLnhtbFBLAQItABQABgAIAAAAIQBMZy3V4AAAABABAAAPAAAAAAAAAAAAAAAAAEoEAABk&#13;&#10;cnMvZG93bnJldi54bWxQSwUGAAAAAAQABADzAAAAVwUAAAAA&#13;&#10;" filled="f" stroked="f" strokeweight=".25pt">
              <v:textbox inset="1pt,1pt,1pt,1pt">
                <w:txbxContent>
                  <w:p w14:paraId="5B18F4E6" w14:textId="77777777" w:rsidR="00B8138D" w:rsidRPr="00403731" w:rsidRDefault="00B8138D" w:rsidP="00040C69">
                    <w:pPr>
                      <w:pStyle w:val="a5"/>
                      <w:jc w:val="center"/>
                      <w:rPr>
                        <w:rFonts w:ascii="Arial" w:hAnsi="Arial" w:cs="Arial"/>
                        <w:sz w:val="20"/>
                        <w:lang w:val="ru-RU"/>
                      </w:rPr>
                    </w:pPr>
                    <w:r>
                      <w:rPr>
                        <w:rFonts w:ascii="Arial" w:hAnsi="Arial" w:cs="Arial"/>
                        <w:sz w:val="20"/>
                        <w:lang w:val="ru-RU"/>
                      </w:rPr>
                      <w:t>133</w:t>
                    </w:r>
                  </w:p>
                </w:txbxContent>
              </v:textbox>
            </v:rect>
          </w:pict>
        </mc:Fallback>
      </mc:AlternateContent>
    </w:r>
    <w:r>
      <w:rPr>
        <w:noProof/>
        <w:lang w:eastAsia="ru-RU"/>
      </w:rPr>
      <mc:AlternateContent>
        <mc:Choice Requires="wps">
          <w:drawing>
            <wp:anchor distT="0" distB="0" distL="114300" distR="114300" simplePos="0" relativeHeight="251777024" behindDoc="0" locked="0" layoutInCell="1" allowOverlap="1" wp14:anchorId="1496BEC6" wp14:editId="4E69029E">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5E836D" id="Line 168" o:spid="_x0000_s1026" style="position:absolute;z-index:25177702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Pr>
        <w:noProof/>
        <w:lang w:eastAsia="ru-RU"/>
      </w:rPr>
      <mc:AlternateContent>
        <mc:Choice Requires="wps">
          <w:drawing>
            <wp:anchor distT="0" distB="0" distL="114300" distR="114300" simplePos="0" relativeHeight="251778048" behindDoc="0" locked="0" layoutInCell="1" allowOverlap="1" wp14:anchorId="7C3321D1" wp14:editId="2D964882">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7D277C" id="Line 169"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779072" behindDoc="0" locked="0" layoutInCell="1" allowOverlap="1" wp14:anchorId="71F32A0F" wp14:editId="79686649">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77777777" w:rsidR="00B8138D" w:rsidRPr="000C6743" w:rsidRDefault="00B8138D"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anchor>
          </w:drawing>
        </mc:Choice>
        <mc:Fallback>
          <w:pict>
            <v:rect w14:anchorId="71F32A0F" id="_x0000_s1420" style="position:absolute;left:0;text-align:left;margin-left:342.95pt;margin-top:74.85pt;width:145.5pt;height:38.8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FofS0v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77777777" w:rsidR="00B8138D" w:rsidRPr="000C6743" w:rsidRDefault="00B8138D"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Pr>
        <w:noProof/>
        <w:lang w:eastAsia="ru-RU"/>
      </w:rPr>
      <mc:AlternateContent>
        <mc:Choice Requires="wps">
          <w:drawing>
            <wp:anchor distT="0" distB="0" distL="114300" distR="114300" simplePos="0" relativeHeight="251780096" behindDoc="0" locked="0" layoutInCell="1" allowOverlap="1" wp14:anchorId="04E9AD03" wp14:editId="3528EE2A">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B8138D" w:rsidRDefault="00B8138D"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21" style="position:absolute;left:0;text-align:left;margin-left:-27.25pt;margin-top:31.3pt;width:22.9pt;height:12.4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E1gxC8gEAAMoDAAAOAAAAAAAAAAAAAAAAAC4CAABkcnMv&#13;&#10;ZTJvRG9jLnhtbFBLAQItABQABgAIAAAAIQCWXYXM3gAAAA0BAAAPAAAAAAAAAAAAAAAAAEwEAABk&#13;&#10;cnMvZG93bnJldi54bWxQSwUGAAAAAAQABADzAAAAVwUAAAAA&#13;&#10;" filled="f" stroked="f" strokeweight=".25pt">
              <v:textbox inset="1pt,1pt,1pt,1pt">
                <w:txbxContent>
                  <w:p w14:paraId="17735713" w14:textId="77777777" w:rsidR="00B8138D" w:rsidRDefault="00B8138D"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B8138D" w:rsidRDefault="00B8138D"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77777777" w:rsidR="00B8138D" w:rsidRPr="009645F5" w:rsidRDefault="00B8138D">
    <w:pPr>
      <w:pStyle w:val="a8"/>
      <w:rPr>
        <w:sz w:val="152"/>
        <w:szCs w:val="152"/>
      </w:rPr>
    </w:pPr>
    <w:r>
      <w:rPr>
        <w:noProof/>
        <w:lang w:eastAsia="ru-RU"/>
      </w:rPr>
      <mc:AlternateContent>
        <mc:Choice Requires="wps">
          <w:drawing>
            <wp:anchor distT="0" distB="0" distL="114300" distR="114300" simplePos="0" relativeHeight="251796480" behindDoc="0" locked="0" layoutInCell="1" allowOverlap="1" wp14:anchorId="6D021811" wp14:editId="4D567708">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9D372E8" w:rsidR="00B8138D" w:rsidRPr="009B1D7C" w:rsidRDefault="00B8138D" w:rsidP="009B1D7C">
                          <w:pPr>
                            <w:pStyle w:val="a5"/>
                            <w:jc w:val="center"/>
                            <w:rPr>
                              <w:rFonts w:ascii="Arial" w:hAnsi="Arial" w:cs="Arial"/>
                              <w:sz w:val="18"/>
                              <w:lang w:val="ru-RU"/>
                            </w:rPr>
                          </w:pPr>
                          <w:r>
                            <w:rPr>
                              <w:rFonts w:ascii="Arial" w:hAnsi="Arial" w:cs="Arial"/>
                              <w:sz w:val="18"/>
                              <w:lang w:val="ru-RU"/>
                            </w:rPr>
                            <w:t>99</w:t>
                          </w:r>
                        </w:p>
                      </w:txbxContent>
                    </wps:txbx>
                    <wps:bodyPr rot="0" vert="horz" wrap="square" lIns="12700" tIns="12700" rIns="12700" bIns="12700" anchor="t" anchorCtr="0" upright="1">
                      <a:noAutofit/>
                    </wps:bodyPr>
                  </wps:wsp>
                </a:graphicData>
              </a:graphic>
            </wp:anchor>
          </w:drawing>
        </mc:Choice>
        <mc:Fallback>
          <w:pict>
            <v:rect w14:anchorId="6D021811" id="_x0000_s1442" style="position:absolute;left:0;text-align:left;margin-left:385.25pt;margin-top:60.3pt;width:38.25pt;height:12.4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" filled="f" stroked="f" strokeweight=".25pt">
              <v:textbox inset="1pt,1pt,1pt,1pt">
                <w:txbxContent>
                  <w:p w14:paraId="735264B9" w14:textId="29D372E8" w:rsidR="00B8138D" w:rsidRPr="009B1D7C" w:rsidRDefault="00B8138D" w:rsidP="009B1D7C">
                    <w:pPr>
                      <w:pStyle w:val="a5"/>
                      <w:jc w:val="center"/>
                      <w:rPr>
                        <w:rFonts w:ascii="Arial" w:hAnsi="Arial" w:cs="Arial"/>
                        <w:sz w:val="18"/>
                        <w:lang w:val="ru-RU"/>
                      </w:rPr>
                    </w:pPr>
                    <w:r>
                      <w:rPr>
                        <w:rFonts w:ascii="Arial" w:hAnsi="Arial" w:cs="Arial"/>
                        <w:sz w:val="18"/>
                        <w:lang w:val="ru-RU"/>
                      </w:rPr>
                      <w:t>99</w:t>
                    </w:r>
                  </w:p>
                </w:txbxContent>
              </v:textbox>
            </v:rect>
          </w:pict>
        </mc:Fallback>
      </mc:AlternateContent>
    </w:r>
    <w:r>
      <w:rPr>
        <w:noProof/>
        <w:lang w:eastAsia="ru-RU"/>
      </w:rPr>
      <mc:AlternateContent>
        <mc:Choice Requires="wps">
          <w:drawing>
            <wp:anchor distT="0" distB="0" distL="114300" distR="114300" simplePos="0" relativeHeight="251782144" behindDoc="0" locked="0" layoutInCell="1" allowOverlap="1" wp14:anchorId="47F1BA0D" wp14:editId="0921545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FB08DB" id="Line 123"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783168" behindDoc="0" locked="0" layoutInCell="1" allowOverlap="1" wp14:anchorId="5DAD8C0A" wp14:editId="5EAD2655">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052298" id="Line 124" o:spid="_x0000_s1026" style="position:absolute;z-index:25178316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784192" behindDoc="0" locked="0" layoutInCell="1" allowOverlap="1" wp14:anchorId="34C7F67F" wp14:editId="33A46279">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44F6A5" id="Line 125" o:spid="_x0000_s1026" style="position:absolute;z-index:25178419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785216" behindDoc="0" locked="0" layoutInCell="1" allowOverlap="1" wp14:anchorId="4C8ECE35" wp14:editId="44627C65">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17F398" id="Line 126" o:spid="_x0000_s1026" style="position:absolute;z-index:25178521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786240" behindDoc="0" locked="0" layoutInCell="1" allowOverlap="1" wp14:anchorId="45601718" wp14:editId="114B10A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4B592C" id="Line 127" o:spid="_x0000_s1026" style="position:absolute;z-index:25178624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787264" behindDoc="0" locked="0" layoutInCell="1" allowOverlap="1" wp14:anchorId="760F9A9D" wp14:editId="07C98D1D">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8D98DE" id="Line 128" o:spid="_x0000_s1026" style="position:absolute;z-index:25178726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788288" behindDoc="0" locked="0" layoutInCell="1" allowOverlap="1" wp14:anchorId="00B8A684" wp14:editId="5A3753D8">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E89278" id="Line 129" o:spid="_x0000_s1026" style="position:absolute;z-index:25178828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789312" behindDoc="0" locked="0" layoutInCell="1" allowOverlap="1" wp14:anchorId="02EE5295" wp14:editId="17987C28">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CE7CA4" id="Line 130" o:spid="_x0000_s1026" style="position:absolute;z-index:25178931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790336" behindDoc="0" locked="0" layoutInCell="1" allowOverlap="1" wp14:anchorId="168784E2" wp14:editId="4FDFD99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88B3C5" id="Line 131" o:spid="_x0000_s1026" style="position:absolute;z-index:25179033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791360" behindDoc="0" locked="0" layoutInCell="1" allowOverlap="1" wp14:anchorId="2022B54C" wp14:editId="59AAF4CE">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43" style="position:absolute;left:0;text-align:left;margin-left:-.6pt;margin-top:31.8pt;width:28.55pt;height:12.4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YTNUf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792384" behindDoc="0" locked="0" layoutInCell="1" allowOverlap="1" wp14:anchorId="6FC1CBA1" wp14:editId="0E7E6E36">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B8138D" w:rsidRPr="000C6743" w:rsidRDefault="00B8138D"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6FC1CBA1" id="_x0000_s1444" style="position:absolute;left:0;text-align:left;margin-left:30.95pt;margin-top:31.8pt;width:66.75pt;height:12.4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i+EL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ZqXqGaN1Z71EB4Gij8AbxqkX1L0PEyl9D+3&#13;&#10;QFqK9pONnkwW4zh95wGdB+vzAKxiqFIGKQ7b23CY2K0js2m4U570WbxhH2uTNL6yOgrggUnSj8Md&#13;&#10;J/I8TlWvX3D1G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AaL4Qv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B8138D" w:rsidRPr="000C6743" w:rsidRDefault="00B8138D"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793408" behindDoc="0" locked="0" layoutInCell="1" allowOverlap="1" wp14:anchorId="41DE55E0" wp14:editId="2356CC42">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B8138D" w:rsidRPr="000C6743" w:rsidRDefault="00B8138D"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41DE55E0" id="_x0000_s1445" style="position:absolute;left:0;text-align:left;margin-left:101.4pt;margin-top:31.8pt;width:39.8pt;height:12.4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AW3mnv7wEAAMoDAAAOAAAAAAAAAAAAAAAAAC4CAABkcnMv&#13;&#10;ZTJvRG9jLnhtbFBLAQItABQABgAIAAAAIQATxycX4QAAAA4BAAAPAAAAAAAAAAAAAAAAAEkEAABk&#13;&#10;cnMvZG93bnJldi54bWxQSwUGAAAAAAQABADzAAAAVwUAAAAA&#13;&#10;" filled="f" stroked="f" strokeweight=".25pt">
              <v:textbox inset="1pt,1pt,1pt,1pt">
                <w:txbxContent>
                  <w:p w14:paraId="7528D8A0" w14:textId="77777777" w:rsidR="00B8138D" w:rsidRPr="000C6743" w:rsidRDefault="00B8138D"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794432" behindDoc="0" locked="0" layoutInCell="1" allowOverlap="1" wp14:anchorId="256DB3EE" wp14:editId="53E6D41F">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B8138D" w:rsidRPr="000C6743" w:rsidRDefault="00B8138D"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256DB3EE" id="_x0000_s1446" style="position:absolute;left:0;text-align:left;margin-left:143.45pt;margin-top:31.8pt;width:25.95pt;height:12.4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Z0mR8QEAAMo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CJnSZH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B8138D" w:rsidRPr="000C6743" w:rsidRDefault="00B8138D"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795456" behindDoc="0" locked="0" layoutInCell="1" allowOverlap="1" wp14:anchorId="1BCFA3B3" wp14:editId="5964826D">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7" style="position:absolute;left:0;text-align:left;margin-left:385.3pt;margin-top:45.7pt;width:38.25pt;height:12.4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4JL7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e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9OCS+/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797504" behindDoc="0" locked="0" layoutInCell="1" allowOverlap="1" wp14:anchorId="17A92DEA" wp14:editId="7FEC6F4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B8138D" w:rsidRPr="000C6743" w:rsidRDefault="00E50AEC"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8" style="position:absolute;left:0;text-align:left;margin-left:173.45pt;margin-top:2.95pt;width:315.35pt;height:41.25pt;z-index:251797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C0tuZ3xAQAAzQMAAA4AAAAAAAAAAAAAAAAALgIAAGRy&#13;&#10;cy9lMm9Eb2MueG1sUEsBAi0AFAAGAAgAAAAhAC7Vw63hAAAADQEAAA8AAAAAAAAAAAAAAAAASwQA&#13;&#10;AGRycy9kb3ducmV2LnhtbFBLBQYAAAAABAAEAPMAAABZBQAAAAA=&#13;&#10;" filled="f" stroked="f" strokeweight=".25pt">
              <v:textbox inset="1pt,1pt,1pt,1pt">
                <w:txbxContent>
                  <w:p w14:paraId="3DFDA086" w14:textId="3A46DBCA" w:rsidR="00B8138D" w:rsidRPr="000C6743" w:rsidRDefault="00E50AEC"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Pr>
        <w:noProof/>
        <w:lang w:eastAsia="ru-RU"/>
      </w:rPr>
      <mc:AlternateContent>
        <mc:Choice Requires="wps">
          <w:drawing>
            <wp:anchor distT="0" distB="0" distL="114300" distR="114300" simplePos="0" relativeHeight="251798528" behindDoc="0" locked="0" layoutInCell="1" allowOverlap="1" wp14:anchorId="1FF52BD7" wp14:editId="2C75F546">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6C14F5" id="Line 140" o:spid="_x0000_s1026" style="position:absolute;z-index:25179852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799552" behindDoc="0" locked="0" layoutInCell="1" allowOverlap="1" wp14:anchorId="56FB151B" wp14:editId="444F494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A3F050" id="Line 141" o:spid="_x0000_s1026" style="position:absolute;z-index:25179955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800576" behindDoc="0" locked="0" layoutInCell="1" allowOverlap="1" wp14:anchorId="463927FF" wp14:editId="30BB3A9B">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4FAF21" id="Line 142"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Pr>
        <w:noProof/>
        <w:lang w:eastAsia="ru-RU"/>
      </w:rPr>
      <mc:AlternateContent>
        <mc:Choice Requires="wps">
          <w:drawing>
            <wp:anchor distT="0" distB="0" distL="114300" distR="114300" simplePos="0" relativeHeight="251801600" behindDoc="0" locked="0" layoutInCell="1" allowOverlap="1" wp14:anchorId="7CB12044" wp14:editId="19C411EB">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DF0F5D" id="Line 143"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802624" behindDoc="0" locked="0" layoutInCell="1" allowOverlap="1" wp14:anchorId="714B508F" wp14:editId="11F0346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516421" id="Line 144" o:spid="_x0000_s1026" style="position:absolute;z-index:25180262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Pr>
        <w:noProof/>
        <w:lang w:eastAsia="ru-RU"/>
      </w:rPr>
      <mc:AlternateContent>
        <mc:Choice Requires="wpg">
          <w:drawing>
            <wp:anchor distT="0" distB="0" distL="114300" distR="114300" simplePos="0" relativeHeight="251803648" behindDoc="0" locked="0" layoutInCell="1" allowOverlap="1" wp14:anchorId="4D4BFBAE" wp14:editId="4716E03B">
              <wp:simplePos x="0" y="0"/>
              <wp:positionH relativeFrom="column">
                <wp:posOffset>-340778</wp:posOffset>
              </wp:positionH>
              <wp:positionV relativeFrom="paragraph">
                <wp:posOffset>584781</wp:posOffset>
              </wp:positionV>
              <wp:extent cx="1581479" cy="157844"/>
              <wp:effectExtent l="0" t="0" r="6350" b="0"/>
              <wp:wrapNone/>
              <wp:docPr id="2085"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86"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B8138D" w:rsidRPr="009645F5" w:rsidRDefault="00B8138D"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2087"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77777777" w:rsidR="00B8138D" w:rsidRPr="003A61C7" w:rsidRDefault="00B8138D"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wgp>
                </a:graphicData>
              </a:graphic>
            </wp:anchor>
          </w:drawing>
        </mc:Choice>
        <mc:Fallback>
          <w:pict>
            <v:group w14:anchorId="4D4BFBAE" id="_x0000_s1449" style="position:absolute;left:0;text-align:left;margin-left:-26.85pt;margin-top:46.05pt;width:124.55pt;height:12.45pt;z-index:25180364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">
              <v:rect id="Rectangle 146"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" filled="f" stroked="f" strokeweight=".25pt">
                <v:textbox inset="1pt,1pt,1pt,1pt">
                  <w:txbxContent>
                    <w:p w14:paraId="23FB9E02" w14:textId="77777777" w:rsidR="00B8138D" w:rsidRPr="009645F5" w:rsidRDefault="00B8138D"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451"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" filled="f" stroked="f" strokeweight=".25pt">
                <v:textbox inset="1pt,1pt,1pt,1pt">
                  <w:txbxContent>
                    <w:p w14:paraId="46BCFFA0" w14:textId="77777777" w:rsidR="00B8138D" w:rsidRPr="003A61C7" w:rsidRDefault="00B8138D"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w:pict>
        </mc:Fallback>
      </mc:AlternateContent>
    </w:r>
    <w:r>
      <w:rPr>
        <w:noProof/>
        <w:lang w:eastAsia="ru-RU"/>
      </w:rPr>
      <mc:AlternateContent>
        <mc:Choice Requires="wpg">
          <w:drawing>
            <wp:anchor distT="0" distB="0" distL="114300" distR="114300" simplePos="0" relativeHeight="251804672" behindDoc="0" locked="0" layoutInCell="1" allowOverlap="1" wp14:anchorId="4FADD57E" wp14:editId="53A51398">
              <wp:simplePos x="0" y="0"/>
              <wp:positionH relativeFrom="column">
                <wp:posOffset>-340778</wp:posOffset>
              </wp:positionH>
              <wp:positionV relativeFrom="paragraph">
                <wp:posOffset>761465</wp:posOffset>
              </wp:positionV>
              <wp:extent cx="1581479" cy="157335"/>
              <wp:effectExtent l="0" t="0" r="6350" b="0"/>
              <wp:wrapNone/>
              <wp:docPr id="2088"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89"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B8138D" w:rsidRDefault="00B8138D"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90"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77777777" w:rsidR="00B8138D" w:rsidRDefault="00B8138D" w:rsidP="00403BE8">
                            <w:pPr>
                              <w:ind w:firstLine="0"/>
                              <w:rPr>
                                <w:rFonts w:ascii="Arial" w:hAnsi="Arial" w:cs="Arial"/>
                                <w:i/>
                                <w:sz w:val="17"/>
                                <w:szCs w:val="17"/>
                              </w:rPr>
                            </w:pPr>
                            <w:r w:rsidRPr="00B2466B">
                              <w:rPr>
                                <w:rFonts w:ascii="Arial" w:hAnsi="Arial" w:cs="Arial"/>
                                <w:i/>
                                <w:sz w:val="17"/>
                                <w:szCs w:val="17"/>
                              </w:rPr>
                              <w:t>Кaбaлянц П.С.</w:t>
                            </w:r>
                          </w:p>
                          <w:p w14:paraId="2395769B" w14:textId="77777777" w:rsidR="00B8138D" w:rsidRPr="00B2466B" w:rsidRDefault="00B8138D" w:rsidP="00403BE8">
                            <w:pPr>
                              <w:ind w:firstLine="0"/>
                              <w:rPr>
                                <w:rFonts w:ascii="Arial" w:hAnsi="Arial" w:cs="Arial"/>
                                <w:i/>
                                <w:sz w:val="17"/>
                                <w:szCs w:val="17"/>
                              </w:rPr>
                            </w:pPr>
                          </w:p>
                        </w:txbxContent>
                      </wps:txbx>
                      <wps:bodyPr rot="0" vert="horz" wrap="square" lIns="12700" tIns="12700" rIns="12700" bIns="12700" anchor="t" anchorCtr="0" upright="1">
                        <a:noAutofit/>
                      </wps:bodyPr>
                    </wps:wsp>
                  </wpg:wgp>
                </a:graphicData>
              </a:graphic>
            </wp:anchor>
          </w:drawing>
        </mc:Choice>
        <mc:Fallback>
          <w:pict>
            <v:group w14:anchorId="4FADD57E" id="_x0000_s1452" style="position:absolute;left:0;text-align:left;margin-left:-26.85pt;margin-top:59.95pt;width:124.55pt;height:12.4pt;z-index:2518046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">
              <v:rect id="Rectangle 149" o:spid="_x0000_s145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TdtN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iobA3PS+kOyN0DAAD//wMAUEsBAi0AFAAGAAgAAAAhANvh9svuAAAAhQEAABMAAAAAAAAA&#13;&#10;AAAAAAAAAAAAAFtDb250ZW50X1R5cGVzXS54bWxQSwECLQAUAAYACAAAACEAWvQsW78AAAAVAQAA&#13;&#10;CwAAAAAAAAAAAAAAAAAfAQAAX3JlbHMvLnJlbHNQSwECLQAUAAYACAAAACEA8U3bTcYAAADiAAAA&#13;&#10;DwAAAAAAAAAAAAAAAAAHAgAAZHJzL2Rvd25yZXYueG1sUEsFBgAAAAADAAMAtwAAAPoCAAAAAA==&#13;&#10;" filled="f" stroked="f" strokeweight=".25pt">
                <v:textbox inset="1pt,1pt,1pt,1pt">
                  <w:txbxContent>
                    <w:p w14:paraId="4468DDEF" w14:textId="77777777" w:rsidR="00B8138D" w:rsidRDefault="00B8138D"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5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" filled="f" stroked="f" strokeweight=".25pt">
                <v:textbox inset="1pt,1pt,1pt,1pt">
                  <w:txbxContent>
                    <w:p w14:paraId="3A748816" w14:textId="77777777" w:rsidR="00B8138D" w:rsidRDefault="00B8138D" w:rsidP="00403BE8">
                      <w:pPr>
                        <w:ind w:firstLine="0"/>
                        <w:rPr>
                          <w:rFonts w:ascii="Arial" w:hAnsi="Arial" w:cs="Arial"/>
                          <w:i/>
                          <w:sz w:val="17"/>
                          <w:szCs w:val="17"/>
                        </w:rPr>
                      </w:pPr>
                      <w:r w:rsidRPr="00B2466B">
                        <w:rPr>
                          <w:rFonts w:ascii="Arial" w:hAnsi="Arial" w:cs="Arial"/>
                          <w:i/>
                          <w:sz w:val="17"/>
                          <w:szCs w:val="17"/>
                        </w:rPr>
                        <w:t>Кaбaлянц П.С.</w:t>
                      </w:r>
                    </w:p>
                    <w:p w14:paraId="2395769B" w14:textId="77777777" w:rsidR="00B8138D" w:rsidRPr="00B2466B" w:rsidRDefault="00B8138D" w:rsidP="00403BE8">
                      <w:pPr>
                        <w:ind w:firstLine="0"/>
                        <w:rPr>
                          <w:rFonts w:ascii="Arial" w:hAnsi="Arial" w:cs="Arial"/>
                          <w:i/>
                          <w:sz w:val="17"/>
                          <w:szCs w:val="17"/>
                        </w:rPr>
                      </w:pPr>
                    </w:p>
                  </w:txbxContent>
                </v:textbox>
              </v:rect>
            </v:group>
          </w:pict>
        </mc:Fallback>
      </mc:AlternateContent>
    </w:r>
    <w:r>
      <w:rPr>
        <w:noProof/>
        <w:lang w:eastAsia="ru-RU"/>
      </w:rPr>
      <mc:AlternateContent>
        <mc:Choice Requires="wpg">
          <w:drawing>
            <wp:anchor distT="0" distB="0" distL="114300" distR="114300" simplePos="0" relativeHeight="251805696" behindDoc="0" locked="0" layoutInCell="1" allowOverlap="1" wp14:anchorId="7FE4D9C4" wp14:editId="7EED9817">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B8138D" w:rsidRPr="009645F5" w:rsidRDefault="00B8138D"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B8138D" w:rsidRPr="000C6743" w:rsidRDefault="00B8138D"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55" style="position:absolute;left:0;text-align:left;margin-left:-26.85pt;margin-top:74.2pt;width:124.55pt;height:12.4pt;z-index:2518056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">
              <v:rect id="Rectangle 152" o:spid="_x0000_s145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B8138D" w:rsidRPr="009645F5" w:rsidRDefault="00B8138D"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5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B8138D" w:rsidRPr="000C6743" w:rsidRDefault="00B8138D"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806720" behindDoc="0" locked="0" layoutInCell="1" allowOverlap="1" wp14:anchorId="0B5B7610" wp14:editId="7BF09D71">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415EDC32" w14:textId="77777777" w:rsidR="00B8138D" w:rsidRPr="00403BE8" w:rsidRDefault="00B8138D"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58" style="position:absolute;left:0;text-align:left;margin-left:-26.85pt;margin-top:88pt;width:124.55pt;height:12.45pt;z-index:2518067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INFDk59&#13;&#10;AgAAXwcAAA4AAAAAAAAAAAAAAAAALgIAAGRycy9lMm9Eb2MueG1sUEsBAi0AFAAGAAgAAAAhAC3h&#13;&#10;gNriAAAAEAEAAA8AAAAAAAAAAAAAAAAA1wQAAGRycy9kb3ducmV2LnhtbFBLBQYAAAAABAAEAPMA&#13;&#10;AADmBQAAAAA=&#13;&#10;">
              <v:rect id="Rectangle 155" o:spid="_x0000_s145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6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415EDC32" w14:textId="77777777" w:rsidR="00B8138D" w:rsidRPr="00403BE8" w:rsidRDefault="00B8138D"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807744" behindDoc="0" locked="0" layoutInCell="1" allowOverlap="1" wp14:anchorId="2A28ED2F" wp14:editId="58D4F840">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2A28ED2F" id="_x0000_s1461" style="position:absolute;left:0;text-align:left;margin-left:-26.85pt;margin-top:101.9pt;width:124.55pt;height:12.4pt;z-index:2518077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">
              <v:rect id="Rectangle 158" o:spid="_x0000_s146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6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808768" behindDoc="0" locked="0" layoutInCell="1" allowOverlap="1" wp14:anchorId="05F01321" wp14:editId="7D44A75B">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7EE9FA" id="Line 160"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809792" behindDoc="0" locked="0" layoutInCell="1" allowOverlap="1" wp14:anchorId="22215333" wp14:editId="4DD554C7">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77777777" w:rsidR="00B8138D" w:rsidRPr="00324CD6" w:rsidRDefault="00B8138D"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anchor>
          </w:drawing>
        </mc:Choice>
        <mc:Fallback>
          <w:pict>
            <v:rect w14:anchorId="22215333" id="_x0000_s1464" style="position:absolute;left:0;text-align:left;margin-left:174.15pt;margin-top:47.95pt;width:163.2pt;height:64.5pt;z-index:251809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OSce97wEAAM0DAAAOAAAAAAAAAAAAAAAAAC4CAABkcnMv&#13;&#10;ZTJvRG9jLnhtbFBLAQItABQABgAIAAAAIQCX74/X4QAAAA8BAAAPAAAAAAAAAAAAAAAAAEkEAABk&#13;&#10;cnMvZG93bnJldi54bWxQSwUGAAAAAAQABADzAAAAVwUAAAAA&#13;&#10;" filled="f" stroked="f" strokeweight=".25pt">
              <v:textbox inset="1pt,1pt,1pt,1pt">
                <w:txbxContent>
                  <w:p w14:paraId="79715DDF" w14:textId="77777777" w:rsidR="00B8138D" w:rsidRPr="00324CD6" w:rsidRDefault="00B8138D"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810816" behindDoc="0" locked="0" layoutInCell="1" allowOverlap="1" wp14:anchorId="4CF47860" wp14:editId="0C2246EA">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A1752A" id="Line 162"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811840" behindDoc="0" locked="0" layoutInCell="1" allowOverlap="1" wp14:anchorId="70AA34B3" wp14:editId="1A0732B6">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736FF4" id="Line 163"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812864" behindDoc="0" locked="0" layoutInCell="1" allowOverlap="1" wp14:anchorId="4AD7F056" wp14:editId="21313055">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D6BE2B" id="Line 164"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813888" behindDoc="0" locked="0" layoutInCell="1" allowOverlap="1" wp14:anchorId="06BCDE96" wp14:editId="7717F9E7">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B8138D" w:rsidRDefault="00B8138D"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65" style="position:absolute;left:0;text-align:left;margin-left:342.95pt;margin-top:45.7pt;width:38.25pt;height:12.4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oF5Kl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B8138D" w:rsidRDefault="00B8138D"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814912" behindDoc="0" locked="0" layoutInCell="1" allowOverlap="1" wp14:anchorId="0D6730CB" wp14:editId="6DDB08A1">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66" style="position:absolute;left:0;text-align:left;margin-left:428.05pt;margin-top:45.7pt;width:60.3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GqHdLO8BAADKAwAADgAAAAAAAAAAAAAAAAAuAgAAZHJz&#13;&#10;L2Uyb0RvYy54bWxQSwECLQAUAAYACAAAACEAYaQoc+IAAAAPAQAADwAAAAAAAAAAAAAAAABJBAAA&#13;&#10;ZHJzL2Rvd25yZXYueG1sUEsFBgAAAAAEAAQA8wAAAFgFAAAAAA==&#13;&#10;" filled="f" stroked="f" strokeweight=".25pt">
              <v:textbox inset="1pt,1pt,1pt,1pt">
                <w:txbxContent>
                  <w:p w14:paraId="0A8F51CD"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815936" behindDoc="0" locked="0" layoutInCell="1" allowOverlap="1" wp14:anchorId="6521ABA0" wp14:editId="06E6F01E">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77777777" w:rsidR="00B8138D" w:rsidRPr="00403731" w:rsidRDefault="00B8138D"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a:graphicData>
              </a:graphic>
            </wp:anchor>
          </w:drawing>
        </mc:Choice>
        <mc:Fallback>
          <w:pict>
            <v:rect w14:anchorId="6521ABA0" id="_x0000_s1467" style="position:absolute;left:0;text-align:left;margin-left:428.4pt;margin-top:59.9pt;width:60.3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A6cB6U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77777777" w:rsidR="00B8138D" w:rsidRPr="00403731" w:rsidRDefault="00B8138D" w:rsidP="00040C69">
                    <w:pPr>
                      <w:pStyle w:val="a5"/>
                      <w:jc w:val="center"/>
                      <w:rPr>
                        <w:rFonts w:ascii="Arial" w:hAnsi="Arial" w:cs="Arial"/>
                        <w:sz w:val="20"/>
                        <w:lang w:val="ru-RU"/>
                      </w:rPr>
                    </w:pPr>
                    <w:r>
                      <w:rPr>
                        <w:rFonts w:ascii="Arial" w:hAnsi="Arial" w:cs="Arial"/>
                        <w:sz w:val="20"/>
                        <w:lang w:val="ru-RU"/>
                      </w:rPr>
                      <w:t>133</w:t>
                    </w:r>
                  </w:p>
                </w:txbxContent>
              </v:textbox>
            </v:rect>
          </w:pict>
        </mc:Fallback>
      </mc:AlternateContent>
    </w:r>
    <w:r>
      <w:rPr>
        <w:noProof/>
        <w:lang w:eastAsia="ru-RU"/>
      </w:rPr>
      <mc:AlternateContent>
        <mc:Choice Requires="wps">
          <w:drawing>
            <wp:anchor distT="0" distB="0" distL="114300" distR="114300" simplePos="0" relativeHeight="251816960" behindDoc="0" locked="0" layoutInCell="1" allowOverlap="1" wp14:anchorId="4B97A598" wp14:editId="64966A77">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892249" id="Line 168" o:spid="_x0000_s1026" style="position:absolute;z-index:25181696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817984" behindDoc="0" locked="0" layoutInCell="1" allowOverlap="1" wp14:anchorId="2A9CFD10" wp14:editId="797F4094">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364D1C" id="Line 169" o:spid="_x0000_s1026" style="position:absolute;z-index:25181798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819008" behindDoc="0" locked="0" layoutInCell="1" allowOverlap="1" wp14:anchorId="4FC81ADA" wp14:editId="21DD5671">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77777777" w:rsidR="00B8138D" w:rsidRPr="000C6743" w:rsidRDefault="00B8138D"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anchor>
          </w:drawing>
        </mc:Choice>
        <mc:Fallback>
          <w:pict>
            <v:rect w14:anchorId="4FC81ADA" id="_x0000_s1468" style="position:absolute;left:0;text-align:left;margin-left:342.95pt;margin-top:74.85pt;width:145.5pt;height:38.8pt;z-index:251819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Ag2CWm8QEAAM0DAAAOAAAAAAAAAAAAAAAAAC4CAABk&#13;&#10;cnMvZTJvRG9jLnhtbFBLAQItABQABgAIAAAAIQADvNXj4gAAABABAAAPAAAAAAAAAAAAAAAAAEsE&#13;&#10;AABkcnMvZG93bnJldi54bWxQSwUGAAAAAAQABADzAAAAWgUAAAAA&#13;&#10;" filled="f" stroked="f" strokeweight=".25pt">
              <v:textbox inset="1pt,1pt,1pt,1pt">
                <w:txbxContent>
                  <w:p w14:paraId="632624BC" w14:textId="77777777" w:rsidR="00B8138D" w:rsidRPr="000C6743" w:rsidRDefault="00B8138D"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Pr>
        <w:noProof/>
        <w:lang w:eastAsia="ru-RU"/>
      </w:rPr>
      <mc:AlternateContent>
        <mc:Choice Requires="wps">
          <w:drawing>
            <wp:anchor distT="0" distB="0" distL="114300" distR="114300" simplePos="0" relativeHeight="251820032" behindDoc="0" locked="0" layoutInCell="1" allowOverlap="1" wp14:anchorId="01B2454D" wp14:editId="4349FD73">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B8138D" w:rsidRDefault="00B8138D"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69" style="position:absolute;left:0;text-align:left;margin-left:-27.25pt;margin-top:31.3pt;width:22.9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fW7US7wEAAMoDAAAOAAAAAAAAAAAAAAAAAC4CAABkcnMvZTJv&#13;&#10;RG9jLnhtbFBLAQItABQABgAIAAAAIQCWXYXM3gAAAA0BAAAPAAAAAAAAAAAAAAAAAEkEAABkcnMv&#13;&#10;ZG93bnJldi54bWxQSwUGAAAAAAQABADzAAAAVAUAAAAA&#13;&#10;" filled="f" stroked="f" strokeweight=".25pt">
              <v:textbox inset="1pt,1pt,1pt,1pt">
                <w:txbxContent>
                  <w:p w14:paraId="6E2419B8" w14:textId="77777777" w:rsidR="00B8138D" w:rsidRDefault="00B8138D"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7777777" w:rsidR="00B8138D" w:rsidRPr="009645F5" w:rsidRDefault="00B8138D">
    <w:pPr>
      <w:pStyle w:val="a8"/>
      <w:rPr>
        <w:sz w:val="152"/>
        <w:szCs w:val="152"/>
      </w:rPr>
    </w:pPr>
    <w:r>
      <w:rPr>
        <w:noProof/>
        <w:lang w:eastAsia="ru-RU"/>
      </w:rPr>
      <mc:AlternateContent>
        <mc:Choice Requires="wps">
          <w:drawing>
            <wp:anchor distT="0" distB="0" distL="114300" distR="114300" simplePos="0" relativeHeight="251836416" behindDoc="0" locked="0" layoutInCell="1" allowOverlap="1" wp14:anchorId="6FED02E5" wp14:editId="237E2BAB">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075D21E8" w:rsidR="00B8138D" w:rsidRPr="009B1D7C" w:rsidRDefault="00B8138D" w:rsidP="009B1D7C">
                          <w:pPr>
                            <w:pStyle w:val="a5"/>
                            <w:jc w:val="center"/>
                            <w:rPr>
                              <w:rFonts w:ascii="Arial" w:hAnsi="Arial" w:cs="Arial"/>
                              <w:sz w:val="18"/>
                              <w:lang w:val="ru-RU"/>
                            </w:rPr>
                          </w:pPr>
                          <w:r>
                            <w:rPr>
                              <w:rFonts w:ascii="Arial" w:hAnsi="Arial" w:cs="Arial"/>
                              <w:sz w:val="18"/>
                              <w:lang w:val="ru-RU"/>
                            </w:rPr>
                            <w:t>104</w:t>
                          </w:r>
                        </w:p>
                      </w:txbxContent>
                    </wps:txbx>
                    <wps:bodyPr rot="0" vert="horz" wrap="square" lIns="12700" tIns="12700" rIns="12700" bIns="12700" anchor="t" anchorCtr="0" upright="1">
                      <a:noAutofit/>
                    </wps:bodyPr>
                  </wps:wsp>
                </a:graphicData>
              </a:graphic>
            </wp:anchor>
          </w:drawing>
        </mc:Choice>
        <mc:Fallback>
          <w:pict>
            <v:rect w14:anchorId="6FED02E5" id="_x0000_s1490" style="position:absolute;left:0;text-align:left;margin-left:385.25pt;margin-top:60.3pt;width:38.25pt;height:12.4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JzO5mLyAQAAygMAAA4AAAAAAAAAAAAAAAAALgIAAGRy&#13;&#10;cy9lMm9Eb2MueG1sUEsBAi0AFAAGAAgAAAAhAKw9dXfgAAAAEAEAAA8AAAAAAAAAAAAAAAAATAQA&#13;&#10;AGRycy9kb3ducmV2LnhtbFBLBQYAAAAABAAEAPMAAABZBQAAAAA=&#13;&#10;" filled="f" stroked="f" strokeweight=".25pt">
              <v:textbox inset="1pt,1pt,1pt,1pt">
                <w:txbxContent>
                  <w:p w14:paraId="3BF0A933" w14:textId="075D21E8" w:rsidR="00B8138D" w:rsidRPr="009B1D7C" w:rsidRDefault="00B8138D" w:rsidP="009B1D7C">
                    <w:pPr>
                      <w:pStyle w:val="a5"/>
                      <w:jc w:val="center"/>
                      <w:rPr>
                        <w:rFonts w:ascii="Arial" w:hAnsi="Arial" w:cs="Arial"/>
                        <w:sz w:val="18"/>
                        <w:lang w:val="ru-RU"/>
                      </w:rPr>
                    </w:pPr>
                    <w:r>
                      <w:rPr>
                        <w:rFonts w:ascii="Arial" w:hAnsi="Arial" w:cs="Arial"/>
                        <w:sz w:val="18"/>
                        <w:lang w:val="ru-RU"/>
                      </w:rPr>
                      <w:t>104</w:t>
                    </w:r>
                  </w:p>
                </w:txbxContent>
              </v:textbox>
            </v:rect>
          </w:pict>
        </mc:Fallback>
      </mc:AlternateContent>
    </w:r>
    <w:r>
      <w:rPr>
        <w:noProof/>
        <w:lang w:eastAsia="ru-RU"/>
      </w:rPr>
      <mc:AlternateContent>
        <mc:Choice Requires="wps">
          <w:drawing>
            <wp:anchor distT="0" distB="0" distL="114300" distR="114300" simplePos="0" relativeHeight="251822080" behindDoc="0" locked="0" layoutInCell="1" allowOverlap="1" wp14:anchorId="5BCBC8E3" wp14:editId="3A5E0481">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B5C9A2" id="Line 123"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823104" behindDoc="0" locked="0" layoutInCell="1" allowOverlap="1" wp14:anchorId="2F649CDE" wp14:editId="43DFAA58">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4F3A39" id="Line 124"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824128" behindDoc="0" locked="0" layoutInCell="1" allowOverlap="1" wp14:anchorId="35032922" wp14:editId="7696D7DE">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E964C5" id="Line 125"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825152" behindDoc="0" locked="0" layoutInCell="1" allowOverlap="1" wp14:anchorId="268A415F" wp14:editId="13E4610D">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196920" id="Line 126"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826176" behindDoc="0" locked="0" layoutInCell="1" allowOverlap="1" wp14:anchorId="495B3C6C" wp14:editId="3B6BFDE0">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BE117D" id="Line 127"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827200" behindDoc="0" locked="0" layoutInCell="1" allowOverlap="1" wp14:anchorId="7E586F1E" wp14:editId="38F73F29">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F84989" id="Line 128" o:spid="_x0000_s1026" style="position:absolute;z-index:25182720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828224" behindDoc="0" locked="0" layoutInCell="1" allowOverlap="1" wp14:anchorId="59B329A7" wp14:editId="003ED7FF">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E6AB8F" id="Line 129" o:spid="_x0000_s1026" style="position:absolute;z-index:25182822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829248" behindDoc="0" locked="0" layoutInCell="1" allowOverlap="1" wp14:anchorId="64A214E6" wp14:editId="05F10BC9">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97F4C9" id="Line 130" o:spid="_x0000_s1026" style="position:absolute;z-index:25182924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830272" behindDoc="0" locked="0" layoutInCell="1" allowOverlap="1" wp14:anchorId="1EB8F76B" wp14:editId="0B5DCFB4">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B6824B" id="Line 131" o:spid="_x0000_s1026" style="position:absolute;z-index:25183027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831296" behindDoc="0" locked="0" layoutInCell="1" allowOverlap="1" wp14:anchorId="32181FB3" wp14:editId="28F5D849">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91" style="position:absolute;left:0;text-align:left;margin-left:-.6pt;margin-top:31.8pt;width:28.5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o+08Q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" filled="f" stroked="f" strokeweight=".25pt">
              <v:textbox inset="1pt,1pt,1pt,1pt">
                <w:txbxContent>
                  <w:p w14:paraId="1A97EADD"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F019FB2" wp14:editId="7A773C66">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B8138D" w:rsidRPr="000C6743" w:rsidRDefault="00B8138D"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1F019FB2" id="_x0000_s1492" style="position:absolute;left:0;text-align:left;margin-left:30.95pt;margin-top:31.8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lSSa8AEAAMo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zpUkmvABAADKAwAADgAAAAAAAAAAAAAAAAAuAgAAZHJzL2Uy&#13;&#10;b0RvYy54bWxQSwECLQAUAAYACAAAACEA3c0We94AAAANAQAADwAAAAAAAAAAAAAAAABKBAAAZHJz&#13;&#10;L2Rvd25yZXYueG1sUEsFBgAAAAAEAAQA8wAAAFUFAAAAAA==&#13;&#10;" filled="f" stroked="f" strokeweight=".25pt">
              <v:textbox inset="1pt,1pt,1pt,1pt">
                <w:txbxContent>
                  <w:p w14:paraId="6695D4BE" w14:textId="77777777" w:rsidR="00B8138D" w:rsidRPr="000C6743" w:rsidRDefault="00B8138D"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833344" behindDoc="0" locked="0" layoutInCell="1" allowOverlap="1" wp14:anchorId="7F9327DB" wp14:editId="4B550F60">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B8138D" w:rsidRPr="000C6743" w:rsidRDefault="00B8138D"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7F9327DB" id="_x0000_s1493" style="position:absolute;left:0;text-align:left;margin-left:101.4pt;margin-top:31.8pt;width:39.8pt;height:12.4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fWzd8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B8138D" w:rsidRPr="000C6743" w:rsidRDefault="00B8138D"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834368" behindDoc="0" locked="0" layoutInCell="1" allowOverlap="1" wp14:anchorId="2C5DD6DD" wp14:editId="193BB0EA">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B8138D" w:rsidRPr="000C6743" w:rsidRDefault="00B8138D"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2C5DD6DD" id="_x0000_s1494" style="position:absolute;left:0;text-align:left;margin-left:143.45pt;margin-top:31.8pt;width:25.95pt;height:12.4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sZ1+o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B8138D" w:rsidRPr="000C6743" w:rsidRDefault="00B8138D"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835392" behindDoc="0" locked="0" layoutInCell="1" allowOverlap="1" wp14:anchorId="14D254B4" wp14:editId="21FECF16">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95" style="position:absolute;left:0;text-align:left;margin-left:385.3pt;margin-top:45.7pt;width:38.25pt;height:12.4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5TSjF8QEAAMoDAAAOAAAAAAAAAAAAAAAAAC4CAABk&#13;&#10;cnMvZTJvRG9jLnhtbFBLAQItABQABgAIAAAAIQBL364F4gAAAA8BAAAPAAAAAAAAAAAAAAAAAEsE&#13;&#10;AABkcnMvZG93bnJldi54bWxQSwUGAAAAAAQABADzAAAAWgUAAAAA&#13;&#10;" filled="f" stroked="f" strokeweight=".25pt">
              <v:textbox inset="1pt,1pt,1pt,1pt">
                <w:txbxContent>
                  <w:p w14:paraId="1DECAA1C"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837440" behindDoc="0" locked="0" layoutInCell="1" allowOverlap="1" wp14:anchorId="2C35C491" wp14:editId="475B3CCF">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2F966290" w:rsidR="00B8138D" w:rsidRPr="000C6743" w:rsidRDefault="00E50AEC" w:rsidP="00701922">
                          <w:pPr>
                            <w:jc w:val="center"/>
                            <w:rPr>
                              <w:rFonts w:ascii="Arial" w:hAnsi="Arial" w:cs="Arial"/>
                              <w:i/>
                              <w:sz w:val="20"/>
                              <w:szCs w:val="20"/>
                              <w:lang w:val="en-US"/>
                            </w:rPr>
                          </w:pPr>
                          <w:r>
                            <w:rPr>
                              <w:rFonts w:ascii="Arial" w:hAnsi="Arial" w:cs="Arial"/>
                              <w:i/>
                              <w:sz w:val="20"/>
                              <w:szCs w:val="20"/>
                            </w:rPr>
                            <w:t>ПРИЛОЖЕНИЕ А</w:t>
                          </w:r>
                        </w:p>
                      </w:txbxContent>
                    </wps:txbx>
                    <wps:bodyPr rot="0" vert="horz" wrap="square" lIns="12700" tIns="12700" rIns="12700" bIns="12700" anchor="ctr" anchorCtr="0" upright="1">
                      <a:noAutofit/>
                    </wps:bodyPr>
                  </wps:wsp>
                </a:graphicData>
              </a:graphic>
            </wp:anchor>
          </w:drawing>
        </mc:Choice>
        <mc:Fallback>
          <w:pict>
            <v:rect w14:anchorId="2C35C491" id="_x0000_s1496" style="position:absolute;left:0;text-align:left;margin-left:173.45pt;margin-top:2.95pt;width:315.35pt;height:41.2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Zi7K/fMBAADNAwAADgAAAAAAAAAAAAAAAAAuAgAA&#13;&#10;ZHJzL2Uyb0RvYy54bWxQSwECLQAUAAYACAAAACEALtXDreEAAAANAQAADwAAAAAAAAAAAAAAAABN&#13;&#10;BAAAZHJzL2Rvd25yZXYueG1sUEsFBgAAAAAEAAQA8wAAAFsFAAAAAA==&#13;&#10;" filled="f" stroked="f" strokeweight=".25pt">
              <v:textbox inset="1pt,1pt,1pt,1pt">
                <w:txbxContent>
                  <w:p w14:paraId="00E5199E" w14:textId="2F966290" w:rsidR="00B8138D" w:rsidRPr="000C6743" w:rsidRDefault="00E50AEC" w:rsidP="00701922">
                    <w:pPr>
                      <w:jc w:val="center"/>
                      <w:rPr>
                        <w:rFonts w:ascii="Arial" w:hAnsi="Arial" w:cs="Arial"/>
                        <w:i/>
                        <w:sz w:val="20"/>
                        <w:szCs w:val="20"/>
                        <w:lang w:val="en-US"/>
                      </w:rPr>
                    </w:pPr>
                    <w:r>
                      <w:rPr>
                        <w:rFonts w:ascii="Arial" w:hAnsi="Arial" w:cs="Arial"/>
                        <w:i/>
                        <w:sz w:val="20"/>
                        <w:szCs w:val="20"/>
                      </w:rPr>
                      <w:t>ПРИЛОЖЕНИЕ А</w:t>
                    </w:r>
                  </w:p>
                </w:txbxContent>
              </v:textbox>
            </v:rect>
          </w:pict>
        </mc:Fallback>
      </mc:AlternateContent>
    </w:r>
    <w:r>
      <w:rPr>
        <w:noProof/>
        <w:lang w:eastAsia="ru-RU"/>
      </w:rPr>
      <mc:AlternateContent>
        <mc:Choice Requires="wps">
          <w:drawing>
            <wp:anchor distT="0" distB="0" distL="114300" distR="114300" simplePos="0" relativeHeight="251838464" behindDoc="0" locked="0" layoutInCell="1" allowOverlap="1" wp14:anchorId="3C4B64DC" wp14:editId="1238A56C">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A64787" id="Line 140"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839488" behindDoc="0" locked="0" layoutInCell="1" allowOverlap="1" wp14:anchorId="61FA711B" wp14:editId="222EDA02">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78613A" id="Line 141"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840512" behindDoc="0" locked="0" layoutInCell="1" allowOverlap="1" wp14:anchorId="19ABFE8D" wp14:editId="7A6E33EC">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CF94E1" id="Line 142"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841536" behindDoc="0" locked="0" layoutInCell="1" allowOverlap="1" wp14:anchorId="20437929" wp14:editId="70CAE396">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D20DBA" id="Line 143" o:spid="_x0000_s1026" style="position:absolute;z-index:25184153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842560" behindDoc="0" locked="0" layoutInCell="1" allowOverlap="1" wp14:anchorId="2980851E" wp14:editId="3289DF43">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E61E06" id="Line 144" o:spid="_x0000_s1026" style="position:absolute;z-index:25184256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Pr>
        <w:noProof/>
        <w:lang w:eastAsia="ru-RU"/>
      </w:rPr>
      <mc:AlternateContent>
        <mc:Choice Requires="wpg">
          <w:drawing>
            <wp:anchor distT="0" distB="0" distL="114300" distR="114300" simplePos="0" relativeHeight="251843584" behindDoc="0" locked="0" layoutInCell="1" allowOverlap="1" wp14:anchorId="326C79B3" wp14:editId="6E46EB39">
              <wp:simplePos x="0" y="0"/>
              <wp:positionH relativeFrom="column">
                <wp:posOffset>-340778</wp:posOffset>
              </wp:positionH>
              <wp:positionV relativeFrom="paragraph">
                <wp:posOffset>584781</wp:posOffset>
              </wp:positionV>
              <wp:extent cx="1581479" cy="157844"/>
              <wp:effectExtent l="0" t="0" r="6350" b="0"/>
              <wp:wrapNone/>
              <wp:docPr id="9582"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8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B8138D" w:rsidRPr="009645F5" w:rsidRDefault="00B8138D"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584"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7777777" w:rsidR="00B8138D" w:rsidRPr="003A61C7" w:rsidRDefault="00B8138D"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wgp>
                </a:graphicData>
              </a:graphic>
            </wp:anchor>
          </w:drawing>
        </mc:Choice>
        <mc:Fallback>
          <w:pict>
            <v:group w14:anchorId="326C79B3" id="_x0000_s1497" style="position:absolute;left:0;text-align:left;margin-left:-26.85pt;margin-top:46.05pt;width:124.55pt;height:12.45pt;z-index:25184358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">
              <v:rect id="Rectangle 146" o:spid="_x0000_s14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" filled="f" stroked="f" strokeweight=".25pt">
                <v:textbox inset="1pt,1pt,1pt,1pt">
                  <w:txbxContent>
                    <w:p w14:paraId="5D1A571D" w14:textId="77777777" w:rsidR="00B8138D" w:rsidRPr="009645F5" w:rsidRDefault="00B8138D"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499"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" filled="f" stroked="f" strokeweight=".25pt">
                <v:textbox inset="1pt,1pt,1pt,1pt">
                  <w:txbxContent>
                    <w:p w14:paraId="75D48955" w14:textId="77777777" w:rsidR="00B8138D" w:rsidRPr="003A61C7" w:rsidRDefault="00B8138D"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w:pict>
        </mc:Fallback>
      </mc:AlternateContent>
    </w:r>
    <w:r>
      <w:rPr>
        <w:noProof/>
        <w:lang w:eastAsia="ru-RU"/>
      </w:rPr>
      <mc:AlternateContent>
        <mc:Choice Requires="wpg">
          <w:drawing>
            <wp:anchor distT="0" distB="0" distL="114300" distR="114300" simplePos="0" relativeHeight="251844608" behindDoc="0" locked="0" layoutInCell="1" allowOverlap="1" wp14:anchorId="50910875" wp14:editId="31BADA66">
              <wp:simplePos x="0" y="0"/>
              <wp:positionH relativeFrom="column">
                <wp:posOffset>-340778</wp:posOffset>
              </wp:positionH>
              <wp:positionV relativeFrom="paragraph">
                <wp:posOffset>761465</wp:posOffset>
              </wp:positionV>
              <wp:extent cx="1581479" cy="157335"/>
              <wp:effectExtent l="0" t="0" r="6350" b="0"/>
              <wp:wrapNone/>
              <wp:docPr id="9585"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6"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B8138D" w:rsidRDefault="00B8138D"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587"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77777777" w:rsidR="00B8138D" w:rsidRDefault="00B8138D" w:rsidP="00403BE8">
                            <w:pPr>
                              <w:ind w:firstLine="0"/>
                              <w:rPr>
                                <w:rFonts w:ascii="Arial" w:hAnsi="Arial" w:cs="Arial"/>
                                <w:i/>
                                <w:sz w:val="17"/>
                                <w:szCs w:val="17"/>
                              </w:rPr>
                            </w:pPr>
                            <w:r w:rsidRPr="00B2466B">
                              <w:rPr>
                                <w:rFonts w:ascii="Arial" w:hAnsi="Arial" w:cs="Arial"/>
                                <w:i/>
                                <w:sz w:val="17"/>
                                <w:szCs w:val="17"/>
                              </w:rPr>
                              <w:t>Кaбaлянц П.С.</w:t>
                            </w:r>
                          </w:p>
                          <w:p w14:paraId="4995FBF6" w14:textId="77777777" w:rsidR="00B8138D" w:rsidRPr="00B2466B" w:rsidRDefault="00B8138D" w:rsidP="00403BE8">
                            <w:pPr>
                              <w:ind w:firstLine="0"/>
                              <w:rPr>
                                <w:rFonts w:ascii="Arial" w:hAnsi="Arial" w:cs="Arial"/>
                                <w:i/>
                                <w:sz w:val="17"/>
                                <w:szCs w:val="17"/>
                              </w:rPr>
                            </w:pPr>
                          </w:p>
                        </w:txbxContent>
                      </wps:txbx>
                      <wps:bodyPr rot="0" vert="horz" wrap="square" lIns="12700" tIns="12700" rIns="12700" bIns="12700" anchor="t" anchorCtr="0" upright="1">
                        <a:noAutofit/>
                      </wps:bodyPr>
                    </wps:wsp>
                  </wpg:wgp>
                </a:graphicData>
              </a:graphic>
            </wp:anchor>
          </w:drawing>
        </mc:Choice>
        <mc:Fallback>
          <w:pict>
            <v:group w14:anchorId="50910875" id="_x0000_s1500" style="position:absolute;left:0;text-align:left;margin-left:-26.85pt;margin-top:59.95pt;width:124.55pt;height:12.4pt;z-index:2518446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">
              <v:rect id="Rectangle 149" o:spid="_x0000_s15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Ghhl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zesxR+L8U7INc/AAAA//8DAFBLAQItABQABgAIAAAAIQDb4fbL7gAAAIUBAAATAAAAAAAA&#13;&#10;AAAAAAAAAAAAAABbQ29udGVudF9UeXBlc10ueG1sUEsBAi0AFAAGAAgAAAAhAFr0LFu/AAAAFQEA&#13;&#10;AAsAAAAAAAAAAAAAAAAAHwEAAF9yZWxzLy5yZWxzUEsBAi0AFAAGAAgAAAAhABMaGGXHAAAA4gAA&#13;&#10;AA8AAAAAAAAAAAAAAAAABwIAAGRycy9kb3ducmV2LnhtbFBLBQYAAAAAAwADALcAAAD7AgAAAAA=&#13;&#10;" filled="f" stroked="f" strokeweight=".25pt">
                <v:textbox inset="1pt,1pt,1pt,1pt">
                  <w:txbxContent>
                    <w:p w14:paraId="68F7F753" w14:textId="77777777" w:rsidR="00B8138D" w:rsidRDefault="00B8138D"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5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" filled="f" stroked="f" strokeweight=".25pt">
                <v:textbox inset="1pt,1pt,1pt,1pt">
                  <w:txbxContent>
                    <w:p w14:paraId="79EB0E71" w14:textId="77777777" w:rsidR="00B8138D" w:rsidRDefault="00B8138D" w:rsidP="00403BE8">
                      <w:pPr>
                        <w:ind w:firstLine="0"/>
                        <w:rPr>
                          <w:rFonts w:ascii="Arial" w:hAnsi="Arial" w:cs="Arial"/>
                          <w:i/>
                          <w:sz w:val="17"/>
                          <w:szCs w:val="17"/>
                        </w:rPr>
                      </w:pPr>
                      <w:r w:rsidRPr="00B2466B">
                        <w:rPr>
                          <w:rFonts w:ascii="Arial" w:hAnsi="Arial" w:cs="Arial"/>
                          <w:i/>
                          <w:sz w:val="17"/>
                          <w:szCs w:val="17"/>
                        </w:rPr>
                        <w:t>Кaбaлянц П.С.</w:t>
                      </w:r>
                    </w:p>
                    <w:p w14:paraId="4995FBF6" w14:textId="77777777" w:rsidR="00B8138D" w:rsidRPr="00B2466B" w:rsidRDefault="00B8138D" w:rsidP="00403BE8">
                      <w:pPr>
                        <w:ind w:firstLine="0"/>
                        <w:rPr>
                          <w:rFonts w:ascii="Arial" w:hAnsi="Arial" w:cs="Arial"/>
                          <w:i/>
                          <w:sz w:val="17"/>
                          <w:szCs w:val="17"/>
                        </w:rPr>
                      </w:pPr>
                    </w:p>
                  </w:txbxContent>
                </v:textbox>
              </v:rect>
            </v:group>
          </w:pict>
        </mc:Fallback>
      </mc:AlternateContent>
    </w:r>
    <w:r>
      <w:rPr>
        <w:noProof/>
        <w:lang w:eastAsia="ru-RU"/>
      </w:rPr>
      <mc:AlternateContent>
        <mc:Choice Requires="wpg">
          <w:drawing>
            <wp:anchor distT="0" distB="0" distL="114300" distR="114300" simplePos="0" relativeHeight="251845632" behindDoc="0" locked="0" layoutInCell="1" allowOverlap="1" wp14:anchorId="444325F8" wp14:editId="68595C16">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B8138D" w:rsidRPr="009645F5" w:rsidRDefault="00B8138D"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B8138D" w:rsidRPr="000C6743" w:rsidRDefault="00B8138D"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503" style="position:absolute;left:0;text-align:left;margin-left:-26.85pt;margin-top:74.2pt;width:124.55pt;height:12.4pt;z-index:2518456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">
              <v:rect id="Rectangle 152" o:spid="_x0000_s15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B8138D" w:rsidRPr="009645F5" w:rsidRDefault="00B8138D"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B8138D" w:rsidRPr="000C6743" w:rsidRDefault="00B8138D"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846656" behindDoc="0" locked="0" layoutInCell="1" allowOverlap="1" wp14:anchorId="2E63CBAC" wp14:editId="472E9A73">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CF13823" w14:textId="77777777" w:rsidR="00B8138D" w:rsidRPr="00403BE8" w:rsidRDefault="00B8138D"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506" style="position:absolute;left:0;text-align:left;margin-left:-26.85pt;margin-top:88pt;width:124.55pt;height:12.45pt;z-index:2518466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A6&#13;&#10;ETUdgQIAAF8HAAAOAAAAAAAAAAAAAAAAAC4CAABkcnMvZTJvRG9jLnhtbFBLAQItABQABgAIAAAA&#13;&#10;IQAt4YDa4gAAABABAAAPAAAAAAAAAAAAAAAAANsEAABkcnMvZG93bnJldi54bWxQSwUGAAAAAAQA&#13;&#10;BADzAAAA6gUAAAAA&#13;&#10;">
              <v:rect id="Rectangle 155" o:spid="_x0000_s150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50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CF13823" w14:textId="77777777" w:rsidR="00B8138D" w:rsidRPr="00403BE8" w:rsidRDefault="00B8138D"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847680" behindDoc="0" locked="0" layoutInCell="1" allowOverlap="1" wp14:anchorId="3DFEB428" wp14:editId="61E7FB2D">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3DFEB428" id="_x0000_s1509" style="position:absolute;left:0;text-align:left;margin-left:-26.85pt;margin-top:101.9pt;width:124.55pt;height:12.4pt;z-index:2518476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">
              <v:rect id="Rectangle 158" o:spid="_x0000_s151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51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848704" behindDoc="0" locked="0" layoutInCell="1" allowOverlap="1" wp14:anchorId="42A34602" wp14:editId="1B9BDF8A">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917343" id="Line 160" o:spid="_x0000_s1026" style="position:absolute;z-index:25184870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849728" behindDoc="0" locked="0" layoutInCell="1" allowOverlap="1" wp14:anchorId="7AC640D3" wp14:editId="45DB8414">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77777777" w:rsidR="00B8138D" w:rsidRPr="00324CD6" w:rsidRDefault="00B8138D"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anchor>
          </w:drawing>
        </mc:Choice>
        <mc:Fallback>
          <w:pict>
            <v:rect w14:anchorId="7AC640D3" id="_x0000_s1512" style="position:absolute;left:0;text-align:left;margin-left:174.15pt;margin-top:47.95pt;width:163.2pt;height:64.5pt;z-index:251849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Sge5X7wEAAM0DAAAOAAAAAAAAAAAAAAAAAC4CAABkcnMv&#13;&#10;ZTJvRG9jLnhtbFBLAQItABQABgAIAAAAIQCX74/X4QAAAA8BAAAPAAAAAAAAAAAAAAAAAEkEAABk&#13;&#10;cnMvZG93bnJldi54bWxQSwUGAAAAAAQABADzAAAAVwUAAAAA&#13;&#10;" filled="f" stroked="f" strokeweight=".25pt">
              <v:textbox inset="1pt,1pt,1pt,1pt">
                <w:txbxContent>
                  <w:p w14:paraId="2712F237" w14:textId="77777777" w:rsidR="00B8138D" w:rsidRPr="00324CD6" w:rsidRDefault="00B8138D"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850752" behindDoc="0" locked="0" layoutInCell="1" allowOverlap="1" wp14:anchorId="1D4F02D7" wp14:editId="1166D008">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5E110D" id="Line 162"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851776" behindDoc="0" locked="0" layoutInCell="1" allowOverlap="1" wp14:anchorId="7F70C1E7" wp14:editId="30477170">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C99E82" id="Line 163"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852800" behindDoc="0" locked="0" layoutInCell="1" allowOverlap="1" wp14:anchorId="5A26E263" wp14:editId="3FD7A7CF">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43FF2B" id="Line 164"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853824" behindDoc="0" locked="0" layoutInCell="1" allowOverlap="1" wp14:anchorId="2C844AC6" wp14:editId="4F4D8D09">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B8138D" w:rsidRDefault="00B8138D"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513" style="position:absolute;left:0;text-align:left;margin-left:342.95pt;margin-top:45.7pt;width:38.25pt;height:12.4pt;z-index:251853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AYtsZS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B8138D" w:rsidRDefault="00B8138D"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854848" behindDoc="0" locked="0" layoutInCell="1" allowOverlap="1" wp14:anchorId="1E451D75" wp14:editId="6D286E21">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14" style="position:absolute;left:0;text-align:left;margin-left:428.05pt;margin-top:45.7pt;width:60.35pt;height:12.4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CmB/qx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855872" behindDoc="0" locked="0" layoutInCell="1" allowOverlap="1" wp14:anchorId="5FB0C1F3" wp14:editId="4315DC5A">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77777777" w:rsidR="00B8138D" w:rsidRPr="00403731" w:rsidRDefault="00B8138D"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a:graphicData>
              </a:graphic>
            </wp:anchor>
          </w:drawing>
        </mc:Choice>
        <mc:Fallback>
          <w:pict>
            <v:rect w14:anchorId="5FB0C1F3" id="_x0000_s1515" style="position:absolute;left:0;text-align:left;margin-left:428.4pt;margin-top:59.9pt;width:60.35pt;height:12.4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hIZB+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77777777" w:rsidR="00B8138D" w:rsidRPr="00403731" w:rsidRDefault="00B8138D" w:rsidP="00040C69">
                    <w:pPr>
                      <w:pStyle w:val="a5"/>
                      <w:jc w:val="center"/>
                      <w:rPr>
                        <w:rFonts w:ascii="Arial" w:hAnsi="Arial" w:cs="Arial"/>
                        <w:sz w:val="20"/>
                        <w:lang w:val="ru-RU"/>
                      </w:rPr>
                    </w:pPr>
                    <w:r>
                      <w:rPr>
                        <w:rFonts w:ascii="Arial" w:hAnsi="Arial" w:cs="Arial"/>
                        <w:sz w:val="20"/>
                        <w:lang w:val="ru-RU"/>
                      </w:rPr>
                      <w:t>133</w:t>
                    </w:r>
                  </w:p>
                </w:txbxContent>
              </v:textbox>
            </v:rect>
          </w:pict>
        </mc:Fallback>
      </mc:AlternateContent>
    </w:r>
    <w:r>
      <w:rPr>
        <w:noProof/>
        <w:lang w:eastAsia="ru-RU"/>
      </w:rPr>
      <mc:AlternateContent>
        <mc:Choice Requires="wps">
          <w:drawing>
            <wp:anchor distT="0" distB="0" distL="114300" distR="114300" simplePos="0" relativeHeight="251856896" behindDoc="0" locked="0" layoutInCell="1" allowOverlap="1" wp14:anchorId="6CAF5DEB" wp14:editId="38B345FB">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7CBF06" id="Line 168"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857920" behindDoc="0" locked="0" layoutInCell="1" allowOverlap="1" wp14:anchorId="541B79DF" wp14:editId="50908D7E">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5550A9" id="Line 169"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858944" behindDoc="0" locked="0" layoutInCell="1" allowOverlap="1" wp14:anchorId="7157593C" wp14:editId="5490F669">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77777777" w:rsidR="00B8138D" w:rsidRPr="000C6743" w:rsidRDefault="00B8138D"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anchor>
          </w:drawing>
        </mc:Choice>
        <mc:Fallback>
          <w:pict>
            <v:rect w14:anchorId="7157593C" id="_x0000_s1516" style="position:absolute;left:0;text-align:left;margin-left:342.95pt;margin-top:74.85pt;width:145.5pt;height:38.8pt;z-index:251858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C2OlJvIBAADNAwAADgAAAAAAAAAAAAAAAAAuAgAA&#13;&#10;ZHJzL2Uyb0RvYy54bWxQSwECLQAUAAYACAAAACEAA7zV4+IAAAAQAQAADwAAAAAAAAAAAAAAAABM&#13;&#10;BAAAZHJzL2Rvd25yZXYueG1sUEsFBgAAAAAEAAQA8wAAAFsFAAAAAA==&#13;&#10;" filled="f" stroked="f" strokeweight=".25pt">
              <v:textbox inset="1pt,1pt,1pt,1pt">
                <w:txbxContent>
                  <w:p w14:paraId="5DC64553" w14:textId="77777777" w:rsidR="00B8138D" w:rsidRPr="000C6743" w:rsidRDefault="00B8138D"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Pr>
        <w:noProof/>
        <w:lang w:eastAsia="ru-RU"/>
      </w:rPr>
      <mc:AlternateContent>
        <mc:Choice Requires="wps">
          <w:drawing>
            <wp:anchor distT="0" distB="0" distL="114300" distR="114300" simplePos="0" relativeHeight="251859968" behindDoc="0" locked="0" layoutInCell="1" allowOverlap="1" wp14:anchorId="17ABD14E" wp14:editId="5849F99A">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B8138D" w:rsidRDefault="00B8138D"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17" style="position:absolute;left:0;text-align:left;margin-left:-27.25pt;margin-top:31.3pt;width:22.9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RJ9Ay/ABAADKAwAADgAAAAAAAAAAAAAAAAAuAgAAZHJzL2Uy&#13;&#10;b0RvYy54bWxQSwECLQAUAAYACAAAACEAll2FzN4AAAANAQAADwAAAAAAAAAAAAAAAABKBAAAZHJz&#13;&#10;L2Rvd25yZXYueG1sUEsFBgAAAAAEAAQA8wAAAFUFAAAAAA==&#13;&#10;" filled="f" stroked="f" strokeweight=".25pt">
              <v:textbox inset="1pt,1pt,1pt,1pt">
                <w:txbxContent>
                  <w:p w14:paraId="30AD55C2" w14:textId="77777777" w:rsidR="00B8138D" w:rsidRDefault="00B8138D"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77777777" w:rsidR="00996C99" w:rsidRPr="009645F5" w:rsidRDefault="00996C99" w:rsidP="00D3218F">
    <w:pPr>
      <w:pStyle w:val="a8"/>
      <w:rPr>
        <w:sz w:val="152"/>
        <w:szCs w:val="152"/>
      </w:rPr>
    </w:pPr>
    <w:r w:rsidRPr="009645F5">
      <w:rPr>
        <w:noProof/>
        <w:sz w:val="152"/>
        <w:szCs w:val="152"/>
        <w:lang w:eastAsia="ru-RU"/>
      </w:rPr>
      <mc:AlternateContent>
        <mc:Choice Requires="wpg">
          <w:drawing>
            <wp:anchor distT="0" distB="0" distL="114300" distR="114300" simplePos="0" relativeHeight="251449344" behindDoc="0" locked="1" layoutInCell="1" allowOverlap="1" wp14:anchorId="477D10E8" wp14:editId="64E0D21E">
              <wp:simplePos x="0" y="0"/>
              <wp:positionH relativeFrom="page">
                <wp:posOffset>722630</wp:posOffset>
              </wp:positionH>
              <wp:positionV relativeFrom="page">
                <wp:posOffset>25527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42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54" y="17912"/>
                          <a:ext cx="88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996C99" w:rsidRDefault="00996C99" w:rsidP="00D3218F">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996C99" w:rsidRPr="000C6743" w:rsidRDefault="00996C99" w:rsidP="00D3218F">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996C99" w:rsidRPr="000C6743" w:rsidRDefault="00996C99" w:rsidP="00D3218F">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439"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996C99" w:rsidRPr="000C6743" w:rsidRDefault="00996C9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440"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6A67F0D7" w:rsidR="00996C99" w:rsidRPr="009645F5" w:rsidRDefault="00996C9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996C99" w:rsidRPr="000C6743" w:rsidRDefault="00996C9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39" y="18267"/>
                          <a:ext cx="4801" cy="310"/>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996C99" w:rsidRPr="009645F5" w:rsidRDefault="00996C9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7777777" w:rsidR="00996C99" w:rsidRPr="003A61C7" w:rsidRDefault="00996C99" w:rsidP="00D3218F">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451" name="Group 148"/>
                      <wpg:cNvGrpSpPr>
                        <a:grpSpLocks/>
                      </wpg:cNvGrpSpPr>
                      <wpg:grpSpPr bwMode="auto">
                        <a:xfrm>
                          <a:off x="39" y="18614"/>
                          <a:ext cx="4801" cy="309"/>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996C99" w:rsidRDefault="00996C9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77777777" w:rsidR="00996C99" w:rsidRPr="003A61C7" w:rsidRDefault="00996C99" w:rsidP="00D3218F">
                              <w:pPr>
                                <w:pStyle w:val="a5"/>
                                <w:jc w:val="left"/>
                                <w:rPr>
                                  <w:rFonts w:ascii="Arial" w:hAnsi="Arial" w:cs="Arial"/>
                                  <w:sz w:val="17"/>
                                  <w:szCs w:val="17"/>
                                  <w:lang w:val="ru-RU"/>
                                </w:rPr>
                              </w:pPr>
                              <w:r w:rsidRPr="003A61C7">
                                <w:rPr>
                                  <w:rFonts w:ascii="Arial" w:hAnsi="Arial" w:cs="Arial"/>
                                  <w:sz w:val="17"/>
                                  <w:szCs w:val="17"/>
                                  <w:lang w:val="ru-RU"/>
                                </w:rPr>
                                <w:t>Кaбaлянц П.С.</w:t>
                              </w:r>
                            </w:p>
                            <w:p w14:paraId="6FF4FDFC" w14:textId="77777777" w:rsidR="00996C99" w:rsidRPr="00A71494" w:rsidRDefault="00996C9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39" y="18969"/>
                          <a:ext cx="4801" cy="309"/>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996C99" w:rsidRPr="009645F5" w:rsidRDefault="00996C9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996C99" w:rsidRPr="000C6743" w:rsidRDefault="00996C9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39" y="19314"/>
                          <a:ext cx="4801" cy="310"/>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996C99" w:rsidRPr="000C6743" w:rsidRDefault="00996C9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996C99" w:rsidRPr="003A61C7" w:rsidRDefault="00996C9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996C99" w:rsidRPr="009202F4" w:rsidRDefault="00996C9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39" y="19660"/>
                          <a:ext cx="4801" cy="309"/>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996C99" w:rsidRPr="000C6743" w:rsidRDefault="00996C9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996C99" w:rsidRPr="003A61C7" w:rsidRDefault="00996C9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46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77777777" w:rsidR="00996C99" w:rsidRPr="00324CD6" w:rsidRDefault="00996C9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46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996C99" w:rsidRDefault="00996C99" w:rsidP="00D3218F">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7777777" w:rsidR="00996C99" w:rsidRPr="00BD455F" w:rsidRDefault="00996C9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wps:txbx>
                      <wps:bodyPr rot="0" vert="horz" wrap="square" lIns="12700" tIns="12700" rIns="12700" bIns="12700" anchor="t" anchorCtr="0" upright="1">
                        <a:noAutofit/>
                      </wps:bodyPr>
                    </wps:wsp>
                    <wps:wsp>
                      <wps:cNvPr id="947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996C99" w:rsidRPr="000C6743" w:rsidRDefault="00996C9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6" style="position:absolute;left:0;text-align:left;margin-left:56.9pt;margin-top:20.1pt;width:518.75pt;height:801.85pt;z-index:25144934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">
              <v:rect id="Rectangle 122" o:spid="_x0000_s102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8"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29"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0"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1"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2"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3"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4"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7" style="position:absolute;left:54;top:17912;width:88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996C99" w:rsidRDefault="00996C99" w:rsidP="00D3218F">
                      <w:pPr>
                        <w:pStyle w:val="a5"/>
                        <w:jc w:val="center"/>
                        <w:rPr>
                          <w:sz w:val="18"/>
                        </w:rPr>
                      </w:pPr>
                      <w:r w:rsidRPr="000C6743">
                        <w:rPr>
                          <w:rFonts w:ascii="Arial" w:hAnsi="Arial" w:cs="Arial"/>
                          <w:sz w:val="18"/>
                        </w:rPr>
                        <w:t>Изм</w:t>
                      </w:r>
                      <w:r>
                        <w:rPr>
                          <w:sz w:val="18"/>
                        </w:rPr>
                        <w:t>.</w:t>
                      </w:r>
                    </w:p>
                  </w:txbxContent>
                </v:textbox>
              </v:rect>
              <v:rect id="_x0000_s103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v:textbox>
              </v:rect>
              <v:rect id="_x0000_s103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996C99" w:rsidRPr="000C6743" w:rsidRDefault="00996C99" w:rsidP="00D3218F">
                      <w:pPr>
                        <w:pStyle w:val="a5"/>
                        <w:jc w:val="center"/>
                        <w:rPr>
                          <w:rFonts w:ascii="Arial" w:hAnsi="Arial" w:cs="Arial"/>
                          <w:sz w:val="18"/>
                          <w:lang w:val="en-US"/>
                        </w:rPr>
                      </w:pPr>
                      <w:r w:rsidRPr="000C6743">
                        <w:rPr>
                          <w:rFonts w:ascii="Arial" w:hAnsi="Arial" w:cs="Arial"/>
                          <w:sz w:val="18"/>
                        </w:rPr>
                        <w:t>№ докум.</w:t>
                      </w:r>
                    </w:p>
                  </w:txbxContent>
                </v:textbox>
              </v:rect>
              <v:rect id="_x0000_s104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996C99" w:rsidRPr="000C6743" w:rsidRDefault="00996C99" w:rsidP="00D3218F">
                      <w:pPr>
                        <w:pStyle w:val="a5"/>
                        <w:jc w:val="center"/>
                        <w:rPr>
                          <w:rFonts w:ascii="Arial" w:hAnsi="Arial" w:cs="Arial"/>
                          <w:sz w:val="18"/>
                        </w:rPr>
                      </w:pPr>
                      <w:r w:rsidRPr="000C6743">
                        <w:rPr>
                          <w:rFonts w:ascii="Arial" w:hAnsi="Arial" w:cs="Arial"/>
                          <w:sz w:val="18"/>
                        </w:rPr>
                        <w:t>Подпись</w:t>
                      </w:r>
                    </w:p>
                  </w:txbxContent>
                </v:textbox>
              </v:rect>
              <v:rect id="_x0000_s104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996C99" w:rsidRPr="000C6743" w:rsidRDefault="00996C9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_x0000_s104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v:textbox>
              </v:rect>
              <v:rect id="_x0000_s104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6A67F0D7" w:rsidR="00996C99" w:rsidRPr="009645F5" w:rsidRDefault="00996C9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Pr>
                          <w:rFonts w:ascii="Arial" w:hAnsi="Arial" w:cs="Arial"/>
                          <w:noProof/>
                          <w:sz w:val="18"/>
                          <w:lang w:val="ru-RU"/>
                        </w:rPr>
                        <w:t>5</w:t>
                      </w:r>
                      <w:r w:rsidRPr="009645F5">
                        <w:rPr>
                          <w:rFonts w:ascii="Arial" w:hAnsi="Arial" w:cs="Arial"/>
                          <w:sz w:val="18"/>
                          <w:lang w:val="ru-RU"/>
                        </w:rPr>
                        <w:fldChar w:fldCharType="end"/>
                      </w:r>
                    </w:p>
                  </w:txbxContent>
                </v:textbox>
              </v:rect>
              <v:rect id="_x0000_s104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996C99" w:rsidRPr="000C6743" w:rsidRDefault="00996C9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4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_x0000_s105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Rectangle 146" o:spid="_x0000_s105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996C99" w:rsidRPr="009645F5" w:rsidRDefault="00996C9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05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7777777" w:rsidR="00996C99" w:rsidRPr="003A61C7" w:rsidRDefault="00996C99" w:rsidP="00D3218F">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_x0000_s105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Rectangle 149" o:spid="_x0000_s105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996C99" w:rsidRDefault="00996C9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05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77777777" w:rsidR="00996C99" w:rsidRPr="003A61C7" w:rsidRDefault="00996C99" w:rsidP="00D3218F">
                        <w:pPr>
                          <w:pStyle w:val="a5"/>
                          <w:jc w:val="left"/>
                          <w:rPr>
                            <w:rFonts w:ascii="Arial" w:hAnsi="Arial" w:cs="Arial"/>
                            <w:sz w:val="17"/>
                            <w:szCs w:val="17"/>
                            <w:lang w:val="ru-RU"/>
                          </w:rPr>
                        </w:pPr>
                        <w:r w:rsidRPr="003A61C7">
                          <w:rPr>
                            <w:rFonts w:ascii="Arial" w:hAnsi="Arial" w:cs="Arial"/>
                            <w:sz w:val="17"/>
                            <w:szCs w:val="17"/>
                            <w:lang w:val="ru-RU"/>
                          </w:rPr>
                          <w:t>Кaбaлянц П.С.</w:t>
                        </w:r>
                      </w:p>
                      <w:p w14:paraId="6FF4FDFC" w14:textId="77777777" w:rsidR="00996C99" w:rsidRPr="00A71494" w:rsidRDefault="00996C99" w:rsidP="00D3218F">
                        <w:pPr>
                          <w:rPr>
                            <w:rFonts w:ascii="Arial" w:hAnsi="Arial" w:cs="Arial"/>
                            <w:sz w:val="18"/>
                            <w:szCs w:val="18"/>
                          </w:rPr>
                        </w:pPr>
                      </w:p>
                    </w:txbxContent>
                  </v:textbox>
                </v:rect>
              </v:group>
              <v:group id="_x0000_s105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996C99" w:rsidRPr="009645F5" w:rsidRDefault="00996C9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996C99" w:rsidRPr="000C6743" w:rsidRDefault="00996C99" w:rsidP="00D3218F">
                        <w:pPr>
                          <w:pStyle w:val="a5"/>
                          <w:rPr>
                            <w:rFonts w:ascii="Arial" w:hAnsi="Arial" w:cs="Arial"/>
                            <w:sz w:val="18"/>
                            <w:lang w:val="ru-RU"/>
                          </w:rPr>
                        </w:pPr>
                      </w:p>
                    </w:txbxContent>
                  </v:textbox>
                </v:rect>
              </v:group>
              <v:group id="_x0000_s105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996C99" w:rsidRPr="000C6743" w:rsidRDefault="00996C9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0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996C99" w:rsidRPr="003A61C7" w:rsidRDefault="00996C9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996C99" w:rsidRPr="009202F4" w:rsidRDefault="00996C99" w:rsidP="00D3218F">
                        <w:pPr>
                          <w:rPr>
                            <w:rFonts w:ascii="Arial" w:hAnsi="Arial" w:cs="Arial"/>
                            <w:sz w:val="16"/>
                            <w:szCs w:val="16"/>
                          </w:rPr>
                        </w:pPr>
                      </w:p>
                    </w:txbxContent>
                  </v:textbox>
                </v:rect>
              </v:group>
              <v:group id="_x0000_s106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996C99" w:rsidRPr="000C6743" w:rsidRDefault="00996C9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0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996C99" w:rsidRPr="003A61C7" w:rsidRDefault="00996C9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06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77777777" w:rsidR="00996C99" w:rsidRPr="00324CD6" w:rsidRDefault="00996C9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06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6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996C99" w:rsidRDefault="00996C99" w:rsidP="00D3218F">
                      <w:pPr>
                        <w:pStyle w:val="a5"/>
                        <w:jc w:val="center"/>
                        <w:rPr>
                          <w:sz w:val="18"/>
                        </w:rPr>
                      </w:pPr>
                      <w:r w:rsidRPr="000C6743">
                        <w:rPr>
                          <w:rFonts w:ascii="Arial" w:hAnsi="Arial" w:cs="Arial"/>
                          <w:sz w:val="18"/>
                        </w:rPr>
                        <w:t>Лит</w:t>
                      </w:r>
                      <w:r>
                        <w:rPr>
                          <w:sz w:val="18"/>
                        </w:rPr>
                        <w:t>.</w:t>
                      </w:r>
                    </w:p>
                  </w:txbxContent>
                </v:textbox>
              </v:rect>
              <v:rect id="_x0000_s107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ов</w:t>
                      </w:r>
                    </w:p>
                  </w:txbxContent>
                </v:textbox>
              </v:rect>
              <v:rect id="_x0000_s107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7777777" w:rsidR="00996C99" w:rsidRPr="00BD455F" w:rsidRDefault="00996C9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v:textbox>
              </v:rect>
              <v:line id="Line 168" o:spid="_x0000_s107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996C99" w:rsidRPr="000C6743" w:rsidRDefault="00996C9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77777777" w:rsidR="00996C99" w:rsidRDefault="00996C9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77777777" w:rsidR="00B8138D" w:rsidRPr="009645F5" w:rsidRDefault="00B8138D">
    <w:pPr>
      <w:pStyle w:val="a8"/>
      <w:rPr>
        <w:sz w:val="152"/>
        <w:szCs w:val="152"/>
      </w:rPr>
    </w:pPr>
    <w:r>
      <w:rPr>
        <w:noProof/>
        <w:lang w:eastAsia="ru-RU"/>
      </w:rPr>
      <mc:AlternateContent>
        <mc:Choice Requires="wps">
          <w:drawing>
            <wp:anchor distT="0" distB="0" distL="114300" distR="114300" simplePos="0" relativeHeight="251876352" behindDoc="0" locked="0" layoutInCell="1" allowOverlap="1" wp14:anchorId="10B01510" wp14:editId="04AB2F89">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236D6A70" w:rsidR="00B8138D" w:rsidRPr="009B1D7C" w:rsidRDefault="00B8138D" w:rsidP="009B1D7C">
                          <w:pPr>
                            <w:pStyle w:val="a5"/>
                            <w:jc w:val="center"/>
                            <w:rPr>
                              <w:rFonts w:ascii="Arial" w:hAnsi="Arial" w:cs="Arial"/>
                              <w:sz w:val="18"/>
                              <w:lang w:val="ru-RU"/>
                            </w:rPr>
                          </w:pPr>
                          <w:r>
                            <w:rPr>
                              <w:rFonts w:ascii="Arial" w:hAnsi="Arial" w:cs="Arial"/>
                              <w:sz w:val="18"/>
                              <w:lang w:val="ru-RU"/>
                            </w:rPr>
                            <w:t>110</w:t>
                          </w:r>
                        </w:p>
                      </w:txbxContent>
                    </wps:txbx>
                    <wps:bodyPr rot="0" vert="horz" wrap="square" lIns="12700" tIns="12700" rIns="12700" bIns="12700" anchor="t" anchorCtr="0" upright="1">
                      <a:noAutofit/>
                    </wps:bodyPr>
                  </wps:wsp>
                </a:graphicData>
              </a:graphic>
            </wp:anchor>
          </w:drawing>
        </mc:Choice>
        <mc:Fallback>
          <w:pict>
            <v:rect w14:anchorId="10B01510" id="_x0000_s1538" style="position:absolute;left:0;text-align:left;margin-left:385.25pt;margin-top:60.3pt;width:38.2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" filled="f" stroked="f" strokeweight=".25pt">
              <v:textbox inset="1pt,1pt,1pt,1pt">
                <w:txbxContent>
                  <w:p w14:paraId="63025723" w14:textId="236D6A70" w:rsidR="00B8138D" w:rsidRPr="009B1D7C" w:rsidRDefault="00B8138D" w:rsidP="009B1D7C">
                    <w:pPr>
                      <w:pStyle w:val="a5"/>
                      <w:jc w:val="center"/>
                      <w:rPr>
                        <w:rFonts w:ascii="Arial" w:hAnsi="Arial" w:cs="Arial"/>
                        <w:sz w:val="18"/>
                        <w:lang w:val="ru-RU"/>
                      </w:rPr>
                    </w:pPr>
                    <w:r>
                      <w:rPr>
                        <w:rFonts w:ascii="Arial" w:hAnsi="Arial" w:cs="Arial"/>
                        <w:sz w:val="18"/>
                        <w:lang w:val="ru-RU"/>
                      </w:rPr>
                      <w:t>110</w:t>
                    </w:r>
                  </w:p>
                </w:txbxContent>
              </v:textbox>
            </v:rect>
          </w:pict>
        </mc:Fallback>
      </mc:AlternateContent>
    </w:r>
    <w:r>
      <w:rPr>
        <w:noProof/>
        <w:lang w:eastAsia="ru-RU"/>
      </w:rPr>
      <mc:AlternateContent>
        <mc:Choice Requires="wps">
          <w:drawing>
            <wp:anchor distT="0" distB="0" distL="114300" distR="114300" simplePos="0" relativeHeight="251862016" behindDoc="0" locked="0" layoutInCell="1" allowOverlap="1" wp14:anchorId="72227984" wp14:editId="364B5EB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C4D164" id="Line 123" o:spid="_x0000_s1026" style="position:absolute;z-index:2518620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863040" behindDoc="0" locked="0" layoutInCell="1" allowOverlap="1" wp14:anchorId="2BCF30BE" wp14:editId="047DFC1C">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20EA4F" id="Line 124" o:spid="_x0000_s1026" style="position:absolute;z-index:2518630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864064" behindDoc="0" locked="0" layoutInCell="1" allowOverlap="1" wp14:anchorId="47EF44A8" wp14:editId="703D7F48">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F209FE" id="Line 125" o:spid="_x0000_s1026" style="position:absolute;z-index:2518640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865088" behindDoc="0" locked="0" layoutInCell="1" allowOverlap="1" wp14:anchorId="768E8A3A" wp14:editId="0248E771">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483D4E" id="Line 126" o:spid="_x0000_s1026" style="position:absolute;z-index:2518650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866112" behindDoc="0" locked="0" layoutInCell="1" allowOverlap="1" wp14:anchorId="714A5EC4" wp14:editId="41E39E50">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97F5FD" id="Line 127"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867136" behindDoc="0" locked="0" layoutInCell="1" allowOverlap="1" wp14:anchorId="3BB60E88" wp14:editId="543D28BF">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FAAF1D" id="Line 128"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868160" behindDoc="0" locked="0" layoutInCell="1" allowOverlap="1" wp14:anchorId="220945DC" wp14:editId="49511562">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92CEA6" id="Line 129"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869184" behindDoc="0" locked="0" layoutInCell="1" allowOverlap="1" wp14:anchorId="53A8890A" wp14:editId="46AE1CF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2F768A" id="Line 130"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870208" behindDoc="0" locked="0" layoutInCell="1" allowOverlap="1" wp14:anchorId="62910A4F" wp14:editId="20999A01">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65FAF3" id="Line 131"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871232" behindDoc="0" locked="0" layoutInCell="1" allowOverlap="1" wp14:anchorId="1058F1CF" wp14:editId="3FB5D847">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39" style="position:absolute;left:0;text-align:left;margin-left:-.6pt;margin-top:31.8pt;width:28.55pt;height:12.4pt;z-index:251871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Ob/mFe8BAADKAwAADgAAAAAAAAAAAAAAAAAuAgAAZHJzL2Uy&#13;&#10;b0RvYy54bWxQSwECLQAUAAYACAAAACEAqDI0qt8AAAAMAQAADwAAAAAAAAAAAAAAAABJBAAAZHJz&#13;&#10;L2Rvd25yZXYueG1sUEsFBgAAAAAEAAQA8wAAAFUFAAAAAA==&#13;&#10;" filled="f" stroked="f" strokeweight=".25pt">
              <v:textbox inset="1pt,1pt,1pt,1pt">
                <w:txbxContent>
                  <w:p w14:paraId="051BC94C"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8D82FF7" wp14:editId="3E36F34F">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B8138D" w:rsidRPr="000C6743" w:rsidRDefault="00B8138D"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48D82FF7" id="_x0000_s1540" style="position:absolute;left:0;text-align:left;margin-left:30.95pt;margin-top:31.8pt;width:66.75pt;height:12.4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8K9Ib8gEAAMoDAAAOAAAAAAAAAAAAAAAAAC4CAABkcnMv&#13;&#10;ZTJvRG9jLnhtbFBLAQItABQABgAIAAAAIQDdzRZ73gAAAA0BAAAPAAAAAAAAAAAAAAAAAEwEAABk&#13;&#10;cnMvZG93bnJldi54bWxQSwUGAAAAAAQABADzAAAAVwUAAAAA&#13;&#10;" filled="f" stroked="f" strokeweight=".25pt">
              <v:textbox inset="1pt,1pt,1pt,1pt">
                <w:txbxContent>
                  <w:p w14:paraId="055EB36D" w14:textId="77777777" w:rsidR="00B8138D" w:rsidRPr="000C6743" w:rsidRDefault="00B8138D"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873280" behindDoc="0" locked="0" layoutInCell="1" allowOverlap="1" wp14:anchorId="3F363174" wp14:editId="5D20FD8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B8138D" w:rsidRPr="000C6743" w:rsidRDefault="00B8138D"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3F363174" id="_x0000_s1541" style="position:absolute;left:0;text-align:left;margin-left:101.4pt;margin-top:31.8pt;width:39.8pt;height:12.4pt;z-index:25187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sflr/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B8138D" w:rsidRPr="000C6743" w:rsidRDefault="00B8138D"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874304" behindDoc="0" locked="0" layoutInCell="1" allowOverlap="1" wp14:anchorId="26024757" wp14:editId="55AB3075">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B8138D" w:rsidRPr="000C6743" w:rsidRDefault="00B8138D"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26024757" id="_x0000_s1542" style="position:absolute;left:0;text-align:left;margin-left:143.45pt;margin-top:31.8pt;width:25.95pt;height:12.4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BtjuGL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B8138D" w:rsidRPr="000C6743" w:rsidRDefault="00B8138D"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453C18D6" wp14:editId="236EE17B">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43" style="position:absolute;left:0;text-align:left;margin-left:385.3pt;margin-top:45.7pt;width:38.2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5GMI8A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TNU+eoZo3VnvUQHgaKPwBvGqTfUvQ8TKX0v7ZA&#13;&#10;Wor2s42eTObjOH3nAZ0H6/MArGKoUgYpDtubcJjYrSOzabhTnvRZvGYfa5M0vrA6CuCBSdKPwx0n&#13;&#10;8jxOVS9fcPUH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M3kYwjwAQAAygMAAA4AAAAAAAAAAAAAAAAALgIAAGRy&#13;&#10;cy9lMm9Eb2MueG1sUEsBAi0AFAAGAAgAAAAhAEvfrgXiAAAADwEAAA8AAAAAAAAAAAAAAAAASgQA&#13;&#10;AGRycy9kb3ducmV2LnhtbFBLBQYAAAAABAAEAPMAAABZBQAAAAA=&#13;&#10;" filled="f" stroked="f" strokeweight=".25pt">
              <v:textbox inset="1pt,1pt,1pt,1pt">
                <w:txbxContent>
                  <w:p w14:paraId="78E9DDDF"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877376" behindDoc="0" locked="0" layoutInCell="1" allowOverlap="1" wp14:anchorId="4509F626" wp14:editId="6FCCF184">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1155651" w:rsidR="00B8138D" w:rsidRPr="00E50AEC" w:rsidRDefault="00E50AEC"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wps:txbx>
                    <wps:bodyPr rot="0" vert="horz" wrap="square" lIns="12700" tIns="12700" rIns="12700" bIns="12700" anchor="ctr" anchorCtr="0" upright="1">
                      <a:noAutofit/>
                    </wps:bodyPr>
                  </wps:wsp>
                </a:graphicData>
              </a:graphic>
            </wp:anchor>
          </w:drawing>
        </mc:Choice>
        <mc:Fallback>
          <w:pict>
            <v:rect w14:anchorId="4509F626" id="_x0000_s1544" style="position:absolute;left:0;text-align:left;margin-left:173.45pt;margin-top:2.95pt;width:315.35pt;height:41.25pt;z-index:251877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DHWA5r8gEAAM0DAAAOAAAAAAAAAAAAAAAAAC4CAABk&#13;&#10;cnMvZTJvRG9jLnhtbFBLAQItABQABgAIAAAAIQAu1cOt4QAAAA0BAAAPAAAAAAAAAAAAAAAAAEwE&#13;&#10;AABkcnMvZG93bnJldi54bWxQSwUGAAAAAAQABADzAAAAWgUAAAAA&#13;&#10;" filled="f" stroked="f" strokeweight=".25pt">
              <v:textbox inset="1pt,1pt,1pt,1pt">
                <w:txbxContent>
                  <w:p w14:paraId="5987548E" w14:textId="71155651" w:rsidR="00B8138D" w:rsidRPr="00E50AEC" w:rsidRDefault="00E50AEC"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v:textbox>
            </v:rect>
          </w:pict>
        </mc:Fallback>
      </mc:AlternateContent>
    </w:r>
    <w:r>
      <w:rPr>
        <w:noProof/>
        <w:lang w:eastAsia="ru-RU"/>
      </w:rPr>
      <mc:AlternateContent>
        <mc:Choice Requires="wps">
          <w:drawing>
            <wp:anchor distT="0" distB="0" distL="114300" distR="114300" simplePos="0" relativeHeight="251878400" behindDoc="0" locked="0" layoutInCell="1" allowOverlap="1" wp14:anchorId="4B336DC5" wp14:editId="245A39E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89860A" id="Line 140" o:spid="_x0000_s1026" style="position:absolute;z-index:2518784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879424" behindDoc="0" locked="0" layoutInCell="1" allowOverlap="1" wp14:anchorId="174C9849" wp14:editId="346B605B">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DB04E0" id="Line 141" o:spid="_x0000_s1026" style="position:absolute;z-index:2518794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880448" behindDoc="0" locked="0" layoutInCell="1" allowOverlap="1" wp14:anchorId="37DD2EB3" wp14:editId="165C40F4">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9AF4D5" id="Line 142"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Pr>
        <w:noProof/>
        <w:lang w:eastAsia="ru-RU"/>
      </w:rPr>
      <mc:AlternateContent>
        <mc:Choice Requires="wps">
          <w:drawing>
            <wp:anchor distT="0" distB="0" distL="114300" distR="114300" simplePos="0" relativeHeight="251881472" behindDoc="0" locked="0" layoutInCell="1" allowOverlap="1" wp14:anchorId="573A1F40" wp14:editId="6C348576">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5EEA7C" id="Line 143" o:spid="_x0000_s1026" style="position:absolute;z-index:2518814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882496" behindDoc="0" locked="0" layoutInCell="1" allowOverlap="1" wp14:anchorId="4C68F4B3" wp14:editId="35F1023E">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78BE46" id="Line 144"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Pr>
        <w:noProof/>
        <w:lang w:eastAsia="ru-RU"/>
      </w:rPr>
      <mc:AlternateContent>
        <mc:Choice Requires="wpg">
          <w:drawing>
            <wp:anchor distT="0" distB="0" distL="114300" distR="114300" simplePos="0" relativeHeight="251883520" behindDoc="0" locked="0" layoutInCell="1" allowOverlap="1" wp14:anchorId="65A2042D" wp14:editId="79EFE075">
              <wp:simplePos x="0" y="0"/>
              <wp:positionH relativeFrom="column">
                <wp:posOffset>-340778</wp:posOffset>
              </wp:positionH>
              <wp:positionV relativeFrom="paragraph">
                <wp:posOffset>584781</wp:posOffset>
              </wp:positionV>
              <wp:extent cx="1581479" cy="157844"/>
              <wp:effectExtent l="0" t="0" r="6350" b="0"/>
              <wp:wrapNone/>
              <wp:docPr id="9928"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2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B8138D" w:rsidRPr="009645F5" w:rsidRDefault="00B8138D"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93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777777" w:rsidR="00B8138D" w:rsidRPr="003A61C7" w:rsidRDefault="00B8138D"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wgp>
                </a:graphicData>
              </a:graphic>
            </wp:anchor>
          </w:drawing>
        </mc:Choice>
        <mc:Fallback>
          <w:pict>
            <v:group w14:anchorId="65A2042D" id="_x0000_s1545" style="position:absolute;left:0;text-align:left;margin-left:-26.85pt;margin-top:46.05pt;width:124.55pt;height:12.45pt;z-index:251883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">
              <v:rect id="Rectangle 146" o:spid="_x0000_s154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" filled="f" stroked="f" strokeweight=".25pt">
                <v:textbox inset="1pt,1pt,1pt,1pt">
                  <w:txbxContent>
                    <w:p w14:paraId="6BEF8741" w14:textId="77777777" w:rsidR="00B8138D" w:rsidRPr="009645F5" w:rsidRDefault="00B8138D"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547"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" filled="f" stroked="f" strokeweight=".25pt">
                <v:textbox inset="1pt,1pt,1pt,1pt">
                  <w:txbxContent>
                    <w:p w14:paraId="1D0E5B94" w14:textId="77777777" w:rsidR="00B8138D" w:rsidRPr="003A61C7" w:rsidRDefault="00B8138D"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w:pict>
        </mc:Fallback>
      </mc:AlternateContent>
    </w:r>
    <w:r>
      <w:rPr>
        <w:noProof/>
        <w:lang w:eastAsia="ru-RU"/>
      </w:rPr>
      <mc:AlternateContent>
        <mc:Choice Requires="wpg">
          <w:drawing>
            <wp:anchor distT="0" distB="0" distL="114300" distR="114300" simplePos="0" relativeHeight="251884544" behindDoc="0" locked="0" layoutInCell="1" allowOverlap="1" wp14:anchorId="428EB535" wp14:editId="0282E3D7">
              <wp:simplePos x="0" y="0"/>
              <wp:positionH relativeFrom="column">
                <wp:posOffset>-340778</wp:posOffset>
              </wp:positionH>
              <wp:positionV relativeFrom="paragraph">
                <wp:posOffset>761465</wp:posOffset>
              </wp:positionV>
              <wp:extent cx="1581479" cy="157335"/>
              <wp:effectExtent l="0" t="0" r="6350" b="0"/>
              <wp:wrapNone/>
              <wp:docPr id="993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B8138D" w:rsidRDefault="00B8138D"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93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77777777" w:rsidR="00B8138D" w:rsidRDefault="00B8138D" w:rsidP="00403BE8">
                            <w:pPr>
                              <w:ind w:firstLine="0"/>
                              <w:rPr>
                                <w:rFonts w:ascii="Arial" w:hAnsi="Arial" w:cs="Arial"/>
                                <w:i/>
                                <w:sz w:val="17"/>
                                <w:szCs w:val="17"/>
                              </w:rPr>
                            </w:pPr>
                            <w:r w:rsidRPr="00B2466B">
                              <w:rPr>
                                <w:rFonts w:ascii="Arial" w:hAnsi="Arial" w:cs="Arial"/>
                                <w:i/>
                                <w:sz w:val="17"/>
                                <w:szCs w:val="17"/>
                              </w:rPr>
                              <w:t>Кaбaлянц П.С.</w:t>
                            </w:r>
                          </w:p>
                          <w:p w14:paraId="5B16FB5A" w14:textId="77777777" w:rsidR="00B8138D" w:rsidRPr="00B2466B" w:rsidRDefault="00B8138D" w:rsidP="00403BE8">
                            <w:pPr>
                              <w:ind w:firstLine="0"/>
                              <w:rPr>
                                <w:rFonts w:ascii="Arial" w:hAnsi="Arial" w:cs="Arial"/>
                                <w:i/>
                                <w:sz w:val="17"/>
                                <w:szCs w:val="17"/>
                              </w:rPr>
                            </w:pPr>
                          </w:p>
                        </w:txbxContent>
                      </wps:txbx>
                      <wps:bodyPr rot="0" vert="horz" wrap="square" lIns="12700" tIns="12700" rIns="12700" bIns="12700" anchor="t" anchorCtr="0" upright="1">
                        <a:noAutofit/>
                      </wps:bodyPr>
                    </wps:wsp>
                  </wpg:wgp>
                </a:graphicData>
              </a:graphic>
            </wp:anchor>
          </w:drawing>
        </mc:Choice>
        <mc:Fallback>
          <w:pict>
            <v:group w14:anchorId="428EB535" id="_x0000_s1548" style="position:absolute;left:0;text-align:left;margin-left:-26.85pt;margin-top:59.95pt;width:124.55pt;height:12.4pt;z-index:2518845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">
              <v:rect id="Rectangle 149" o:spid="_x0000_s154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DyKr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Blizn8Xop3QG5+AAAA//8DAFBLAQItABQABgAIAAAAIQDb4fbL7gAAAIUBAAATAAAAAAAA&#13;&#10;AAAAAAAAAAAAAABbQ29udGVudF9UeXBlc10ueG1sUEsBAi0AFAAGAAgAAAAhAFr0LFu/AAAAFQEA&#13;&#10;AAsAAAAAAAAAAAAAAAAAHwEAAF9yZWxzLy5yZWxzUEsBAi0AFAAGAAgAAAAhAOIPIqvHAAAA4gAA&#13;&#10;AA8AAAAAAAAAAAAAAAAABwIAAGRycy9kb3ducmV2LnhtbFBLBQYAAAAAAwADALcAAAD7AgAAAAA=&#13;&#10;" filled="f" stroked="f" strokeweight=".25pt">
                <v:textbox inset="1pt,1pt,1pt,1pt">
                  <w:txbxContent>
                    <w:p w14:paraId="77733474" w14:textId="77777777" w:rsidR="00B8138D" w:rsidRDefault="00B8138D"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55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" filled="f" stroked="f" strokeweight=".25pt">
                <v:textbox inset="1pt,1pt,1pt,1pt">
                  <w:txbxContent>
                    <w:p w14:paraId="18BE6435" w14:textId="77777777" w:rsidR="00B8138D" w:rsidRDefault="00B8138D" w:rsidP="00403BE8">
                      <w:pPr>
                        <w:ind w:firstLine="0"/>
                        <w:rPr>
                          <w:rFonts w:ascii="Arial" w:hAnsi="Arial" w:cs="Arial"/>
                          <w:i/>
                          <w:sz w:val="17"/>
                          <w:szCs w:val="17"/>
                        </w:rPr>
                      </w:pPr>
                      <w:r w:rsidRPr="00B2466B">
                        <w:rPr>
                          <w:rFonts w:ascii="Arial" w:hAnsi="Arial" w:cs="Arial"/>
                          <w:i/>
                          <w:sz w:val="17"/>
                          <w:szCs w:val="17"/>
                        </w:rPr>
                        <w:t>Кaбaлянц П.С.</w:t>
                      </w:r>
                    </w:p>
                    <w:p w14:paraId="5B16FB5A" w14:textId="77777777" w:rsidR="00B8138D" w:rsidRPr="00B2466B" w:rsidRDefault="00B8138D" w:rsidP="00403BE8">
                      <w:pPr>
                        <w:ind w:firstLine="0"/>
                        <w:rPr>
                          <w:rFonts w:ascii="Arial" w:hAnsi="Arial" w:cs="Arial"/>
                          <w:i/>
                          <w:sz w:val="17"/>
                          <w:szCs w:val="17"/>
                        </w:rPr>
                      </w:pPr>
                    </w:p>
                  </w:txbxContent>
                </v:textbox>
              </v:rect>
            </v:group>
          </w:pict>
        </mc:Fallback>
      </mc:AlternateContent>
    </w:r>
    <w:r>
      <w:rPr>
        <w:noProof/>
        <w:lang w:eastAsia="ru-RU"/>
      </w:rPr>
      <mc:AlternateContent>
        <mc:Choice Requires="wpg">
          <w:drawing>
            <wp:anchor distT="0" distB="0" distL="114300" distR="114300" simplePos="0" relativeHeight="251885568" behindDoc="0" locked="0" layoutInCell="1" allowOverlap="1" wp14:anchorId="317B7A3C" wp14:editId="726B61FB">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B8138D" w:rsidRPr="009645F5" w:rsidRDefault="00B8138D"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B8138D" w:rsidRPr="000C6743" w:rsidRDefault="00B8138D"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51" style="position:absolute;left:0;text-align:left;margin-left:-26.85pt;margin-top:74.2pt;width:124.55pt;height:12.4pt;z-index:2518855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GP85fw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UZfNltC8UjFIMQGpQuFBjXgT856as6c2x8rgYqz9oP2gAwnxC5z+wbuG8t9Q2hJ&#13;&#10;oXLuOIvDSxdvgJXBpqrppDTUp+GCZFo2oUYPcMxqUwCp5fVkQ+zETtyXzegVZTMbTlPOftObg0lK&#13;&#10;V7rvzJctttPFv5fOtof+F+mE+4du8dA/mxfHPxP7dpDa7l1cPAE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Uxj/OX8CAABfBwAADgAAAAAAAAAAAAAAAAAuAgAAZHJzL2Uyb0RvYy54bWxQSwECLQAUAAYACAAA&#13;&#10;ACEAz6w4HuUAAAAQAQAADwAAAAAAAAAAAAAAAADZBAAAZHJzL2Rvd25yZXYueG1sUEsFBgAAAAAE&#13;&#10;AAQA8wAAAOsFAAAAAA==&#13;&#10;">
              <v:rect id="Rectangle 152" o:spid="_x0000_s15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B8138D" w:rsidRPr="009645F5" w:rsidRDefault="00B8138D"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B8138D" w:rsidRPr="000C6743" w:rsidRDefault="00B8138D"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886592" behindDoc="0" locked="0" layoutInCell="1" allowOverlap="1" wp14:anchorId="38622B21" wp14:editId="1C9AC0D7">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1482ABF2" w14:textId="77777777" w:rsidR="00B8138D" w:rsidRPr="00403BE8" w:rsidRDefault="00B8138D"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54" style="position:absolute;left:0;text-align:left;margin-left:-26.85pt;margin-top:88pt;width:124.55pt;height:12.45pt;z-index:2518865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">
              <v:rect id="Rectangle 155" o:spid="_x0000_s15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5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1482ABF2" w14:textId="77777777" w:rsidR="00B8138D" w:rsidRPr="00403BE8" w:rsidRDefault="00B8138D"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887616" behindDoc="0" locked="0" layoutInCell="1" allowOverlap="1" wp14:anchorId="689DD86D" wp14:editId="77E4BCD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689DD86D" id="_x0000_s1557" style="position:absolute;left:0;text-align:left;margin-left:-26.85pt;margin-top:101.9pt;width:124.55pt;height:12.4pt;z-index:2518876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">
              <v:rect id="Rectangle 158" o:spid="_x0000_s15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5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888640" behindDoc="0" locked="0" layoutInCell="1" allowOverlap="1" wp14:anchorId="228A9226" wp14:editId="1D2C670F">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BCB2A4" id="Line 160"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889664" behindDoc="0" locked="0" layoutInCell="1" allowOverlap="1" wp14:anchorId="08F01116" wp14:editId="4B7A68B7">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77777777" w:rsidR="00B8138D" w:rsidRPr="00324CD6" w:rsidRDefault="00B8138D"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anchor>
          </w:drawing>
        </mc:Choice>
        <mc:Fallback>
          <w:pict>
            <v:rect w14:anchorId="08F01116" id="_x0000_s1560" style="position:absolute;left:0;text-align:left;margin-left:174.15pt;margin-top:47.95pt;width:163.2pt;height:64.5pt;z-index:251889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GqOMjfABAADNAwAADgAAAAAAAAAAAAAAAAAuAgAAZHJz&#13;&#10;L2Uyb0RvYy54bWxQSwECLQAUAAYACAAAACEAl++P1+EAAAAPAQAADwAAAAAAAAAAAAAAAABKBAAA&#13;&#10;ZHJzL2Rvd25yZXYueG1sUEsFBgAAAAAEAAQA8wAAAFgFAAAAAA==&#13;&#10;" filled="f" stroked="f" strokeweight=".25pt">
              <v:textbox inset="1pt,1pt,1pt,1pt">
                <w:txbxContent>
                  <w:p w14:paraId="4B7E0A90" w14:textId="77777777" w:rsidR="00B8138D" w:rsidRPr="00324CD6" w:rsidRDefault="00B8138D"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890688" behindDoc="0" locked="0" layoutInCell="1" allowOverlap="1" wp14:anchorId="4170B6A5" wp14:editId="32100C2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78AB9A6" id="Line 162" o:spid="_x0000_s1026" style="position:absolute;z-index:2518906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891712" behindDoc="0" locked="0" layoutInCell="1" allowOverlap="1" wp14:anchorId="6AC2B6E2" wp14:editId="2CAED536">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5BC18D" id="Line 163" o:spid="_x0000_s1026" style="position:absolute;z-index:2518917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892736" behindDoc="0" locked="0" layoutInCell="1" allowOverlap="1" wp14:anchorId="48B78308" wp14:editId="4A36566D">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AED886" id="Line 164" o:spid="_x0000_s1026" style="position:absolute;z-index:2518927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893760" behindDoc="0" locked="0" layoutInCell="1" allowOverlap="1" wp14:anchorId="5606A5FD" wp14:editId="219E7D5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B8138D" w:rsidRDefault="00B8138D"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61" style="position:absolute;left:0;text-align:left;margin-left:342.95pt;margin-top:45.7pt;width:38.25pt;height:12.4pt;z-index:25189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Ail7ai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B8138D" w:rsidRDefault="00B8138D"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894784" behindDoc="0" locked="0" layoutInCell="1" allowOverlap="1" wp14:anchorId="1521A994" wp14:editId="583A97F1">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62" style="position:absolute;left:0;text-align:left;margin-left:428.05pt;margin-top:45.7pt;width:60.35pt;height:12.4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Cb50hM8QEAAMoDAAAOAAAAAAAAAAAAAAAAAC4CAABk&#13;&#10;cnMvZTJvRG9jLnhtbFBLAQItABQABgAIAAAAIQBhpChz4gAAAA8BAAAPAAAAAAAAAAAAAAAAAEsE&#13;&#10;AABkcnMvZG93bnJldi54bWxQSwUGAAAAAAQABADzAAAAWgUAAAAA&#13;&#10;" filled="f" stroked="f" strokeweight=".25pt">
              <v:textbox inset="1pt,1pt,1pt,1pt">
                <w:txbxContent>
                  <w:p w14:paraId="55DCCACB"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895808" behindDoc="0" locked="0" layoutInCell="1" allowOverlap="1" wp14:anchorId="2D4BFF55" wp14:editId="5AE3DAA1">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77777777" w:rsidR="00B8138D" w:rsidRPr="00403731" w:rsidRDefault="00B8138D"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a:graphicData>
              </a:graphic>
            </wp:anchor>
          </w:drawing>
        </mc:Choice>
        <mc:Fallback>
          <w:pict>
            <v:rect w14:anchorId="2D4BFF55" id="_x0000_s1563" style="position:absolute;left:0;text-align:left;margin-left:428.4pt;margin-top:59.9pt;width:60.35pt;height:12.4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6NwO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8xLVbLA6sB7C40DxB+BNg/RHip6HqZT+9w5I&#13;&#10;S9F+ttGTyWIcp+8yoMtgcxmAVQxVyiDFcXsTjhO7c2S2DXfKkz6L1+xjbZLGZ1YnATwwSfppuONE&#13;&#10;Xsap6vkLrv8C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Bp6NwO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77777777" w:rsidR="00B8138D" w:rsidRPr="00403731" w:rsidRDefault="00B8138D" w:rsidP="00040C69">
                    <w:pPr>
                      <w:pStyle w:val="a5"/>
                      <w:jc w:val="center"/>
                      <w:rPr>
                        <w:rFonts w:ascii="Arial" w:hAnsi="Arial" w:cs="Arial"/>
                        <w:sz w:val="20"/>
                        <w:lang w:val="ru-RU"/>
                      </w:rPr>
                    </w:pPr>
                    <w:r>
                      <w:rPr>
                        <w:rFonts w:ascii="Arial" w:hAnsi="Arial" w:cs="Arial"/>
                        <w:sz w:val="20"/>
                        <w:lang w:val="ru-RU"/>
                      </w:rPr>
                      <w:t>133</w:t>
                    </w:r>
                  </w:p>
                </w:txbxContent>
              </v:textbox>
            </v:rect>
          </w:pict>
        </mc:Fallback>
      </mc:AlternateContent>
    </w:r>
    <w:r>
      <w:rPr>
        <w:noProof/>
        <w:lang w:eastAsia="ru-RU"/>
      </w:rPr>
      <mc:AlternateContent>
        <mc:Choice Requires="wps">
          <w:drawing>
            <wp:anchor distT="0" distB="0" distL="114300" distR="114300" simplePos="0" relativeHeight="251896832" behindDoc="0" locked="0" layoutInCell="1" allowOverlap="1" wp14:anchorId="2C725BD8" wp14:editId="724749C5">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5184F9" id="Line 168"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897856" behindDoc="0" locked="0" layoutInCell="1" allowOverlap="1" wp14:anchorId="685B788B" wp14:editId="33E6115D">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8E1292" id="Line 169"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Pr>
        <w:noProof/>
        <w:lang w:eastAsia="ru-RU"/>
      </w:rPr>
      <mc:AlternateContent>
        <mc:Choice Requires="wps">
          <w:drawing>
            <wp:anchor distT="0" distB="0" distL="114300" distR="114300" simplePos="0" relativeHeight="251898880" behindDoc="0" locked="0" layoutInCell="1" allowOverlap="1" wp14:anchorId="7736D008" wp14:editId="1C34EDEF">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77777777" w:rsidR="00B8138D" w:rsidRPr="000C6743" w:rsidRDefault="00B8138D"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anchor>
          </w:drawing>
        </mc:Choice>
        <mc:Fallback>
          <w:pict>
            <v:rect w14:anchorId="7736D008" id="_x0000_s1564" style="position:absolute;left:0;text-align:left;margin-left:342.95pt;margin-top:74.85pt;width:145.5pt;height:38.8pt;z-index:251898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sbOw9/IBAADNAwAADgAAAAAAAAAAAAAAAAAuAgAA&#13;&#10;ZHJzL2Uyb0RvYy54bWxQSwECLQAUAAYACAAAACEAA7zV4+IAAAAQAQAADwAAAAAAAAAAAAAAAABM&#13;&#10;BAAAZHJzL2Rvd25yZXYueG1sUEsFBgAAAAAEAAQA8wAAAFsFAAAAAA==&#13;&#10;" filled="f" stroked="f" strokeweight=".25pt">
              <v:textbox inset="1pt,1pt,1pt,1pt">
                <w:txbxContent>
                  <w:p w14:paraId="3768105F" w14:textId="77777777" w:rsidR="00B8138D" w:rsidRPr="000C6743" w:rsidRDefault="00B8138D"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Pr>
        <w:noProof/>
        <w:lang w:eastAsia="ru-RU"/>
      </w:rPr>
      <mc:AlternateContent>
        <mc:Choice Requires="wps">
          <w:drawing>
            <wp:anchor distT="0" distB="0" distL="114300" distR="114300" simplePos="0" relativeHeight="251899904" behindDoc="0" locked="0" layoutInCell="1" allowOverlap="1" wp14:anchorId="486588F5" wp14:editId="3598B8CD">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B8138D" w:rsidRDefault="00B8138D"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65" style="position:absolute;left:0;text-align:left;margin-left:-27.25pt;margin-top:31.3pt;width:22.9pt;height:12.4pt;z-index:251899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y6IdkvABAADKAwAADgAAAAAAAAAAAAAAAAAuAgAAZHJzL2Uy&#13;&#10;b0RvYy54bWxQSwECLQAUAAYACAAAACEAll2FzN4AAAANAQAADwAAAAAAAAAAAAAAAABKBAAAZHJz&#13;&#10;L2Rvd25yZXYueG1sUEsFBgAAAAAEAAQA8wAAAFUFAAAAAA==&#13;&#10;" filled="f" stroked="f" strokeweight=".25pt">
              <v:textbox inset="1pt,1pt,1pt,1pt">
                <w:txbxContent>
                  <w:p w14:paraId="3A6FA243" w14:textId="77777777" w:rsidR="00B8138D" w:rsidRDefault="00B8138D"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77777777" w:rsidR="00B8138D" w:rsidRPr="009645F5" w:rsidRDefault="00B8138D">
    <w:pPr>
      <w:pStyle w:val="a8"/>
      <w:rPr>
        <w:sz w:val="152"/>
        <w:szCs w:val="152"/>
      </w:rPr>
    </w:pPr>
    <w:r>
      <w:rPr>
        <w:noProof/>
        <w:lang w:eastAsia="ru-RU"/>
      </w:rPr>
      <mc:AlternateContent>
        <mc:Choice Requires="wps">
          <w:drawing>
            <wp:anchor distT="0" distB="0" distL="114300" distR="114300" simplePos="0" relativeHeight="251916288" behindDoc="0" locked="0" layoutInCell="1" allowOverlap="1" wp14:anchorId="2EBB07B4" wp14:editId="0B2EB535">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4F2609C5" w:rsidR="00B8138D" w:rsidRPr="009B1D7C" w:rsidRDefault="00B8138D" w:rsidP="009B1D7C">
                          <w:pPr>
                            <w:pStyle w:val="a5"/>
                            <w:jc w:val="center"/>
                            <w:rPr>
                              <w:rFonts w:ascii="Arial" w:hAnsi="Arial" w:cs="Arial"/>
                              <w:sz w:val="18"/>
                              <w:lang w:val="ru-RU"/>
                            </w:rPr>
                          </w:pPr>
                          <w:r>
                            <w:rPr>
                              <w:rFonts w:ascii="Arial" w:hAnsi="Arial" w:cs="Arial"/>
                              <w:sz w:val="18"/>
                              <w:lang w:val="ru-RU"/>
                            </w:rPr>
                            <w:t>111</w:t>
                          </w:r>
                        </w:p>
                      </w:txbxContent>
                    </wps:txbx>
                    <wps:bodyPr rot="0" vert="horz" wrap="square" lIns="12700" tIns="12700" rIns="12700" bIns="12700" anchor="t" anchorCtr="0" upright="1">
                      <a:noAutofit/>
                    </wps:bodyPr>
                  </wps:wsp>
                </a:graphicData>
              </a:graphic>
            </wp:anchor>
          </w:drawing>
        </mc:Choice>
        <mc:Fallback>
          <w:pict>
            <v:rect w14:anchorId="2EBB07B4" id="_x0000_s1586" style="position:absolute;left:0;text-align:left;margin-left:385.25pt;margin-top:60.3pt;width:38.25pt;height:12.4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" filled="f" stroked="f" strokeweight=".25pt">
              <v:textbox inset="1pt,1pt,1pt,1pt">
                <w:txbxContent>
                  <w:p w14:paraId="4D478730" w14:textId="4F2609C5" w:rsidR="00B8138D" w:rsidRPr="009B1D7C" w:rsidRDefault="00B8138D" w:rsidP="009B1D7C">
                    <w:pPr>
                      <w:pStyle w:val="a5"/>
                      <w:jc w:val="center"/>
                      <w:rPr>
                        <w:rFonts w:ascii="Arial" w:hAnsi="Arial" w:cs="Arial"/>
                        <w:sz w:val="18"/>
                        <w:lang w:val="ru-RU"/>
                      </w:rPr>
                    </w:pPr>
                    <w:r>
                      <w:rPr>
                        <w:rFonts w:ascii="Arial" w:hAnsi="Arial" w:cs="Arial"/>
                        <w:sz w:val="18"/>
                        <w:lang w:val="ru-RU"/>
                      </w:rPr>
                      <w:t>111</w:t>
                    </w:r>
                  </w:p>
                </w:txbxContent>
              </v:textbox>
            </v:rect>
          </w:pict>
        </mc:Fallback>
      </mc:AlternateContent>
    </w:r>
    <w:r>
      <w:rPr>
        <w:noProof/>
        <w:lang w:eastAsia="ru-RU"/>
      </w:rPr>
      <mc:AlternateContent>
        <mc:Choice Requires="wps">
          <w:drawing>
            <wp:anchor distT="0" distB="0" distL="114300" distR="114300" simplePos="0" relativeHeight="251901952" behindDoc="0" locked="0" layoutInCell="1" allowOverlap="1" wp14:anchorId="5B67E2B5" wp14:editId="19EA7086">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D600B6" id="Line 123"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902976" behindDoc="0" locked="0" layoutInCell="1" allowOverlap="1" wp14:anchorId="7B2C29D8" wp14:editId="51EB75FB">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59B260" id="Line 124" o:spid="_x0000_s1026" style="position:absolute;z-index:25190297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904000" behindDoc="0" locked="0" layoutInCell="1" allowOverlap="1" wp14:anchorId="1F053DF5" wp14:editId="511A0BF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342ED0" id="Line 125" o:spid="_x0000_s1026" style="position:absolute;z-index:25190400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905024" behindDoc="0" locked="0" layoutInCell="1" allowOverlap="1" wp14:anchorId="11FC98EE" wp14:editId="6F496D73">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6C2234" id="Line 126" o:spid="_x0000_s1026" style="position:absolute;z-index:25190502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906048" behindDoc="0" locked="0" layoutInCell="1" allowOverlap="1" wp14:anchorId="2F8BADCC" wp14:editId="6EF8BE80">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5569F3" id="Line 127" o:spid="_x0000_s1026" style="position:absolute;z-index:25190604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907072" behindDoc="0" locked="0" layoutInCell="1" allowOverlap="1" wp14:anchorId="7062A549" wp14:editId="57B119BA">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93722A" id="Line 128" o:spid="_x0000_s1026" style="position:absolute;z-index:25190707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908096" behindDoc="0" locked="0" layoutInCell="1" allowOverlap="1" wp14:anchorId="2B18BAE4" wp14:editId="4034DDB2">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1EE95B" id="Line 129" o:spid="_x0000_s1026" style="position:absolute;z-index:25190809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909120" behindDoc="0" locked="0" layoutInCell="1" allowOverlap="1" wp14:anchorId="524A1E68" wp14:editId="4729C96F">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B1326E" id="Line 130" o:spid="_x0000_s1026" style="position:absolute;z-index:25190912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910144" behindDoc="0" locked="0" layoutInCell="1" allowOverlap="1" wp14:anchorId="64083DE5" wp14:editId="29218403">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842702" id="Line 131"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911168" behindDoc="0" locked="0" layoutInCell="1" allowOverlap="1" wp14:anchorId="233DD88E" wp14:editId="05D23505">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87" style="position:absolute;left:0;text-align:left;margin-left:-.6pt;margin-top:31.8pt;width:28.55pt;height:12.4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" filled="f" stroked="f" strokeweight=".25pt">
              <v:textbox inset="1pt,1pt,1pt,1pt">
                <w:txbxContent>
                  <w:p w14:paraId="228194B0"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912192" behindDoc="0" locked="0" layoutInCell="1" allowOverlap="1" wp14:anchorId="7FC9864C" wp14:editId="6C48B0B1">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B8138D" w:rsidRPr="000C6743" w:rsidRDefault="00B8138D"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7FC9864C" id="_x0000_s1588" style="position:absolute;left:0;text-align:left;margin-left:30.95pt;margin-top:31.8pt;width:66.75pt;height:12.4pt;z-index:251912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s1Guh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B8138D" w:rsidRPr="000C6743" w:rsidRDefault="00B8138D"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913216" behindDoc="0" locked="0" layoutInCell="1" allowOverlap="1" wp14:anchorId="284F90D5" wp14:editId="3BAF7920">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B8138D" w:rsidRPr="000C6743" w:rsidRDefault="00B8138D"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284F90D5" id="_x0000_s1589" style="position:absolute;left:0;text-align:left;margin-left:101.4pt;margin-top:31.8pt;width:39.8pt;height:12.4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iAmOaf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B8138D" w:rsidRPr="000C6743" w:rsidRDefault="00B8138D"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914240" behindDoc="0" locked="0" layoutInCell="1" allowOverlap="1" wp14:anchorId="7050FA31" wp14:editId="55C6A028">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B8138D" w:rsidRPr="000C6743" w:rsidRDefault="00B8138D"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7050FA31" id="_x0000_s1590" style="position:absolute;left:0;text-align:left;margin-left:143.45pt;margin-top:31.8pt;width:25.95pt;height:12.4pt;z-index:25191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vqRcQfABAADKAwAADgAAAAAAAAAAAAAAAAAuAgAAZHJz&#13;&#10;L2Uyb0RvYy54bWxQSwECLQAUAAYACAAAACEAQ2bZDOEAAAAOAQAADwAAAAAAAAAAAAAAAABKBAAA&#13;&#10;ZHJzL2Rvd25yZXYueG1sUEsFBgAAAAAEAAQA8wAAAFgFAAAAAA==&#13;&#10;" filled="f" stroked="f" strokeweight=".25pt">
              <v:textbox inset="1pt,1pt,1pt,1pt">
                <w:txbxContent>
                  <w:p w14:paraId="5E4FF7C3" w14:textId="77777777" w:rsidR="00B8138D" w:rsidRPr="000C6743" w:rsidRDefault="00B8138D"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915264" behindDoc="0" locked="0" layoutInCell="1" allowOverlap="1" wp14:anchorId="70182E9D" wp14:editId="3FFB0F13">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91" style="position:absolute;left:0;text-align:left;margin-left:385.3pt;margin-top:45.7pt;width:38.25pt;height:12.4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N3V9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ajd1ffIBAADKAwAADgAAAAAAAAAAAAAAAAAuAgAA&#13;&#10;ZHJzL2Uyb0RvYy54bWxQSwECLQAUAAYACAAAACEAS9+uBeIAAAAPAQAADwAAAAAAAAAAAAAAAABM&#13;&#10;BAAAZHJzL2Rvd25yZXYueG1sUEsFBgAAAAAEAAQA8wAAAFsFAAAAAA==&#13;&#10;" filled="f" stroked="f" strokeweight=".25pt">
              <v:textbox inset="1pt,1pt,1pt,1pt">
                <w:txbxContent>
                  <w:p w14:paraId="1BEE07F5"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917312" behindDoc="0" locked="0" layoutInCell="1" allowOverlap="1" wp14:anchorId="111AED23" wp14:editId="1D7E1F00">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01D25176" w:rsidR="00B8138D" w:rsidRPr="00E50AEC" w:rsidRDefault="00E50AEC"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wps:txbx>
                    <wps:bodyPr rot="0" vert="horz" wrap="square" lIns="12700" tIns="12700" rIns="12700" bIns="12700" anchor="ctr" anchorCtr="0" upright="1">
                      <a:noAutofit/>
                    </wps:bodyPr>
                  </wps:wsp>
                </a:graphicData>
              </a:graphic>
            </wp:anchor>
          </w:drawing>
        </mc:Choice>
        <mc:Fallback>
          <w:pict>
            <v:rect w14:anchorId="111AED23" id="_x0000_s1592" style="position:absolute;left:0;text-align:left;margin-left:173.45pt;margin-top:2.95pt;width:315.35pt;height:41.25pt;z-index:251917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a3u9B/MBAADNAwAADgAAAAAAAAAAAAAAAAAuAgAA&#13;&#10;ZHJzL2Uyb0RvYy54bWxQSwECLQAUAAYACAAAACEALtXDreEAAAANAQAADwAAAAAAAAAAAAAAAABN&#13;&#10;BAAAZHJzL2Rvd25yZXYueG1sUEsFBgAAAAAEAAQA8wAAAFsFAAAAAA==&#13;&#10;" filled="f" stroked="f" strokeweight=".25pt">
              <v:textbox inset="1pt,1pt,1pt,1pt">
                <w:txbxContent>
                  <w:p w14:paraId="34F9D48E" w14:textId="01D25176" w:rsidR="00B8138D" w:rsidRPr="00E50AEC" w:rsidRDefault="00E50AEC"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v:textbox>
            </v:rect>
          </w:pict>
        </mc:Fallback>
      </mc:AlternateContent>
    </w:r>
    <w:r>
      <w:rPr>
        <w:noProof/>
        <w:lang w:eastAsia="ru-RU"/>
      </w:rPr>
      <mc:AlternateContent>
        <mc:Choice Requires="wps">
          <w:drawing>
            <wp:anchor distT="0" distB="0" distL="114300" distR="114300" simplePos="0" relativeHeight="251918336" behindDoc="0" locked="0" layoutInCell="1" allowOverlap="1" wp14:anchorId="3C8E0961" wp14:editId="0A780757">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09B34F" id="Line 140" o:spid="_x0000_s1026" style="position:absolute;z-index:25191833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919360" behindDoc="0" locked="0" layoutInCell="1" allowOverlap="1" wp14:anchorId="22608A24" wp14:editId="39BE3AE5">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3BC95C" id="Line 141" o:spid="_x0000_s1026" style="position:absolute;z-index:25191936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920384" behindDoc="0" locked="0" layoutInCell="1" allowOverlap="1" wp14:anchorId="5B887905" wp14:editId="51E63610">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1F8533" id="Line 142" o:spid="_x0000_s1026" style="position:absolute;z-index:25192038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921408" behindDoc="0" locked="0" layoutInCell="1" allowOverlap="1" wp14:anchorId="5F225CD5" wp14:editId="07B4D99C">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5CDFB3" id="Line 143" o:spid="_x0000_s1026" style="position:absolute;z-index:25192140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Pr>
        <w:noProof/>
        <w:lang w:eastAsia="ru-RU"/>
      </w:rPr>
      <mc:AlternateContent>
        <mc:Choice Requires="wps">
          <w:drawing>
            <wp:anchor distT="0" distB="0" distL="114300" distR="114300" simplePos="0" relativeHeight="251922432" behindDoc="0" locked="0" layoutInCell="1" allowOverlap="1" wp14:anchorId="56D59C7A" wp14:editId="400CE85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0D36C2" id="Line 144" o:spid="_x0000_s1026" style="position:absolute;z-index:25192243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Pr>
        <w:noProof/>
        <w:lang w:eastAsia="ru-RU"/>
      </w:rPr>
      <mc:AlternateContent>
        <mc:Choice Requires="wpg">
          <w:drawing>
            <wp:anchor distT="0" distB="0" distL="114300" distR="114300" simplePos="0" relativeHeight="251923456" behindDoc="0" locked="0" layoutInCell="1" allowOverlap="1" wp14:anchorId="5A2F4E1E" wp14:editId="4A3989E6">
              <wp:simplePos x="0" y="0"/>
              <wp:positionH relativeFrom="column">
                <wp:posOffset>-340778</wp:posOffset>
              </wp:positionH>
              <wp:positionV relativeFrom="paragraph">
                <wp:posOffset>584781</wp:posOffset>
              </wp:positionV>
              <wp:extent cx="1581479" cy="157844"/>
              <wp:effectExtent l="0" t="0" r="6350" b="0"/>
              <wp:wrapNone/>
              <wp:docPr id="9999"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0"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B8138D" w:rsidRPr="009645F5" w:rsidRDefault="00B8138D"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10001"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77777777" w:rsidR="00B8138D" w:rsidRPr="003A61C7" w:rsidRDefault="00B8138D"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wgp>
                </a:graphicData>
              </a:graphic>
            </wp:anchor>
          </w:drawing>
        </mc:Choice>
        <mc:Fallback>
          <w:pict>
            <v:group w14:anchorId="5A2F4E1E" id="_x0000_s1593" style="position:absolute;left:0;text-align:left;margin-left:-26.85pt;margin-top:46.05pt;width:124.55pt;height:12.45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">
              <v:rect id="Rectangle 146" o:spid="_x0000_s159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" filled="f" stroked="f" strokeweight=".25pt">
                <v:textbox inset="1pt,1pt,1pt,1pt">
                  <w:txbxContent>
                    <w:p w14:paraId="395D2314" w14:textId="77777777" w:rsidR="00B8138D" w:rsidRPr="009645F5" w:rsidRDefault="00B8138D"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595"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" filled="f" stroked="f" strokeweight=".25pt">
                <v:textbox inset="1pt,1pt,1pt,1pt">
                  <w:txbxContent>
                    <w:p w14:paraId="31654B7C" w14:textId="77777777" w:rsidR="00B8138D" w:rsidRPr="003A61C7" w:rsidRDefault="00B8138D"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w:pict>
        </mc:Fallback>
      </mc:AlternateContent>
    </w:r>
    <w:r>
      <w:rPr>
        <w:noProof/>
        <w:lang w:eastAsia="ru-RU"/>
      </w:rPr>
      <mc:AlternateContent>
        <mc:Choice Requires="wpg">
          <w:drawing>
            <wp:anchor distT="0" distB="0" distL="114300" distR="114300" simplePos="0" relativeHeight="251924480" behindDoc="0" locked="0" layoutInCell="1" allowOverlap="1" wp14:anchorId="72D887F7" wp14:editId="1C6C1CEA">
              <wp:simplePos x="0" y="0"/>
              <wp:positionH relativeFrom="column">
                <wp:posOffset>-340778</wp:posOffset>
              </wp:positionH>
              <wp:positionV relativeFrom="paragraph">
                <wp:posOffset>761465</wp:posOffset>
              </wp:positionV>
              <wp:extent cx="1581479" cy="157335"/>
              <wp:effectExtent l="0" t="0" r="6350" b="0"/>
              <wp:wrapNone/>
              <wp:docPr id="10002"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3"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B8138D" w:rsidRDefault="00B8138D"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0004"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77777777" w:rsidR="00B8138D" w:rsidRDefault="00B8138D" w:rsidP="00403BE8">
                            <w:pPr>
                              <w:ind w:firstLine="0"/>
                              <w:rPr>
                                <w:rFonts w:ascii="Arial" w:hAnsi="Arial" w:cs="Arial"/>
                                <w:i/>
                                <w:sz w:val="17"/>
                                <w:szCs w:val="17"/>
                              </w:rPr>
                            </w:pPr>
                            <w:r w:rsidRPr="00B2466B">
                              <w:rPr>
                                <w:rFonts w:ascii="Arial" w:hAnsi="Arial" w:cs="Arial"/>
                                <w:i/>
                                <w:sz w:val="17"/>
                                <w:szCs w:val="17"/>
                              </w:rPr>
                              <w:t>Кaбaлянц П.С.</w:t>
                            </w:r>
                          </w:p>
                          <w:p w14:paraId="676EE70C" w14:textId="77777777" w:rsidR="00B8138D" w:rsidRPr="00B2466B" w:rsidRDefault="00B8138D" w:rsidP="00403BE8">
                            <w:pPr>
                              <w:ind w:firstLine="0"/>
                              <w:rPr>
                                <w:rFonts w:ascii="Arial" w:hAnsi="Arial" w:cs="Arial"/>
                                <w:i/>
                                <w:sz w:val="17"/>
                                <w:szCs w:val="17"/>
                              </w:rPr>
                            </w:pPr>
                          </w:p>
                        </w:txbxContent>
                      </wps:txbx>
                      <wps:bodyPr rot="0" vert="horz" wrap="square" lIns="12700" tIns="12700" rIns="12700" bIns="12700" anchor="t" anchorCtr="0" upright="1">
                        <a:noAutofit/>
                      </wps:bodyPr>
                    </wps:wsp>
                  </wpg:wgp>
                </a:graphicData>
              </a:graphic>
            </wp:anchor>
          </w:drawing>
        </mc:Choice>
        <mc:Fallback>
          <w:pict>
            <v:group w14:anchorId="72D887F7" id="_x0000_s1596" style="position:absolute;left:0;text-align:left;margin-left:-26.85pt;margin-top:59.95pt;width:124.55pt;height:12.4pt;z-index:251924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">
              <v:rect id="Rectangle 149" o:spid="_x0000_s159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" filled="f" stroked="f" strokeweight=".25pt">
                <v:textbox inset="1pt,1pt,1pt,1pt">
                  <w:txbxContent>
                    <w:p w14:paraId="25507516" w14:textId="77777777" w:rsidR="00B8138D" w:rsidRDefault="00B8138D"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59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" filled="f" stroked="f" strokeweight=".25pt">
                <v:textbox inset="1pt,1pt,1pt,1pt">
                  <w:txbxContent>
                    <w:p w14:paraId="52AD8FB5" w14:textId="77777777" w:rsidR="00B8138D" w:rsidRDefault="00B8138D" w:rsidP="00403BE8">
                      <w:pPr>
                        <w:ind w:firstLine="0"/>
                        <w:rPr>
                          <w:rFonts w:ascii="Arial" w:hAnsi="Arial" w:cs="Arial"/>
                          <w:i/>
                          <w:sz w:val="17"/>
                          <w:szCs w:val="17"/>
                        </w:rPr>
                      </w:pPr>
                      <w:r w:rsidRPr="00B2466B">
                        <w:rPr>
                          <w:rFonts w:ascii="Arial" w:hAnsi="Arial" w:cs="Arial"/>
                          <w:i/>
                          <w:sz w:val="17"/>
                          <w:szCs w:val="17"/>
                        </w:rPr>
                        <w:t>Кaбaлянц П.С.</w:t>
                      </w:r>
                    </w:p>
                    <w:p w14:paraId="676EE70C" w14:textId="77777777" w:rsidR="00B8138D" w:rsidRPr="00B2466B" w:rsidRDefault="00B8138D" w:rsidP="00403BE8">
                      <w:pPr>
                        <w:ind w:firstLine="0"/>
                        <w:rPr>
                          <w:rFonts w:ascii="Arial" w:hAnsi="Arial" w:cs="Arial"/>
                          <w:i/>
                          <w:sz w:val="17"/>
                          <w:szCs w:val="17"/>
                        </w:rPr>
                      </w:pPr>
                    </w:p>
                  </w:txbxContent>
                </v:textbox>
              </v:rect>
            </v:group>
          </w:pict>
        </mc:Fallback>
      </mc:AlternateContent>
    </w:r>
    <w:r>
      <w:rPr>
        <w:noProof/>
        <w:lang w:eastAsia="ru-RU"/>
      </w:rPr>
      <mc:AlternateContent>
        <mc:Choice Requires="wpg">
          <w:drawing>
            <wp:anchor distT="0" distB="0" distL="114300" distR="114300" simplePos="0" relativeHeight="251925504" behindDoc="0" locked="0" layoutInCell="1" allowOverlap="1" wp14:anchorId="27F3CA29" wp14:editId="7A9E071C">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B8138D" w:rsidRPr="009645F5" w:rsidRDefault="00B8138D"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B8138D" w:rsidRPr="000C6743" w:rsidRDefault="00B8138D"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99" style="position:absolute;left:0;text-align:left;margin-left:-26.85pt;margin-top:74.2pt;width:124.55pt;height:12.4pt;z-index:251925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">
              <v:rect id="Rectangle 152" o:spid="_x0000_s160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B8138D" w:rsidRPr="009645F5" w:rsidRDefault="00B8138D"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0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B8138D" w:rsidRPr="000C6743" w:rsidRDefault="00B8138D"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926528" behindDoc="0" locked="0" layoutInCell="1" allowOverlap="1" wp14:anchorId="520CEC74" wp14:editId="1B83AFAA">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22C0FFB8" w14:textId="77777777" w:rsidR="00B8138D" w:rsidRPr="00403BE8" w:rsidRDefault="00B8138D"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602" style="position:absolute;left:0;text-align:left;margin-left:-26.85pt;margin-top:88pt;width:124.55pt;height:12.45pt;z-index:251926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">
              <v:rect id="Rectangle 155" o:spid="_x0000_s160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60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22C0FFB8" w14:textId="77777777" w:rsidR="00B8138D" w:rsidRPr="00403BE8" w:rsidRDefault="00B8138D"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927552" behindDoc="0" locked="0" layoutInCell="1" allowOverlap="1" wp14:anchorId="7C6DE88F" wp14:editId="25F6D537">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7C6DE88F" id="_x0000_s1605" style="position:absolute;left:0;text-align:left;margin-left:-26.85pt;margin-top:101.9pt;width:124.55pt;height:12.4pt;z-index:251927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">
              <v:rect id="Rectangle 158" o:spid="_x0000_s16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6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928576" behindDoc="0" locked="0" layoutInCell="1" allowOverlap="1" wp14:anchorId="00FD4D9C" wp14:editId="095E6B43">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7D79E9" id="Line 160"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929600" behindDoc="0" locked="0" layoutInCell="1" allowOverlap="1" wp14:anchorId="0D47E356" wp14:editId="0645995F">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77777777" w:rsidR="00B8138D" w:rsidRPr="00324CD6" w:rsidRDefault="00B8138D"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anchor>
          </w:drawing>
        </mc:Choice>
        <mc:Fallback>
          <w:pict>
            <v:rect w14:anchorId="0D47E356" id="_x0000_s1608" style="position:absolute;left:0;text-align:left;margin-left:174.15pt;margin-top:47.95pt;width:163.2pt;height:64.5pt;z-index:251929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" filled="f" stroked="f" strokeweight=".25pt">
              <v:textbox inset="1pt,1pt,1pt,1pt">
                <w:txbxContent>
                  <w:p w14:paraId="518C4A4D" w14:textId="77777777" w:rsidR="00B8138D" w:rsidRPr="00324CD6" w:rsidRDefault="00B8138D"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930624" behindDoc="0" locked="0" layoutInCell="1" allowOverlap="1" wp14:anchorId="1CA4CEBF" wp14:editId="3719958C">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DB1BB4" id="Line 162" o:spid="_x0000_s1026" style="position:absolute;z-index:25193062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931648" behindDoc="0" locked="0" layoutInCell="1" allowOverlap="1" wp14:anchorId="79C54644" wp14:editId="6B8AF300">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8D71C7" id="Line 163" o:spid="_x0000_s1026" style="position:absolute;z-index:25193164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932672" behindDoc="0" locked="0" layoutInCell="1" allowOverlap="1" wp14:anchorId="5B799C9E" wp14:editId="4C992A5B">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DF25B9" id="Line 164"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933696" behindDoc="0" locked="0" layoutInCell="1" allowOverlap="1" wp14:anchorId="636E0CEC" wp14:editId="2AFAB981">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B8138D" w:rsidRDefault="00B8138D"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609" style="position:absolute;left:0;text-align:left;margin-left:342.95pt;margin-top:45.7pt;width:38.25pt;height:12.4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Ad9i4a8gEAAMsDAAAOAAAAAAAAAAAAAAAAAC4CAABk&#13;&#10;cnMvZTJvRG9jLnhtbFBLAQItABQABgAIAAAAIQArjRGP4QAAAA8BAAAPAAAAAAAAAAAAAAAAAEwE&#13;&#10;AABkcnMvZG93bnJldi54bWxQSwUGAAAAAAQABADzAAAAWgUAAAAA&#13;&#10;" filled="f" stroked="f" strokeweight=".25pt">
              <v:textbox inset="1pt,1pt,1pt,1pt">
                <w:txbxContent>
                  <w:p w14:paraId="602EDD7E" w14:textId="77777777" w:rsidR="00B8138D" w:rsidRDefault="00B8138D"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934720" behindDoc="0" locked="0" layoutInCell="1" allowOverlap="1" wp14:anchorId="6C896CBB" wp14:editId="6FAB5889">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610" style="position:absolute;left:0;text-align:left;margin-left:428.05pt;margin-top:45.7pt;width:60.35pt;height:12.4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Ch3t8A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pYKKaDTYH1kN4nCj+AbzpkH5JMfI01dL/3AFp&#13;&#10;KfqPNnoyX+Vx/C4Dugw2lwFYxVC1DFIct7fhOLI7R2bbcaUi6bN4wz62Jml8YXUSwBOTpJ+mO47k&#13;&#10;ZZyyXv7g+jc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EkKHe3wAQAAywMAAA4AAAAAAAAAAAAAAAAALgIAAGRy&#13;&#10;cy9lMm9Eb2MueG1sUEsBAi0AFAAGAAgAAAAhAGGkKHPiAAAADwEAAA8AAAAAAAAAAAAAAAAASgQA&#13;&#10;AGRycy9kb3ducmV2LnhtbFBLBQYAAAAABAAEAPMAAABZBQAAAAA=&#13;&#10;" filled="f" stroked="f" strokeweight=".25pt">
              <v:textbox inset="1pt,1pt,1pt,1pt">
                <w:txbxContent>
                  <w:p w14:paraId="303320BD"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935744" behindDoc="0" locked="0" layoutInCell="1" allowOverlap="1" wp14:anchorId="4CB6561E" wp14:editId="1B707556">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77777777" w:rsidR="00B8138D" w:rsidRPr="00403731" w:rsidRDefault="00B8138D"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a:graphicData>
              </a:graphic>
            </wp:anchor>
          </w:drawing>
        </mc:Choice>
        <mc:Fallback>
          <w:pict>
            <v:rect w14:anchorId="4CB6561E" id="_x0000_s1611" style="position:absolute;left:0;text-align:left;margin-left:428.4pt;margin-top:59.9pt;width:60.35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BuGhxY8AEAAMsDAAAOAAAAAAAAAAAAAAAAAC4CAABkcnMv&#13;&#10;ZTJvRG9jLnhtbFBLAQItABQABgAIAAAAIQBMZy3V4AAAABABAAAPAAAAAAAAAAAAAAAAAEoEAABk&#13;&#10;cnMvZG93bnJldi54bWxQSwUGAAAAAAQABADzAAAAVwUAAAAA&#13;&#10;" filled="f" stroked="f" strokeweight=".25pt">
              <v:textbox inset="1pt,1pt,1pt,1pt">
                <w:txbxContent>
                  <w:p w14:paraId="094D8B1D" w14:textId="77777777" w:rsidR="00B8138D" w:rsidRPr="00403731" w:rsidRDefault="00B8138D" w:rsidP="00040C69">
                    <w:pPr>
                      <w:pStyle w:val="a5"/>
                      <w:jc w:val="center"/>
                      <w:rPr>
                        <w:rFonts w:ascii="Arial" w:hAnsi="Arial" w:cs="Arial"/>
                        <w:sz w:val="20"/>
                        <w:lang w:val="ru-RU"/>
                      </w:rPr>
                    </w:pPr>
                    <w:r>
                      <w:rPr>
                        <w:rFonts w:ascii="Arial" w:hAnsi="Arial" w:cs="Arial"/>
                        <w:sz w:val="20"/>
                        <w:lang w:val="ru-RU"/>
                      </w:rPr>
                      <w:t>133</w:t>
                    </w:r>
                  </w:p>
                </w:txbxContent>
              </v:textbox>
            </v:rect>
          </w:pict>
        </mc:Fallback>
      </mc:AlternateContent>
    </w:r>
    <w:r>
      <w:rPr>
        <w:noProof/>
        <w:lang w:eastAsia="ru-RU"/>
      </w:rPr>
      <mc:AlternateContent>
        <mc:Choice Requires="wps">
          <w:drawing>
            <wp:anchor distT="0" distB="0" distL="114300" distR="114300" simplePos="0" relativeHeight="251936768" behindDoc="0" locked="0" layoutInCell="1" allowOverlap="1" wp14:anchorId="095DFD9B" wp14:editId="44521791">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38682F" id="Line 168" o:spid="_x0000_s1026" style="position:absolute;z-index:25193676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Pr>
        <w:noProof/>
        <w:lang w:eastAsia="ru-RU"/>
      </w:rPr>
      <mc:AlternateContent>
        <mc:Choice Requires="wps">
          <w:drawing>
            <wp:anchor distT="0" distB="0" distL="114300" distR="114300" simplePos="0" relativeHeight="251937792" behindDoc="0" locked="0" layoutInCell="1" allowOverlap="1" wp14:anchorId="50BDCEE0" wp14:editId="1C5EFFC7">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2D47D6" id="Line 169"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Pr>
        <w:noProof/>
        <w:lang w:eastAsia="ru-RU"/>
      </w:rPr>
      <mc:AlternateContent>
        <mc:Choice Requires="wps">
          <w:drawing>
            <wp:anchor distT="0" distB="0" distL="114300" distR="114300" simplePos="0" relativeHeight="251938816" behindDoc="0" locked="0" layoutInCell="1" allowOverlap="1" wp14:anchorId="1A2C8769" wp14:editId="03873091">
              <wp:simplePos x="0" y="0"/>
              <wp:positionH relativeFrom="column">
                <wp:posOffset>4355237</wp:posOffset>
              </wp:positionH>
              <wp:positionV relativeFrom="paragraph">
                <wp:posOffset>950369</wp:posOffset>
              </wp:positionV>
              <wp:extent cx="1847640" cy="492881"/>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77777777" w:rsidR="00B8138D" w:rsidRPr="000C6743" w:rsidRDefault="00B8138D"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anchor>
          </w:drawing>
        </mc:Choice>
        <mc:Fallback>
          <w:pict>
            <v:rect w14:anchorId="1A2C8769" id="_x0000_s1612" style="position:absolute;left:0;text-align:left;margin-left:342.95pt;margin-top:74.85pt;width:145.5pt;height:38.8pt;z-index:251938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MllLuTzAQAAzgMAAA4AAAAAAAAAAAAAAAAALgIA&#13;&#10;AGRycy9lMm9Eb2MueG1sUEsBAi0AFAAGAAgAAAAhAAO81ePiAAAAEAEAAA8AAAAAAAAAAAAAAAAA&#13;&#10;TQQAAGRycy9kb3ducmV2LnhtbFBLBQYAAAAABAAEAPMAAABcBQAAAAA=&#13;&#10;" filled="f" stroked="f" strokeweight=".25pt">
              <v:textbox inset="1pt,1pt,1pt,1pt">
                <w:txbxContent>
                  <w:p w14:paraId="3966E0C2" w14:textId="77777777" w:rsidR="00B8138D" w:rsidRPr="000C6743" w:rsidRDefault="00B8138D"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Pr>
        <w:noProof/>
        <w:lang w:eastAsia="ru-RU"/>
      </w:rPr>
      <mc:AlternateContent>
        <mc:Choice Requires="wps">
          <w:drawing>
            <wp:anchor distT="0" distB="0" distL="114300" distR="114300" simplePos="0" relativeHeight="251939840" behindDoc="0" locked="0" layoutInCell="1" allowOverlap="1" wp14:anchorId="52DEB412" wp14:editId="745ED1C9">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B8138D" w:rsidRDefault="00B8138D"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613" style="position:absolute;left:0;text-align:left;margin-left:-27.25pt;margin-top:31.3pt;width:22.9pt;height:12.4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BGYprq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B8138D" w:rsidRDefault="00B8138D"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996C99" w:rsidRDefault="00996C9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7777777" w:rsidR="00B8138D" w:rsidRPr="009645F5" w:rsidRDefault="00B8138D">
    <w:pPr>
      <w:pStyle w:val="a8"/>
      <w:rPr>
        <w:sz w:val="152"/>
        <w:szCs w:val="152"/>
      </w:rPr>
    </w:pPr>
    <w:r>
      <w:rPr>
        <w:noProof/>
        <w:lang w:eastAsia="ru-RU"/>
      </w:rPr>
      <mc:AlternateContent>
        <mc:Choice Requires="wps">
          <w:drawing>
            <wp:anchor distT="0" distB="0" distL="114300" distR="114300" simplePos="0" relativeHeight="251956224" behindDoc="0" locked="0" layoutInCell="1" allowOverlap="1" wp14:anchorId="5D19E709" wp14:editId="53FFDE83">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4613DDD4" w:rsidR="00B8138D" w:rsidRPr="009B1D7C" w:rsidRDefault="00B8138D" w:rsidP="009B1D7C">
                          <w:pPr>
                            <w:pStyle w:val="a5"/>
                            <w:jc w:val="center"/>
                            <w:rPr>
                              <w:rFonts w:ascii="Arial" w:hAnsi="Arial" w:cs="Arial"/>
                              <w:sz w:val="18"/>
                              <w:lang w:val="ru-RU"/>
                            </w:rPr>
                          </w:pPr>
                          <w:r>
                            <w:rPr>
                              <w:rFonts w:ascii="Arial" w:hAnsi="Arial" w:cs="Arial"/>
                              <w:sz w:val="18"/>
                              <w:lang w:val="ru-RU"/>
                            </w:rPr>
                            <w:t>119</w:t>
                          </w:r>
                        </w:p>
                      </w:txbxContent>
                    </wps:txbx>
                    <wps:bodyPr rot="0" vert="horz" wrap="square" lIns="12700" tIns="12700" rIns="12700" bIns="12700" anchor="t" anchorCtr="0" upright="1">
                      <a:noAutofit/>
                    </wps:bodyPr>
                  </wps:wsp>
                </a:graphicData>
              </a:graphic>
            </wp:anchor>
          </w:drawing>
        </mc:Choice>
        <mc:Fallback>
          <w:pict>
            <v:rect w14:anchorId="5D19E709" id="_x0000_s1634" style="position:absolute;left:0;text-align:left;margin-left:385.25pt;margin-top:60.3pt;width:38.25pt;height:12.4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KZfaKD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4613DDD4" w:rsidR="00B8138D" w:rsidRPr="009B1D7C" w:rsidRDefault="00B8138D" w:rsidP="009B1D7C">
                    <w:pPr>
                      <w:pStyle w:val="a5"/>
                      <w:jc w:val="center"/>
                      <w:rPr>
                        <w:rFonts w:ascii="Arial" w:hAnsi="Arial" w:cs="Arial"/>
                        <w:sz w:val="18"/>
                        <w:lang w:val="ru-RU"/>
                      </w:rPr>
                    </w:pPr>
                    <w:r>
                      <w:rPr>
                        <w:rFonts w:ascii="Arial" w:hAnsi="Arial" w:cs="Arial"/>
                        <w:sz w:val="18"/>
                        <w:lang w:val="ru-RU"/>
                      </w:rPr>
                      <w:t>119</w:t>
                    </w:r>
                  </w:p>
                </w:txbxContent>
              </v:textbox>
            </v:rect>
          </w:pict>
        </mc:Fallback>
      </mc:AlternateContent>
    </w:r>
    <w:r>
      <w:rPr>
        <w:noProof/>
        <w:lang w:eastAsia="ru-RU"/>
      </w:rPr>
      <mc:AlternateContent>
        <mc:Choice Requires="wps">
          <w:drawing>
            <wp:anchor distT="0" distB="0" distL="114300" distR="114300" simplePos="0" relativeHeight="251941888" behindDoc="0" locked="0" layoutInCell="1" allowOverlap="1" wp14:anchorId="1C930B03" wp14:editId="501A23D7">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2C9607" id="Line 123"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942912" behindDoc="0" locked="0" layoutInCell="1" allowOverlap="1" wp14:anchorId="15DDE053" wp14:editId="7BF3953C">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AC2490" id="Line 124"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943936" behindDoc="0" locked="0" layoutInCell="1" allowOverlap="1" wp14:anchorId="4AB10AC5" wp14:editId="04F6F7A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E4120F" id="Line 125"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944960" behindDoc="0" locked="0" layoutInCell="1" allowOverlap="1" wp14:anchorId="11881545" wp14:editId="2CA4A9BF">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93056B" id="Line 126"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945984" behindDoc="0" locked="0" layoutInCell="1" allowOverlap="1" wp14:anchorId="4410C846" wp14:editId="52DFEEA2">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AA13B4" id="Line 127"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947008" behindDoc="0" locked="0" layoutInCell="1" allowOverlap="1" wp14:anchorId="73D2A872" wp14:editId="73951752">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2C457E" id="Line 128" o:spid="_x0000_s1026" style="position:absolute;z-index:25194700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948032" behindDoc="0" locked="0" layoutInCell="1" allowOverlap="1" wp14:anchorId="39AC9302" wp14:editId="2C90950F">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4FA032" id="Line 129" o:spid="_x0000_s1026" style="position:absolute;z-index:25194803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949056" behindDoc="0" locked="0" layoutInCell="1" allowOverlap="1" wp14:anchorId="41B3386A" wp14:editId="13881DCA">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05CD46" id="Line 130" o:spid="_x0000_s1026" style="position:absolute;z-index:25194905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950080" behindDoc="0" locked="0" layoutInCell="1" allowOverlap="1" wp14:anchorId="67EB9BB5" wp14:editId="54C159FA">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C1B2CB" id="Line 131" o:spid="_x0000_s1026" style="position:absolute;z-index:25195008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951104" behindDoc="0" locked="0" layoutInCell="1" allowOverlap="1" wp14:anchorId="18A5A2E4" wp14:editId="2566BADA">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35" style="position:absolute;left:0;text-align:left;margin-left:-.6pt;margin-top:31.8pt;width:28.5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L2XkM+8BAADKAwAADgAAAAAAAAAAAAAAAAAuAgAAZHJzL2Uy&#13;&#10;b0RvYy54bWxQSwECLQAUAAYACAAAACEAqDI0qt8AAAAMAQAADwAAAAAAAAAAAAAAAABJBAAAZHJz&#13;&#10;L2Rvd25yZXYueG1sUEsFBgAAAAAEAAQA8wAAAFUFAAAAAA==&#13;&#10;" filled="f" stroked="f" strokeweight=".25pt">
              <v:textbox inset="1pt,1pt,1pt,1pt">
                <w:txbxContent>
                  <w:p w14:paraId="7E24E2BA"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952128" behindDoc="0" locked="0" layoutInCell="1" allowOverlap="1" wp14:anchorId="711B159C" wp14:editId="3718E866">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B8138D" w:rsidRPr="000C6743" w:rsidRDefault="00B8138D"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711B159C" id="_x0000_s1636" style="position:absolute;left:0;text-align:left;margin-left:30.95pt;margin-top:31.8pt;width:66.7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Aj4+Ma7wEAAMoDAAAOAAAAAAAAAAAAAAAAAC4CAABkcnMvZTJv&#13;&#10;RG9jLnhtbFBLAQItABQABgAIAAAAIQDdzRZ73gAAAA0BAAAPAAAAAAAAAAAAAAAAAEkEAABkcnMv&#13;&#10;ZG93bnJldi54bWxQSwUGAAAAAAQABADzAAAAVAUAAAAA&#13;&#10;" filled="f" stroked="f" strokeweight=".25pt">
              <v:textbox inset="1pt,1pt,1pt,1pt">
                <w:txbxContent>
                  <w:p w14:paraId="7023391F" w14:textId="77777777" w:rsidR="00B8138D" w:rsidRPr="000C6743" w:rsidRDefault="00B8138D"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953152" behindDoc="0" locked="0" layoutInCell="1" allowOverlap="1" wp14:anchorId="51986C18" wp14:editId="5F77A2CB">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B8138D" w:rsidRPr="000C6743" w:rsidRDefault="00B8138D"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51986C18" id="_x0000_s1637" style="position:absolute;left:0;text-align:left;margin-left:101.4pt;margin-top:31.8pt;width:39.8pt;height:12.4pt;z-index:251953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" filled="f" stroked="f" strokeweight=".25pt">
              <v:textbox inset="1pt,1pt,1pt,1pt">
                <w:txbxContent>
                  <w:p w14:paraId="21C28490" w14:textId="77777777" w:rsidR="00B8138D" w:rsidRPr="000C6743" w:rsidRDefault="00B8138D"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954176" behindDoc="0" locked="0" layoutInCell="1" allowOverlap="1" wp14:anchorId="0BAD29EE" wp14:editId="0D2E3D52">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B8138D" w:rsidRPr="000C6743" w:rsidRDefault="00B8138D"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0BAD29EE" id="_x0000_s1638" style="position:absolute;left:0;text-align:left;margin-left:143.45pt;margin-top:31.8pt;width:25.95pt;height:12.4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BEZgo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B8138D" w:rsidRPr="000C6743" w:rsidRDefault="00B8138D"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955200" behindDoc="0" locked="0" layoutInCell="1" allowOverlap="1" wp14:anchorId="41F32C8F" wp14:editId="29014583">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39" style="position:absolute;left:0;text-align:left;margin-left:385.3pt;margin-top:45.7pt;width:38.25pt;height:12.4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eWQ0LwAQAAygMAAA4AAAAAAAAAAAAAAAAALgIAAGRy&#13;&#10;cy9lMm9Eb2MueG1sUEsBAi0AFAAGAAgAAAAhAEvfrgXiAAAADwEAAA8AAAAAAAAAAAAAAAAASgQA&#13;&#10;AGRycy9kb3ducmV2LnhtbFBLBQYAAAAABAAEAPMAAABZBQAAAAA=&#13;&#10;" filled="f" stroked="f" strokeweight=".25pt">
              <v:textbox inset="1pt,1pt,1pt,1pt">
                <w:txbxContent>
                  <w:p w14:paraId="208C853D"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957248" behindDoc="0" locked="0" layoutInCell="1" allowOverlap="1" wp14:anchorId="30D48B15" wp14:editId="64E86BF5">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68FDA70F" w:rsidR="00B8138D" w:rsidRPr="00E50AEC" w:rsidRDefault="00E50AEC"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wps:txbx>
                    <wps:bodyPr rot="0" vert="horz" wrap="square" lIns="12700" tIns="12700" rIns="12700" bIns="12700" anchor="ctr" anchorCtr="0" upright="1">
                      <a:noAutofit/>
                    </wps:bodyPr>
                  </wps:wsp>
                </a:graphicData>
              </a:graphic>
            </wp:anchor>
          </w:drawing>
        </mc:Choice>
        <mc:Fallback>
          <w:pict>
            <v:rect w14:anchorId="30D48B15" id="_x0000_s1640" style="position:absolute;left:0;text-align:left;margin-left:173.45pt;margin-top:2.95pt;width:315.35pt;height:41.25pt;z-index:251957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Pssckv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68FDA70F" w:rsidR="00B8138D" w:rsidRPr="00E50AEC" w:rsidRDefault="00E50AEC"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v:textbox>
            </v:rect>
          </w:pict>
        </mc:Fallback>
      </mc:AlternateContent>
    </w:r>
    <w:r>
      <w:rPr>
        <w:noProof/>
        <w:lang w:eastAsia="ru-RU"/>
      </w:rPr>
      <mc:AlternateContent>
        <mc:Choice Requires="wps">
          <w:drawing>
            <wp:anchor distT="0" distB="0" distL="114300" distR="114300" simplePos="0" relativeHeight="251958272" behindDoc="0" locked="0" layoutInCell="1" allowOverlap="1" wp14:anchorId="43829336" wp14:editId="0356461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7F6FB3" id="Line 140"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959296" behindDoc="0" locked="0" layoutInCell="1" allowOverlap="1" wp14:anchorId="1FCC11DD" wp14:editId="72D60A86">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EB521F" id="Line 141" o:spid="_x0000_s1026" style="position:absolute;z-index:25195929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960320" behindDoc="0" locked="0" layoutInCell="1" allowOverlap="1" wp14:anchorId="185E9C36" wp14:editId="009B7BE4">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5A789E" id="Line 142" o:spid="_x0000_s1026" style="position:absolute;z-index:25196032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961344" behindDoc="0" locked="0" layoutInCell="1" allowOverlap="1" wp14:anchorId="67EC9D1D" wp14:editId="7B543FB8">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2D8D7D" id="Line 143" o:spid="_x0000_s1026" style="position:absolute;z-index:25196134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962368" behindDoc="0" locked="0" layoutInCell="1" allowOverlap="1" wp14:anchorId="6A1D6782" wp14:editId="0518D533">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04876B" id="Line 144" o:spid="_x0000_s1026" style="position:absolute;z-index:25196236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Pr>
        <w:noProof/>
        <w:lang w:eastAsia="ru-RU"/>
      </w:rPr>
      <mc:AlternateContent>
        <mc:Choice Requires="wpg">
          <w:drawing>
            <wp:anchor distT="0" distB="0" distL="114300" distR="114300" simplePos="0" relativeHeight="251963392" behindDoc="0" locked="0" layoutInCell="1" allowOverlap="1" wp14:anchorId="24B7B961" wp14:editId="374F8C64">
              <wp:simplePos x="0" y="0"/>
              <wp:positionH relativeFrom="column">
                <wp:posOffset>-340778</wp:posOffset>
              </wp:positionH>
              <wp:positionV relativeFrom="paragraph">
                <wp:posOffset>584781</wp:posOffset>
              </wp:positionV>
              <wp:extent cx="1581479" cy="157844"/>
              <wp:effectExtent l="0" t="0" r="6350" b="0"/>
              <wp:wrapNone/>
              <wp:docPr id="1372"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7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B8138D" w:rsidRPr="009645F5" w:rsidRDefault="00B8138D"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1374"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77777777" w:rsidR="00B8138D" w:rsidRPr="003A61C7" w:rsidRDefault="00B8138D"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wgp>
                </a:graphicData>
              </a:graphic>
            </wp:anchor>
          </w:drawing>
        </mc:Choice>
        <mc:Fallback>
          <w:pict>
            <v:group w14:anchorId="24B7B961" id="_x0000_s1641" style="position:absolute;left:0;text-align:left;margin-left:-26.85pt;margin-top:46.05pt;width:124.55pt;height:12.45pt;z-index:251963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">
              <v:rect id="Rectangle 146" o:spid="_x0000_s16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" filled="f" stroked="f" strokeweight=".25pt">
                <v:textbox inset="1pt,1pt,1pt,1pt">
                  <w:txbxContent>
                    <w:p w14:paraId="1334DE12" w14:textId="77777777" w:rsidR="00B8138D" w:rsidRPr="009645F5" w:rsidRDefault="00B8138D"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64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" filled="f" stroked="f" strokeweight=".25pt">
                <v:textbox inset="1pt,1pt,1pt,1pt">
                  <w:txbxContent>
                    <w:p w14:paraId="75B37853" w14:textId="77777777" w:rsidR="00B8138D" w:rsidRPr="003A61C7" w:rsidRDefault="00B8138D"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w:pict>
        </mc:Fallback>
      </mc:AlternateContent>
    </w:r>
    <w:r>
      <w:rPr>
        <w:noProof/>
        <w:lang w:eastAsia="ru-RU"/>
      </w:rPr>
      <mc:AlternateContent>
        <mc:Choice Requires="wpg">
          <w:drawing>
            <wp:anchor distT="0" distB="0" distL="114300" distR="114300" simplePos="0" relativeHeight="251964416" behindDoc="0" locked="0" layoutInCell="1" allowOverlap="1" wp14:anchorId="01C99D1E" wp14:editId="2E9D31A3">
              <wp:simplePos x="0" y="0"/>
              <wp:positionH relativeFrom="column">
                <wp:posOffset>-340778</wp:posOffset>
              </wp:positionH>
              <wp:positionV relativeFrom="paragraph">
                <wp:posOffset>761465</wp:posOffset>
              </wp:positionV>
              <wp:extent cx="1581479" cy="157335"/>
              <wp:effectExtent l="0" t="0" r="6350" b="0"/>
              <wp:wrapNone/>
              <wp:docPr id="1375"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6"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B8138D" w:rsidRDefault="00B8138D"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377"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77777777" w:rsidR="00B8138D" w:rsidRDefault="00B8138D" w:rsidP="00403BE8">
                            <w:pPr>
                              <w:ind w:firstLine="0"/>
                              <w:rPr>
                                <w:rFonts w:ascii="Arial" w:hAnsi="Arial" w:cs="Arial"/>
                                <w:i/>
                                <w:sz w:val="17"/>
                                <w:szCs w:val="17"/>
                              </w:rPr>
                            </w:pPr>
                            <w:r w:rsidRPr="00B2466B">
                              <w:rPr>
                                <w:rFonts w:ascii="Arial" w:hAnsi="Arial" w:cs="Arial"/>
                                <w:i/>
                                <w:sz w:val="17"/>
                                <w:szCs w:val="17"/>
                              </w:rPr>
                              <w:t>Кaбaлянц П.С.</w:t>
                            </w:r>
                          </w:p>
                          <w:p w14:paraId="010203D1" w14:textId="77777777" w:rsidR="00B8138D" w:rsidRPr="00B2466B" w:rsidRDefault="00B8138D" w:rsidP="00403BE8">
                            <w:pPr>
                              <w:ind w:firstLine="0"/>
                              <w:rPr>
                                <w:rFonts w:ascii="Arial" w:hAnsi="Arial" w:cs="Arial"/>
                                <w:i/>
                                <w:sz w:val="17"/>
                                <w:szCs w:val="17"/>
                              </w:rPr>
                            </w:pPr>
                          </w:p>
                        </w:txbxContent>
                      </wps:txbx>
                      <wps:bodyPr rot="0" vert="horz" wrap="square" lIns="12700" tIns="12700" rIns="12700" bIns="12700" anchor="t" anchorCtr="0" upright="1">
                        <a:noAutofit/>
                      </wps:bodyPr>
                    </wps:wsp>
                  </wpg:wgp>
                </a:graphicData>
              </a:graphic>
            </wp:anchor>
          </w:drawing>
        </mc:Choice>
        <mc:Fallback>
          <w:pict>
            <v:group w14:anchorId="01C99D1E" id="_x0000_s1644" style="position:absolute;left:0;text-align:left;margin-left:-26.85pt;margin-top:59.95pt;width:124.55pt;height:12.4pt;z-index:251964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">
              <v:rect id="Rectangle 149" o:spid="_x0000_s164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" filled="f" stroked="f" strokeweight=".25pt">
                <v:textbox inset="1pt,1pt,1pt,1pt">
                  <w:txbxContent>
                    <w:p w14:paraId="2751CCA8" w14:textId="77777777" w:rsidR="00B8138D" w:rsidRDefault="00B8138D"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64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" filled="f" stroked="f" strokeweight=".25pt">
                <v:textbox inset="1pt,1pt,1pt,1pt">
                  <w:txbxContent>
                    <w:p w14:paraId="133C07C0" w14:textId="77777777" w:rsidR="00B8138D" w:rsidRDefault="00B8138D" w:rsidP="00403BE8">
                      <w:pPr>
                        <w:ind w:firstLine="0"/>
                        <w:rPr>
                          <w:rFonts w:ascii="Arial" w:hAnsi="Arial" w:cs="Arial"/>
                          <w:i/>
                          <w:sz w:val="17"/>
                          <w:szCs w:val="17"/>
                        </w:rPr>
                      </w:pPr>
                      <w:r w:rsidRPr="00B2466B">
                        <w:rPr>
                          <w:rFonts w:ascii="Arial" w:hAnsi="Arial" w:cs="Arial"/>
                          <w:i/>
                          <w:sz w:val="17"/>
                          <w:szCs w:val="17"/>
                        </w:rPr>
                        <w:t>Кaбaлянц П.С.</w:t>
                      </w:r>
                    </w:p>
                    <w:p w14:paraId="010203D1" w14:textId="77777777" w:rsidR="00B8138D" w:rsidRPr="00B2466B" w:rsidRDefault="00B8138D" w:rsidP="00403BE8">
                      <w:pPr>
                        <w:ind w:firstLine="0"/>
                        <w:rPr>
                          <w:rFonts w:ascii="Arial" w:hAnsi="Arial" w:cs="Arial"/>
                          <w:i/>
                          <w:sz w:val="17"/>
                          <w:szCs w:val="17"/>
                        </w:rPr>
                      </w:pPr>
                    </w:p>
                  </w:txbxContent>
                </v:textbox>
              </v:rect>
            </v:group>
          </w:pict>
        </mc:Fallback>
      </mc:AlternateContent>
    </w:r>
    <w:r>
      <w:rPr>
        <w:noProof/>
        <w:lang w:eastAsia="ru-RU"/>
      </w:rPr>
      <mc:AlternateContent>
        <mc:Choice Requires="wpg">
          <w:drawing>
            <wp:anchor distT="0" distB="0" distL="114300" distR="114300" simplePos="0" relativeHeight="251965440" behindDoc="0" locked="0" layoutInCell="1" allowOverlap="1" wp14:anchorId="5F85F45C" wp14:editId="30FC5C78">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B8138D" w:rsidRPr="009645F5" w:rsidRDefault="00B8138D"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B8138D" w:rsidRPr="000C6743" w:rsidRDefault="00B8138D"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4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C6&#13;&#10;JWpdfgIAAF8HAAAOAAAAAAAAAAAAAAAAAC4CAABkcnMvZTJvRG9jLnhtbFBLAQItABQABgAIAAAA&#13;&#10;IQDPrDge5QAAABABAAAPAAAAAAAAAAAAAAAAANgEAABkcnMvZG93bnJldi54bWxQSwUGAAAAAAQA&#13;&#10;BADzAAAA6gUAAAAA&#13;&#10;">
              <v:rect id="Rectangle 152" o:spid="_x0000_s164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B8138D" w:rsidRPr="009645F5" w:rsidRDefault="00B8138D"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4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B8138D" w:rsidRPr="000C6743" w:rsidRDefault="00B8138D"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89991FB" w14:textId="77777777" w:rsidR="00B8138D" w:rsidRPr="00403BE8" w:rsidRDefault="00B8138D"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50" style="position:absolute;left:0;text-align:left;margin-left:-26.85pt;margin-top:88pt;width:124.55pt;height:12.45pt;z-index:2519664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">
              <v:rect id="Rectangle 155" o:spid="_x0000_s165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" filled="f" stroked="f" strokeweight=".25pt">
                <v:textbox inset="1pt,1pt,1pt,1pt">
                  <w:txbxContent>
                    <w:p w14:paraId="67E6882F"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65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" filled="f" stroked="f" strokeweight=".25pt">
                <v:textbox inset="1pt,1pt,1pt,1pt">
                  <w:txbxContent>
                    <w:p w14:paraId="255F6B06"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89991FB" w14:textId="77777777" w:rsidR="00B8138D" w:rsidRPr="00403BE8" w:rsidRDefault="00B8138D"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685CA14A" id="_x0000_s1653" style="position:absolute;left:0;text-align:left;margin-left:-26.85pt;margin-top:101.9pt;width:124.55pt;height:12.4pt;z-index:2519674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CBIaN5fwIAAF8HAAAOAAAAAAAAAAAAAAAAAC4CAABkcnMvZTJvRG9jLnhtbFBLAQItABQABgAI&#13;&#10;AAAAIQBtiezy5wAAABABAAAPAAAAAAAAAAAAAAAAANkEAABkcnMvZG93bnJldi54bWxQSwUGAAAA&#13;&#10;AAQABADzAAAA7QUAAAAA&#13;&#10;">
              <v:rect id="Rectangle 158" o:spid="_x0000_s165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" filled="f" stroked="f" strokeweight=".25pt">
                <v:textbox inset="1pt,1pt,1pt,1pt">
                  <w:txbxContent>
                    <w:p w14:paraId="1AB81FD4"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65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" filled="f" stroked="f" strokeweight=".25pt">
                <v:textbox inset="1pt,1pt,1pt,1pt">
                  <w:txbxContent>
                    <w:p w14:paraId="1E87C294"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1588BC"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oWRF/6sBAAA+AwAADgAAAAAAAAAAAAAAAAAuAgAAZHJzL2Uyb0RvYy54&#13;&#10;bWxQSwECLQAUAAYACAAAACEAuMHL5uQAAAAPAQAADwAAAAAAAAAAAAAAAAAF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77777777" w:rsidR="00B8138D" w:rsidRPr="00324CD6" w:rsidRDefault="00B8138D"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anchor>
          </w:drawing>
        </mc:Choice>
        <mc:Fallback>
          <w:pict>
            <v:rect w14:anchorId="12C02C6C" id="_x0000_s165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h0465PABAADNAwAADgAAAAAAAAAAAAAAAAAuAgAAZHJz&#13;&#10;L2Uyb0RvYy54bWxQSwECLQAUAAYACAAAACEAl++P1+EAAAAPAQAADwAAAAAAAAAAAAAAAABKBAAA&#13;&#10;ZHJzL2Rvd25yZXYueG1sUEsFBgAAAAAEAAQA8wAAAFgFAAAAAA==&#13;&#10;" filled="f" stroked="f" strokeweight=".25pt">
              <v:textbox inset="1pt,1pt,1pt,1pt">
                <w:txbxContent>
                  <w:p w14:paraId="158604DC" w14:textId="77777777" w:rsidR="00B8138D" w:rsidRPr="00324CD6" w:rsidRDefault="00B8138D"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9BC27F"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Aymy2grQEAAD8DAAAOAAAAAAAAAAAAAAAAAC4CAABkcnMvZTJvRG9j&#13;&#10;LnhtbFBLAQItABQABgAIAAAAIQDw0B7B5AAAABABAAAPAAAAAAAAAAAAAAAAAAcEAABkcnMvZG93&#13;&#10;bnJldi54bWxQSwUGAAAAAAQABADzAAAAGAUAAAAA&#13;&#10;" strokeweight="2pt"/>
          </w:pict>
        </mc:Fallback>
      </mc:AlternateContent>
    </w:r>
    <w:r>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EA6A3A"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cEGXNrAEAAEADAAAOAAAAAAAAAAAAAAAAAC4CAABkcnMvZTJvRG9jLnht&#13;&#10;bFBLAQItABQABgAIAAAAIQBULwbw4gAAABABAAAPAAAAAAAAAAAAAAAAAAY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C0B8CC"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l/0ImsAQAAPgMAAA4AAAAAAAAAAAAAAAAALgIAAGRycy9lMm9Eb2MueG1s&#13;&#10;UEsBAi0AFAAGAAgAAAAhAI3gPkfhAAAADw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B8138D" w:rsidRDefault="00B8138D"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5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JHmqQDxAQAAygMAAA4AAAAAAAAAAAAAAAAALgIAAGRy&#13;&#10;cy9lMm9Eb2MueG1sUEsBAi0AFAAGAAgAAAAhACuNEY/hAAAADwEAAA8AAAAAAAAAAAAAAAAASwQA&#13;&#10;AGRycy9kb3ducmV2LnhtbFBLBQYAAAAABAAEAPMAAABZBQAAAAA=&#13;&#10;" filled="f" stroked="f" strokeweight=".25pt">
              <v:textbox inset="1pt,1pt,1pt,1pt">
                <w:txbxContent>
                  <w:p w14:paraId="196CCDC0" w14:textId="77777777" w:rsidR="00B8138D" w:rsidRDefault="00B8138D"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5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CiWV+7wAQAAygMAAA4AAAAAAAAAAAAAAAAALgIAAGRy&#13;&#10;cy9lMm9Eb2MueG1sUEsBAi0AFAAGAAgAAAAhAGGkKHPiAAAADwEAAA8AAAAAAAAAAAAAAAAASgQA&#13;&#10;AGRycy9kb3ducmV2LnhtbFBLBQYAAAAABAAEAPMAAABZBQAAAAA=&#13;&#10;" filled="f" stroked="f" strokeweight=".25pt">
              <v:textbox inset="1pt,1pt,1pt,1pt">
                <w:txbxContent>
                  <w:p w14:paraId="5EA8C3D1"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975680" behindDoc="0" locked="0" layoutInCell="1" allowOverlap="1" wp14:anchorId="6B8C87F5" wp14:editId="0948B253">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77777777" w:rsidR="00B8138D" w:rsidRPr="00403731" w:rsidRDefault="00B8138D"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a:graphicData>
              </a:graphic>
            </wp:anchor>
          </w:drawing>
        </mc:Choice>
        <mc:Fallback>
          <w:pict>
            <v:rect w14:anchorId="6B8C87F5" id="_x0000_s165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jHel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d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C4x3p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77777777" w:rsidR="00B8138D" w:rsidRPr="00403731" w:rsidRDefault="00B8138D" w:rsidP="00040C69">
                    <w:pPr>
                      <w:pStyle w:val="a5"/>
                      <w:jc w:val="center"/>
                      <w:rPr>
                        <w:rFonts w:ascii="Arial" w:hAnsi="Arial" w:cs="Arial"/>
                        <w:sz w:val="20"/>
                        <w:lang w:val="ru-RU"/>
                      </w:rPr>
                    </w:pPr>
                    <w:r>
                      <w:rPr>
                        <w:rFonts w:ascii="Arial" w:hAnsi="Arial" w:cs="Arial"/>
                        <w:sz w:val="20"/>
                        <w:lang w:val="ru-RU"/>
                      </w:rPr>
                      <w:t>133</w:t>
                    </w:r>
                  </w:p>
                </w:txbxContent>
              </v:textbox>
            </v:rect>
          </w:pict>
        </mc:Fallback>
      </mc:AlternateContent>
    </w:r>
    <w:r>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8B294E"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4MovyqsBAAA+AwAADgAAAAAAAAAAAAAAAAAuAgAAZHJzL2Uyb0RvYy54&#13;&#10;bWxQSwECLQAUAAYACAAAACEAI36mDO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28AC31"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seMqwEAAD4DAAAOAAAAZHJzL2Uyb0RvYy54bWysUslu2zAQvRfoPxC815Ic1KkF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7tZrzjz4GhKT8Yr&#13;&#10;1q3WRZ4ppJ6y7v1znF8pUMlu+oySUuGQsTI/6eiKAsSJnarA56vA6pSZIOfq/ZozQf7udtm1XYFv&#13;&#10;oH+pDDHlTwodK5eBW2qiIsPxKeVL6ktK+cjjo7GW/NBbzyYCXd62ba1IaI0s0RJMcb+7t5EdoexA&#13;&#10;PfPHf6RFPHhZ0UYF8uN8z2Ds5U6NWk/9Fj2KAhdldijPVZjqpyFVRvNClS34/V2rf6399i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ZSrHjKsBAAA+AwAADgAAAAAAAAAAAAAAAAAuAgAAZHJzL2Uyb0RvYy54&#13;&#10;bWxQSwECLQAUAAYACAAAACEAYBh7Mu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77777777" w:rsidR="00B8138D" w:rsidRPr="000C6743" w:rsidRDefault="00B8138D"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anchor>
          </w:drawing>
        </mc:Choice>
        <mc:Fallback>
          <w:pict>
            <v:rect w14:anchorId="6B50FB25" id="_x0000_s166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Dsm+B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77777777" w:rsidR="00B8138D" w:rsidRPr="000C6743" w:rsidRDefault="00B8138D"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B8138D" w:rsidRDefault="00B8138D"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6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HK2h+jxAQAAygMAAA4AAAAAAAAAAAAAAAAALgIAAGRycy9l&#13;&#10;Mm9Eb2MueG1sUEsBAi0AFAAGAAgAAAAhAJZdhczeAAAADQEAAA8AAAAAAAAAAAAAAAAASwQAAGRy&#13;&#10;cy9kb3ducmV2LnhtbFBLBQYAAAAABAAEAPMAAABWBQAAAAA=&#13;&#10;" filled="f" stroked="f" strokeweight=".25pt">
              <v:textbox inset="1pt,1pt,1pt,1pt">
                <w:txbxContent>
                  <w:p w14:paraId="490B3AA8" w14:textId="77777777" w:rsidR="00B8138D" w:rsidRDefault="00B8138D"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996C99" w:rsidRDefault="00996C9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448320" behindDoc="0" locked="0" layoutInCell="1" allowOverlap="1" wp14:anchorId="58228EF6" wp14:editId="65C96824">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6" style="position:absolute;left:0;text-align:left;margin-left:-27.25pt;margin-top:31.3pt;width:22.9pt;height:12.4pt;z-index:251448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bet7wEAAMkDAAAOAAAAZHJzL2Uyb0RvYy54bWysU8Fu2zAMvQ/YPwi6L7aTJe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AWsbet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996C99" w:rsidRDefault="00996C9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46272" behindDoc="0" locked="1" layoutInCell="1" allowOverlap="1" wp14:anchorId="07DDBE0E" wp14:editId="7AAD2C74">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996C99" w:rsidRPr="00B2466B" w:rsidRDefault="00996C9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7" style="position:absolute;left:0;text-align:left;margin-left:56.9pt;margin-top:19.25pt;width:518.75pt;height:801.85pt;z-index:25144627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">
              <v:rect id="Rectangle 122" o:spid="_x0000_s109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09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_x0000_s110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v:textbox>
              </v:rect>
              <v:rect id="_x0000_s111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v:textbox>
              </v:rect>
              <v:rect id="_x0000_s111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_x0000_s111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_x0000_s111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v:textbox>
              </v:rect>
              <v:rect id="_x0000_s111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1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_x0000_s112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Rectangle 146" o:spid="_x0000_s112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12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_x0000_s112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Rectangle 149" o:spid="_x0000_s112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2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996C99" w:rsidRPr="00B2466B" w:rsidRDefault="00996C9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996C99" w:rsidRPr="000C6743" w:rsidRDefault="00996C99" w:rsidP="00040C69">
                        <w:pPr>
                          <w:pStyle w:val="a5"/>
                          <w:rPr>
                            <w:rFonts w:ascii="Arial" w:hAnsi="Arial" w:cs="Arial"/>
                            <w:sz w:val="18"/>
                            <w:lang w:val="ru-RU"/>
                          </w:rPr>
                        </w:pPr>
                      </w:p>
                    </w:txbxContent>
                  </v:textbox>
                </v:rect>
              </v:group>
              <v:group id="_x0000_s112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13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996C99" w:rsidRPr="00403BE8" w:rsidRDefault="00996C99" w:rsidP="00040C69">
                        <w:pPr>
                          <w:rPr>
                            <w:rFonts w:ascii="Arial" w:hAnsi="Arial" w:cs="Arial"/>
                            <w:sz w:val="16"/>
                            <w:szCs w:val="16"/>
                          </w:rPr>
                        </w:pPr>
                      </w:p>
                    </w:txbxContent>
                  </v:textbox>
                </v:rect>
              </v:group>
              <v:group id="_x0000_s113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13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13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13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3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996C99" w:rsidRDefault="00996C99" w:rsidP="00040C69">
                      <w:pPr>
                        <w:pStyle w:val="a5"/>
                        <w:jc w:val="center"/>
                        <w:rPr>
                          <w:sz w:val="18"/>
                        </w:rPr>
                      </w:pPr>
                      <w:r w:rsidRPr="000C6743">
                        <w:rPr>
                          <w:rFonts w:ascii="Arial" w:hAnsi="Arial" w:cs="Arial"/>
                          <w:sz w:val="18"/>
                        </w:rPr>
                        <w:t>Лит</w:t>
                      </w:r>
                      <w:r>
                        <w:rPr>
                          <w:sz w:val="18"/>
                        </w:rPr>
                        <w:t>.</w:t>
                      </w:r>
                    </w:p>
                  </w:txbxContent>
                </v:textbox>
              </v:rect>
              <v:rect id="_x0000_s114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_x0000_s114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14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996C99" w:rsidRDefault="00996C9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50C4B679" w:rsidR="00996C99" w:rsidRPr="009645F5" w:rsidRDefault="006F3E27" w:rsidP="006F3E27">
    <w:pPr>
      <w:pStyle w:val="a8"/>
      <w:ind w:right="360"/>
      <w:rPr>
        <w:sz w:val="152"/>
        <w:szCs w:val="152"/>
      </w:rPr>
    </w:pPr>
    <w:r>
      <w:rPr>
        <w:noProof/>
        <w:lang w:eastAsia="ru-RU"/>
      </w:rPr>
      <mc:AlternateContent>
        <mc:Choice Requires="wps">
          <w:drawing>
            <wp:anchor distT="0" distB="0" distL="114300" distR="114300" simplePos="0" relativeHeight="251452416" behindDoc="0" locked="0" layoutInCell="1" allowOverlap="1" wp14:anchorId="1D9F36E1" wp14:editId="1502CBA6">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7104644" id="Line 123" o:spid="_x0000_s1026" style="position:absolute;z-index:251452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Pr>
        <w:noProof/>
        <w:lang w:eastAsia="ru-RU"/>
      </w:rPr>
      <mc:AlternateContent>
        <mc:Choice Requires="wps">
          <w:drawing>
            <wp:anchor distT="0" distB="0" distL="114300" distR="114300" simplePos="0" relativeHeight="251453440" behindDoc="0" locked="0" layoutInCell="1" allowOverlap="1" wp14:anchorId="382BB08B" wp14:editId="274B6776">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1511A0" id="Line 124" o:spid="_x0000_s1026" style="position:absolute;z-index:251453440;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454464" behindDoc="0" locked="0" layoutInCell="1" allowOverlap="1" wp14:anchorId="4C1E6E0C" wp14:editId="12CCF0A3">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61973773" id="Line 125" o:spid="_x0000_s1026" style="position:absolute;z-index:251454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455488" behindDoc="0" locked="0" layoutInCell="1" allowOverlap="1" wp14:anchorId="595F59FC" wp14:editId="5B385DBA">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46E0F0F" id="Line 126" o:spid="_x0000_s1026" style="position:absolute;z-index:251455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456512" behindDoc="0" locked="0" layoutInCell="1" allowOverlap="1" wp14:anchorId="0F718AD1" wp14:editId="1C709179">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A179126" id="Line 127" o:spid="_x0000_s1026" style="position:absolute;z-index:251456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457536" behindDoc="0" locked="0" layoutInCell="1" allowOverlap="1" wp14:anchorId="705C324E" wp14:editId="25898DD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691E5C5" id="Line 128" o:spid="_x0000_s1026" style="position:absolute;z-index:251457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458560" behindDoc="0" locked="0" layoutInCell="1" allowOverlap="1" wp14:anchorId="27ADFB6B" wp14:editId="29129A57">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655BEFE8" id="Line 129" o:spid="_x0000_s1026" style="position:absolute;z-index:251458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Pr>
        <w:noProof/>
        <w:lang w:eastAsia="ru-RU"/>
      </w:rPr>
      <mc:AlternateContent>
        <mc:Choice Requires="wps">
          <w:drawing>
            <wp:anchor distT="0" distB="0" distL="114300" distR="114300" simplePos="0" relativeHeight="251459584" behindDoc="0" locked="0" layoutInCell="1" allowOverlap="1" wp14:anchorId="6666F369" wp14:editId="49B7C868">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C20870" id="Line 130" o:spid="_x0000_s1026" style="position:absolute;z-index:251459584;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460608" behindDoc="0" locked="0" layoutInCell="1" allowOverlap="1" wp14:anchorId="400B76C7" wp14:editId="2A901E97">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ECF0F9" id="Line 131" o:spid="_x0000_s1026" style="position:absolute;z-index:251460608;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Pr>
        <w:noProof/>
        <w:lang w:eastAsia="ru-RU"/>
      </w:rPr>
      <mc:AlternateContent>
        <mc:Choice Requires="wps">
          <w:drawing>
            <wp:anchor distT="0" distB="0" distL="114300" distR="114300" simplePos="0" relativeHeight="251461632" behindDoc="0" locked="0" layoutInCell="1" allowOverlap="1" wp14:anchorId="331E3A46" wp14:editId="75F25467">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66" style="position:absolute;left:0;text-align:left;margin-left:-.65pt;margin-top:31.4pt;width:28.55pt;height:12.4pt;z-index:251461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RptP7w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" filled="f" stroked="f" strokeweight=".25pt">
              <v:textbox inset="1pt,1pt,1pt,1pt">
                <w:txbxContent>
                  <w:p w14:paraId="113035D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462656" behindDoc="0" locked="0" layoutInCell="1" allowOverlap="1" wp14:anchorId="619B0817" wp14:editId="6C9CF38B">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67" style="position:absolute;left:0;text-align:left;margin-left:30.9pt;margin-top:31.4pt;width:66.75pt;height:12.4pt;z-index:251462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A3Kiyd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463680" behindDoc="0" locked="0" layoutInCell="1" allowOverlap="1" wp14:anchorId="18513E53" wp14:editId="5C380CB6">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68" style="position:absolute;left:0;text-align:left;margin-left:101.35pt;margin-top:31.4pt;width:39.8pt;height:12.4pt;z-index:251463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AvfovR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464704" behindDoc="0" locked="0" layoutInCell="1" allowOverlap="1" wp14:anchorId="18DCCD2C" wp14:editId="6D4C8DA3">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69" style="position:absolute;left:0;text-align:left;margin-left:143.4pt;margin-top:31.4pt;width:25.95pt;height:12.4pt;z-index:251464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Ye13v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465728" behindDoc="0" locked="0" layoutInCell="1" allowOverlap="1" wp14:anchorId="7F5DACDD" wp14:editId="2CE29928">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0" style="position:absolute;left:0;text-align:left;margin-left:385.25pt;margin-top:45.25pt;width:38.25pt;height:12.4pt;z-index:251465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" filled="f" stroked="f" strokeweight=".25pt">
              <v:textbox inset="1pt,1pt,1pt,1pt">
                <w:txbxContent>
                  <w:p w14:paraId="7D02D6A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466752" behindDoc="0" locked="0" layoutInCell="1" allowOverlap="1" wp14:anchorId="5F2D97D4" wp14:editId="0C1A5F96">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2EE806" w:rsidR="00996C99" w:rsidRPr="009B1D7C" w:rsidRDefault="006F3E27" w:rsidP="009B1D7C">
                          <w:pPr>
                            <w:pStyle w:val="a5"/>
                            <w:jc w:val="center"/>
                            <w:rPr>
                              <w:rFonts w:ascii="Arial" w:hAnsi="Arial" w:cs="Arial"/>
                              <w:sz w:val="18"/>
                              <w:lang w:val="ru-RU"/>
                            </w:rPr>
                          </w:pPr>
                          <w:r>
                            <w:rPr>
                              <w:rFonts w:ascii="Arial" w:hAnsi="Arial" w:cs="Arial"/>
                              <w:sz w:val="18"/>
                              <w:lang w:val="ru-RU"/>
                            </w:rPr>
                            <w:t>11</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1" style="position:absolute;left:0;text-align:left;margin-left:385.25pt;margin-top:59.9pt;width:38.25pt;height:12.45pt;z-index:251466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RmcXj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2EE806" w:rsidR="00996C99" w:rsidRPr="009B1D7C" w:rsidRDefault="006F3E27" w:rsidP="009B1D7C">
                    <w:pPr>
                      <w:pStyle w:val="a5"/>
                      <w:jc w:val="center"/>
                      <w:rPr>
                        <w:rFonts w:ascii="Arial" w:hAnsi="Arial" w:cs="Arial"/>
                        <w:sz w:val="18"/>
                        <w:lang w:val="ru-RU"/>
                      </w:rPr>
                    </w:pPr>
                    <w:r>
                      <w:rPr>
                        <w:rFonts w:ascii="Arial" w:hAnsi="Arial" w:cs="Arial"/>
                        <w:sz w:val="18"/>
                        <w:lang w:val="ru-RU"/>
                      </w:rPr>
                      <w:t>11</w:t>
                    </w:r>
                  </w:p>
                </w:txbxContent>
              </v:textbox>
            </v:rect>
          </w:pict>
        </mc:Fallback>
      </mc:AlternateContent>
    </w:r>
    <w:r>
      <w:rPr>
        <w:noProof/>
        <w:lang w:eastAsia="ru-RU"/>
      </w:rPr>
      <mc:AlternateContent>
        <mc:Choice Requires="wps">
          <w:drawing>
            <wp:anchor distT="0" distB="0" distL="114300" distR="114300" simplePos="0" relativeHeight="251467776" behindDoc="0" locked="0" layoutInCell="1" allowOverlap="1" wp14:anchorId="476BE033" wp14:editId="6AD1BEFA">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2" style="position:absolute;left:0;text-align:left;margin-left:173.4pt;margin-top:2.5pt;width:315.35pt;height:41.25pt;z-index:251467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MYB9KT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Pr>
        <w:noProof/>
        <w:lang w:eastAsia="ru-RU"/>
      </w:rPr>
      <mc:AlternateContent>
        <mc:Choice Requires="wps">
          <w:drawing>
            <wp:anchor distT="0" distB="0" distL="114300" distR="114300" simplePos="0" relativeHeight="251468800" behindDoc="0" locked="0" layoutInCell="1" allowOverlap="1" wp14:anchorId="42DE3991" wp14:editId="0B987396">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98F39D" id="Line 140" o:spid="_x0000_s1026" style="position:absolute;z-index:251468800;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469824" behindDoc="0" locked="0" layoutInCell="1" allowOverlap="1" wp14:anchorId="0083F685" wp14:editId="7296F138">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64B959" id="Line 141" o:spid="_x0000_s1026" style="position:absolute;z-index:251469824;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470848" behindDoc="0" locked="0" layoutInCell="1" allowOverlap="1" wp14:anchorId="568BEF20" wp14:editId="23B0E63C">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7043C5" id="Line 142" o:spid="_x0000_s1026" style="position:absolute;z-index:251470848;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471872" behindDoc="0" locked="0" layoutInCell="1" allowOverlap="1" wp14:anchorId="56CA0EC1" wp14:editId="547D4D0F">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991557" id="Line 143" o:spid="_x0000_s1026" style="position:absolute;z-index:251471872;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472896" behindDoc="0" locked="0" layoutInCell="1" allowOverlap="1" wp14:anchorId="3B55AEDE" wp14:editId="66021A4E">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304317" id="Line 144" o:spid="_x0000_s1026" style="position:absolute;z-index:251472896;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Pr>
        <w:noProof/>
        <w:lang w:eastAsia="ru-RU"/>
      </w:rPr>
      <mc:AlternateContent>
        <mc:Choice Requires="wpg">
          <w:drawing>
            <wp:anchor distT="0" distB="0" distL="114300" distR="114300" simplePos="0" relativeHeight="251473920" behindDoc="0" locked="0" layoutInCell="1" allowOverlap="1" wp14:anchorId="3BD72696" wp14:editId="79B804B7">
              <wp:simplePos x="0" y="0"/>
              <wp:positionH relativeFrom="column">
                <wp:posOffset>-341424</wp:posOffset>
              </wp:positionH>
              <wp:positionV relativeFrom="paragraph">
                <wp:posOffset>579357</wp:posOffset>
              </wp:positionV>
              <wp:extent cx="1581479" cy="157844"/>
              <wp:effectExtent l="0" t="0" r="6350" b="0"/>
              <wp:wrapNone/>
              <wp:docPr id="9632"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3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634"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3BD72696" id="Group 145" o:spid="_x0000_s1173" style="position:absolute;left:0;text-align:left;margin-left:-26.9pt;margin-top:45.6pt;width:124.55pt;height:12.45pt;z-index:25147392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">
              <v:rect id="Rectangle 146" o:spid="_x0000_s117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" filled="f" stroked="f" strokeweight=".25pt">
                <v:textbox inset="1pt,1pt,1pt,1pt">
                  <w:txbxContent>
                    <w:p w14:paraId="1CE3FD9B"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175"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HosS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a7g91K8A3L7AwAA//8DAFBLAQItABQABgAIAAAAIQDb4fbL7gAAAIUBAAATAAAAAAAA&#13;&#10;AAAAAAAAAAAAAABbQ29udGVudF9UeXBlc10ueG1sUEsBAi0AFAAGAAgAAAAhAFr0LFu/AAAAFQEA&#13;&#10;AAsAAAAAAAAAAAAAAAAAHwEAAF9yZWxzLy5yZWxzUEsBAi0AFAAGAAgAAAAhAPQeixLHAAAA4gAA&#13;&#10;AA8AAAAAAAAAAAAAAAAABwIAAGRycy9kb3ducmV2LnhtbFBLBQYAAAAAAwADALcAAAD7AgAAAAA=&#13;&#10;" filled="f" stroked="f" strokeweight=".25pt">
                <v:textbox inset="1pt,1pt,1pt,1pt">
                  <w:txbxContent>
                    <w:p w14:paraId="7184DF66" w14:textId="77777777" w:rsidR="00996C99" w:rsidRPr="003A61C7" w:rsidRDefault="00996C9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w:pict>
        </mc:Fallback>
      </mc:AlternateContent>
    </w:r>
    <w:r>
      <w:rPr>
        <w:noProof/>
        <w:lang w:eastAsia="ru-RU"/>
      </w:rPr>
      <mc:AlternateContent>
        <mc:Choice Requires="wpg">
          <w:drawing>
            <wp:anchor distT="0" distB="0" distL="114300" distR="114300" simplePos="0" relativeHeight="251474944" behindDoc="0" locked="0" layoutInCell="1" allowOverlap="1" wp14:anchorId="6BCB45F3" wp14:editId="2399CD47">
              <wp:simplePos x="0" y="0"/>
              <wp:positionH relativeFrom="column">
                <wp:posOffset>-341424</wp:posOffset>
              </wp:positionH>
              <wp:positionV relativeFrom="paragraph">
                <wp:posOffset>756041</wp:posOffset>
              </wp:positionV>
              <wp:extent cx="1581479" cy="157335"/>
              <wp:effectExtent l="0" t="0" r="6350" b="0"/>
              <wp:wrapNone/>
              <wp:docPr id="9635"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6"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637"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44885CB7"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6BCB45F3" id="Group 148" o:spid="_x0000_s1176" style="position:absolute;left:0;text-align:left;margin-left:-26.9pt;margin-top:59.55pt;width:124.55pt;height:12.4pt;z-index:25147494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">
              <v:rect id="Rectangle 149" o:spid="_x0000_s117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" filled="f" stroked="f" strokeweight=".25pt">
                <v:textbox inset="1pt,1pt,1pt,1pt">
                  <w:txbxContent>
                    <w:p w14:paraId="117B3FD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7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zBVl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BPP6bweyneAbl6AgAA//8DAFBLAQItABQABgAIAAAAIQDb4fbL7gAAAIUBAAATAAAAAAAA&#13;&#10;AAAAAAAAAAAAAABbQ29udGVudF9UeXBlc10ueG1sUEsBAi0AFAAGAAgAAAAhAFr0LFu/AAAAFQEA&#13;&#10;AAsAAAAAAAAAAAAAAAAAHwEAAF9yZWxzLy5yZWxzUEsBAi0AFAAGAAgAAAAhAATMFWXHAAAA4gAA&#13;&#10;AA8AAAAAAAAAAAAAAAAABwIAAGRycy9kb3ducmV2LnhtbFBLBQYAAAAAAwADALcAAAD7AgAAAAA=&#13;&#10;" filled="f" stroked="f" strokeweight=".25pt">
                <v:textbox inset="1pt,1pt,1pt,1pt">
                  <w:txbxContent>
                    <w:p w14:paraId="404C2731" w14:textId="77777777" w:rsidR="00996C99" w:rsidRDefault="00996C99" w:rsidP="00403BE8">
                      <w:pPr>
                        <w:ind w:firstLine="0"/>
                        <w:rPr>
                          <w:rFonts w:ascii="Arial" w:hAnsi="Arial" w:cs="Arial"/>
                          <w:i/>
                          <w:sz w:val="17"/>
                          <w:szCs w:val="17"/>
                        </w:rPr>
                      </w:pPr>
                      <w:r w:rsidRPr="00B2466B">
                        <w:rPr>
                          <w:rFonts w:ascii="Arial" w:hAnsi="Arial" w:cs="Arial"/>
                          <w:i/>
                          <w:sz w:val="17"/>
                          <w:szCs w:val="17"/>
                        </w:rPr>
                        <w:t>Кaбaлянц П.С.</w:t>
                      </w:r>
                    </w:p>
                    <w:p w14:paraId="44885CB7" w14:textId="77777777" w:rsidR="00996C99" w:rsidRPr="00B2466B" w:rsidRDefault="00996C99" w:rsidP="00403BE8">
                      <w:pPr>
                        <w:ind w:firstLine="0"/>
                        <w:rPr>
                          <w:rFonts w:ascii="Arial" w:hAnsi="Arial" w:cs="Arial"/>
                          <w:i/>
                          <w:sz w:val="17"/>
                          <w:szCs w:val="17"/>
                        </w:rPr>
                      </w:pPr>
                    </w:p>
                  </w:txbxContent>
                </v:textbox>
              </v:rect>
            </v:group>
          </w:pict>
        </mc:Fallback>
      </mc:AlternateContent>
    </w:r>
    <w:r>
      <w:rPr>
        <w:noProof/>
        <w:lang w:eastAsia="ru-RU"/>
      </w:rPr>
      <mc:AlternateContent>
        <mc:Choice Requires="wpg">
          <w:drawing>
            <wp:anchor distT="0" distB="0" distL="114300" distR="114300" simplePos="0" relativeHeight="251475968" behindDoc="0" locked="0" layoutInCell="1" allowOverlap="1" wp14:anchorId="5B812ECD" wp14:editId="5E64ECBD">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9" style="position:absolute;left:0;text-align:left;margin-left:-26.9pt;margin-top:73.75pt;width:124.55pt;height:12.4pt;z-index:251475968;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">
              <v:rect id="Rectangle 152" o:spid="_x0000_s118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996C99" w:rsidRPr="000C6743" w:rsidRDefault="00996C99"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476992" behindDoc="0" locked="0" layoutInCell="1" allowOverlap="1" wp14:anchorId="2EE3E4A7" wp14:editId="60DB0798">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2" style="position:absolute;left:0;text-align:left;margin-left:-26.9pt;margin-top:87.6pt;width:124.55pt;height:12.45pt;z-index:251476992;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">
              <v:rect id="Rectangle 155" o:spid="_x0000_s118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18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996C99" w:rsidRPr="00403BE8" w:rsidRDefault="00996C99"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478016" behindDoc="0" locked="0" layoutInCell="1" allowOverlap="1" wp14:anchorId="7C7F8090" wp14:editId="4DBF3280">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5" style="position:absolute;left:0;text-align:left;margin-left:-26.9pt;margin-top:101.45pt;width:124.55pt;height:12.4pt;z-index:25147801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m0Lfw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">
              <v:rect id="Rectangle 158" o:spid="_x0000_s118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18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479040" behindDoc="0" locked="0" layoutInCell="1" allowOverlap="1" wp14:anchorId="2E0AC563" wp14:editId="3B01420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55E7EF5" id="Line 160" o:spid="_x0000_s1026" style="position:absolute;z-index:251479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480064" behindDoc="0" locked="0" layoutInCell="1" allowOverlap="1" wp14:anchorId="6EC256C9" wp14:editId="3A4DCA40">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8" style="position:absolute;left:0;text-align:left;margin-left:174.1pt;margin-top:47.5pt;width:163.2pt;height:64.5pt;z-index:251480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" filled="f" stroked="f" strokeweight=".25pt">
              <v:textbox inset="1pt,1pt,1pt,1pt">
                <w:txbxContent>
                  <w:p w14:paraId="3F584D70"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481088" behindDoc="0" locked="0" layoutInCell="1" allowOverlap="1" wp14:anchorId="4489795A" wp14:editId="5554C154">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B79F0C" id="Line 162" o:spid="_x0000_s1026" style="position:absolute;z-index:251481088;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482112" behindDoc="0" locked="0" layoutInCell="1" allowOverlap="1" wp14:anchorId="7CB33E92" wp14:editId="2F89A9AE">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842ABC" id="Line 163" o:spid="_x0000_s1026" style="position:absolute;z-index:251482112;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483136" behindDoc="0" locked="0" layoutInCell="1" allowOverlap="1" wp14:anchorId="70BA877F" wp14:editId="4F3F3CD8">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5E5A0A4" id="Line 164" o:spid="_x0000_s1026" style="position:absolute;z-index:251483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484160" behindDoc="0" locked="0" layoutInCell="1" allowOverlap="1" wp14:anchorId="786E0435" wp14:editId="480E12FE">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9" style="position:absolute;left:0;text-align:left;margin-left:342.9pt;margin-top:45.25pt;width:38.25pt;height:12.4pt;z-index:251484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4LK6I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996C99" w:rsidRDefault="00996C9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485184" behindDoc="0" locked="0" layoutInCell="1" allowOverlap="1" wp14:anchorId="19C7AA52" wp14:editId="5EFB8306">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90" style="position:absolute;left:0;text-align:left;margin-left:428pt;margin-top:45.25pt;width:60.35pt;height:12.4pt;z-index:251485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" filled="f" stroked="f" strokeweight=".25pt">
              <v:textbox inset="1pt,1pt,1pt,1pt">
                <w:txbxContent>
                  <w:p w14:paraId="3B5D98DF"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486208" behindDoc="0" locked="0" layoutInCell="1" allowOverlap="1" wp14:anchorId="2F5FF8FF" wp14:editId="71DE5478">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1" style="position:absolute;left:0;text-align:left;margin-left:428.35pt;margin-top:59.5pt;width:60.35pt;height:12.4pt;z-index:251486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BdP2A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w:pict>
        </mc:Fallback>
      </mc:AlternateContent>
    </w:r>
    <w:r>
      <w:rPr>
        <w:noProof/>
        <w:lang w:eastAsia="ru-RU"/>
      </w:rPr>
      <mc:AlternateContent>
        <mc:Choice Requires="wps">
          <w:drawing>
            <wp:anchor distT="0" distB="0" distL="114300" distR="114300" simplePos="0" relativeHeight="251487232" behindDoc="0" locked="0" layoutInCell="1" allowOverlap="1" wp14:anchorId="2165DA1F" wp14:editId="795B70E2">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6D27CD54" id="Line 168" o:spid="_x0000_s1026" style="position:absolute;z-index:251487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488256" behindDoc="0" locked="0" layoutInCell="1" allowOverlap="1" wp14:anchorId="2B70BF3C" wp14:editId="44068084">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4FAD5FF" id="Line 169" o:spid="_x0000_s1026" style="position:absolute;z-index:251488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489280" behindDoc="0" locked="0" layoutInCell="1" allowOverlap="1" wp14:anchorId="25990E1C" wp14:editId="487D2FE1">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Rectangle 170" o:spid="_x0000_s1192" style="position:absolute;left:0;text-align:left;margin-left:342.9pt;margin-top:74.4pt;width:145.5pt;height:38.8pt;z-index:251489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Dr44uH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sidR="00996C99">
      <w:rPr>
        <w:noProof/>
        <w:lang w:eastAsia="ru-RU"/>
      </w:rPr>
      <mc:AlternateContent>
        <mc:Choice Requires="wps">
          <w:drawing>
            <wp:anchor distT="0" distB="0" distL="114300" distR="114300" simplePos="0" relativeHeight="251490304" behindDoc="0" locked="0" layoutInCell="1" allowOverlap="1" wp14:anchorId="50F9BA75" wp14:editId="05A2A21C">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3" style="position:absolute;left:0;text-align:left;margin-left:-27.25pt;margin-top:31.3pt;width:22.9pt;height:12.4pt;z-index:251490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MUfN+rxAQAAyQMAAA4AAAAAAAAAAAAAAAAALgIAAGRycy9l&#13;&#10;Mm9Eb2MueG1sUEsBAi0AFAAGAAgAAAAhAJZdhczeAAAADQEAAA8AAAAAAAAAAAAAAAAASwQAAGRy&#13;&#10;cy9kb3ducmV2LnhtbFBLBQYAAAAABAAEAPMAAABWBQAAAAA=&#13;&#10;" filled="f" stroked="f" strokeweight=".25pt">
              <v:textbox inset="1pt,1pt,1pt,1pt">
                <w:txbxContent>
                  <w:p w14:paraId="373F4469" w14:textId="77777777" w:rsidR="00996C99" w:rsidRDefault="00996C9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996C99" w:rsidRDefault="00B8138D">
    <w:pPr>
      <w:pStyle w:val="a8"/>
    </w:pPr>
    <w:r>
      <w:rPr>
        <w:noProof/>
      </w:rPr>
      <mc:AlternateContent>
        <mc:Choice Requires="wps">
          <w:drawing>
            <wp:anchor distT="0" distB="0" distL="114300" distR="114300" simplePos="0" relativeHeight="251710464" behindDoc="0" locked="0" layoutInCell="1" allowOverlap="1" wp14:anchorId="70A33245" wp14:editId="467D4622">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E40DE3" id="Line 193" o:spid="_x0000_s1026" style="position:absolute;z-index:251710464;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rPr>
      <mc:AlternateContent>
        <mc:Choice Requires="wps">
          <w:drawing>
            <wp:anchor distT="0" distB="0" distL="114300" distR="114300" simplePos="0" relativeHeight="251711488" behindDoc="0" locked="0" layoutInCell="1" allowOverlap="1" wp14:anchorId="64635552" wp14:editId="4EF86835">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8D4959" id="Line 194" o:spid="_x0000_s1026" style="position:absolute;z-index:251711488;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rPr>
      <mc:AlternateContent>
        <mc:Choice Requires="wps">
          <w:drawing>
            <wp:anchor distT="0" distB="0" distL="114300" distR="114300" simplePos="0" relativeHeight="251712512" behindDoc="0" locked="0" layoutInCell="1" allowOverlap="1" wp14:anchorId="08670A20" wp14:editId="2AC29BA3">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B672A2" id="Line 195" o:spid="_x0000_s1026" style="position:absolute;z-index:251712512;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rPr>
      <mc:AlternateContent>
        <mc:Choice Requires="wps">
          <w:drawing>
            <wp:anchor distT="0" distB="0" distL="114300" distR="114300" simplePos="0" relativeHeight="251713536" behindDoc="0" locked="0" layoutInCell="1" allowOverlap="1" wp14:anchorId="4614E0EE" wp14:editId="06D982A7">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3ABDAA" id="Line 196" o:spid="_x0000_s1026" style="position:absolute;z-index:251713536;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rPr>
      <mc:AlternateContent>
        <mc:Choice Requires="wps">
          <w:drawing>
            <wp:anchor distT="0" distB="0" distL="114300" distR="114300" simplePos="0" relativeHeight="251714560" behindDoc="0" locked="0" layoutInCell="1" allowOverlap="1" wp14:anchorId="4DC10952" wp14:editId="6175EA40">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B9D02A" id="Line 197" o:spid="_x0000_s1026" style="position:absolute;z-index:251714560;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rPr>
      <mc:AlternateContent>
        <mc:Choice Requires="wps">
          <w:drawing>
            <wp:anchor distT="0" distB="0" distL="114300" distR="114300" simplePos="0" relativeHeight="251715584" behindDoc="0" locked="0" layoutInCell="1" allowOverlap="1" wp14:anchorId="5F97C2CB" wp14:editId="03A89230">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0BDAB1" id="Line 198"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rPr>
      <mc:AlternateContent>
        <mc:Choice Requires="wps">
          <w:drawing>
            <wp:anchor distT="0" distB="0" distL="114300" distR="114300" simplePos="0" relativeHeight="251716608" behindDoc="0" locked="0" layoutInCell="1" allowOverlap="1" wp14:anchorId="0663C443" wp14:editId="74FCF55B">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B3AD98" id="Line 199"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rPr>
      <mc:AlternateContent>
        <mc:Choice Requires="wps">
          <w:drawing>
            <wp:anchor distT="0" distB="0" distL="114300" distR="114300" simplePos="0" relativeHeight="251717632" behindDoc="0" locked="0" layoutInCell="1" allowOverlap="1" wp14:anchorId="3CC60C1C" wp14:editId="5B47F689">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5FF3BA" id="Line 200"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rPr>
      <mc:AlternateContent>
        <mc:Choice Requires="wps">
          <w:drawing>
            <wp:anchor distT="0" distB="0" distL="114300" distR="114300" simplePos="0" relativeHeight="251718656" behindDoc="0" locked="0" layoutInCell="1" allowOverlap="1" wp14:anchorId="09DC520C" wp14:editId="275D8D8F">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82D5E7" id="Line 201"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rPr>
      <mc:AlternateContent>
        <mc:Choice Requires="wps">
          <w:drawing>
            <wp:anchor distT="0" distB="0" distL="114300" distR="114300" simplePos="0" relativeHeight="251719680" behindDoc="0" locked="0" layoutInCell="1" allowOverlap="1" wp14:anchorId="7933BD30" wp14:editId="4B0C7732">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606287" id="Line 202"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rPr>
      <mc:AlternateContent>
        <mc:Choice Requires="wps">
          <w:drawing>
            <wp:anchor distT="0" distB="0" distL="114300" distR="114300" simplePos="0" relativeHeight="251720704" behindDoc="0" locked="0" layoutInCell="1" allowOverlap="1" wp14:anchorId="7F28851D" wp14:editId="3845A79C">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4" style="position:absolute;left:0;text-align:left;margin-left:-25.25pt;margin-top:31.15pt;width:25.95pt;height:12.4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" filled="f" stroked="f" strokeweight=".25pt">
              <v:textbox inset="1pt,1pt,1pt,1pt">
                <w:txbxContent>
                  <w:p w14:paraId="00393D73"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w:pict>
        </mc:Fallback>
      </mc:AlternateContent>
    </w:r>
    <w:r>
      <w:rPr>
        <w:noProof/>
      </w:rPr>
      <mc:AlternateContent>
        <mc:Choice Requires="wps">
          <w:drawing>
            <wp:anchor distT="0" distB="0" distL="114300" distR="114300" simplePos="0" relativeHeight="251721728" behindDoc="0" locked="0" layoutInCell="1" allowOverlap="1" wp14:anchorId="689DF9AF" wp14:editId="633BDB78">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5" style="position:absolute;left:0;text-align:left;margin-left:2.9pt;margin-top:31.15pt;width:25.95pt;height:12.4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" filled="f" stroked="f" strokeweight=".25pt">
              <v:textbox inset="1pt,1pt,1pt,1pt">
                <w:txbxContent>
                  <w:p w14:paraId="2EF7024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rPr>
      <mc:AlternateContent>
        <mc:Choice Requires="wps">
          <w:drawing>
            <wp:anchor distT="0" distB="0" distL="114300" distR="114300" simplePos="0" relativeHeight="251722752" behindDoc="0" locked="0" layoutInCell="1" allowOverlap="1" wp14:anchorId="2BFA66A4" wp14:editId="0A5F7598">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6" style="position:absolute;left:0;text-align:left;margin-left:32.15pt;margin-top:31.15pt;width:66.75pt;height:12.4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3c10rv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w:pict>
        </mc:Fallback>
      </mc:AlternateContent>
    </w:r>
    <w:r>
      <w:rPr>
        <w:noProof/>
      </w:rPr>
      <mc:AlternateContent>
        <mc:Choice Requires="wps">
          <w:drawing>
            <wp:anchor distT="0" distB="0" distL="114300" distR="114300" simplePos="0" relativeHeight="251723776" behindDoc="0" locked="0" layoutInCell="1" allowOverlap="1" wp14:anchorId="1A429050" wp14:editId="0B2F0A62">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7" style="position:absolute;left:0;text-align:left;margin-left:102.6pt;margin-top:31.15pt;width:39.8pt;height:12.4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mrKOa/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w:pict>
        </mc:Fallback>
      </mc:AlternateContent>
    </w:r>
    <w:r>
      <w:rPr>
        <w:noProof/>
      </w:rPr>
      <mc:AlternateContent>
        <mc:Choice Requires="wps">
          <w:drawing>
            <wp:anchor distT="0" distB="0" distL="114300" distR="114300" simplePos="0" relativeHeight="251724800" behindDoc="0" locked="0" layoutInCell="1" allowOverlap="1" wp14:anchorId="003D3166" wp14:editId="26AE13FD">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8" style="position:absolute;left:0;text-align:left;margin-left:144.65pt;margin-top:31.15pt;width:25.95pt;height:12.4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" filled="f" stroked="f" strokeweight=".25pt">
              <v:textbox inset="1pt,1pt,1pt,1pt">
                <w:txbxContent>
                  <w:p w14:paraId="115698A2"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w:pict>
        </mc:Fallback>
      </mc:AlternateContent>
    </w:r>
    <w:r>
      <w:rPr>
        <w:noProof/>
      </w:rPr>
      <mc:AlternateContent>
        <mc:Choice Requires="wps">
          <w:drawing>
            <wp:anchor distT="0" distB="0" distL="114300" distR="114300" simplePos="0" relativeHeight="251725824" behindDoc="0" locked="0" layoutInCell="1" allowOverlap="1" wp14:anchorId="03C17112" wp14:editId="7F41A833">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9" style="position:absolute;left:0;text-align:left;margin-left:464.85pt;margin-top:3.75pt;width:25.95pt;height:12.4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dFEP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rPr>
      <mc:AlternateContent>
        <mc:Choice Requires="wps">
          <w:drawing>
            <wp:anchor distT="0" distB="0" distL="114300" distR="114300" simplePos="0" relativeHeight="251726848" behindDoc="0" locked="0" layoutInCell="1" allowOverlap="1" wp14:anchorId="2E7D932A" wp14:editId="14DE9DD2">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2694304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4</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200" style="position:absolute;left:0;text-align:left;margin-left:464.85pt;margin-top:22.1pt;width:25.95pt;height:16.9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" filled="f" stroked="f" strokeweight=".25pt">
              <v:textbox inset="1pt,1pt,1pt,1pt">
                <w:txbxContent>
                  <w:p w14:paraId="674CB886" w14:textId="2694304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4</w:t>
                    </w:r>
                    <w:r w:rsidRPr="0005356E">
                      <w:rPr>
                        <w:rFonts w:ascii="Arial" w:hAnsi="Arial" w:cs="Arial"/>
                        <w:sz w:val="24"/>
                        <w:szCs w:val="24"/>
                      </w:rPr>
                      <w:fldChar w:fldCharType="end"/>
                    </w:r>
                  </w:p>
                </w:txbxContent>
              </v:textbox>
            </v:rect>
          </w:pict>
        </mc:Fallback>
      </mc:AlternateContent>
    </w:r>
    <w:r>
      <w:rPr>
        <w:noProof/>
      </w:rPr>
      <mc:AlternateContent>
        <mc:Choice Requires="wps">
          <w:drawing>
            <wp:anchor distT="0" distB="0" distL="114300" distR="114300" simplePos="0" relativeHeight="251727872" behindDoc="0" locked="0" layoutInCell="1" allowOverlap="1" wp14:anchorId="7F9365ED" wp14:editId="3B594D58">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996C99" w:rsidRPr="009B32AD" w:rsidRDefault="00B8138D"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1" style="position:absolute;left:0;text-align:left;margin-left:174.25pt;margin-top:3.75pt;width:287.25pt;height:39.8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aqakav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996C99" w:rsidRPr="009B32AD" w:rsidRDefault="00B8138D"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5CD22A3A" w:rsidR="00996C99" w:rsidRPr="009645F5" w:rsidRDefault="006F3E27" w:rsidP="006F3E27">
    <w:pPr>
      <w:pStyle w:val="a8"/>
      <w:ind w:right="360"/>
      <w:rPr>
        <w:sz w:val="152"/>
        <w:szCs w:val="152"/>
      </w:rPr>
    </w:pPr>
    <w:r>
      <w:rPr>
        <w:noProof/>
        <w:lang w:eastAsia="ru-RU"/>
      </w:rPr>
      <mc:AlternateContent>
        <mc:Choice Requires="wps">
          <w:drawing>
            <wp:anchor distT="0" distB="0" distL="114300" distR="114300" simplePos="0" relativeHeight="251670528" behindDoc="0" locked="0" layoutInCell="1" allowOverlap="1" wp14:anchorId="1505D061" wp14:editId="0060E71F">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A0F3AE" id="Line 12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71552" behindDoc="0" locked="0" layoutInCell="1" allowOverlap="1" wp14:anchorId="3484838F" wp14:editId="208F2F5C">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D97312" id="Line 124"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72576" behindDoc="0" locked="0" layoutInCell="1" allowOverlap="1" wp14:anchorId="3F285D80" wp14:editId="30189E83">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B0D31C" id="Line 125"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73600" behindDoc="0" locked="0" layoutInCell="1" allowOverlap="1" wp14:anchorId="5B32D8C8" wp14:editId="3B85D165">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E4DF62" id="Line 126"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74624" behindDoc="0" locked="0" layoutInCell="1" allowOverlap="1" wp14:anchorId="087C22A4" wp14:editId="17BEE650">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F839A3" id="Line 127"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75648" behindDoc="0" locked="0" layoutInCell="1" allowOverlap="1" wp14:anchorId="4CFF15F4" wp14:editId="11963DA4">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7D6E6A" id="Line 128"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76672" behindDoc="0" locked="0" layoutInCell="1" allowOverlap="1" wp14:anchorId="08216E4D" wp14:editId="4BC7875B">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726EE9" id="Line 129"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Pr>
        <w:noProof/>
        <w:lang w:eastAsia="ru-RU"/>
      </w:rPr>
      <mc:AlternateContent>
        <mc:Choice Requires="wps">
          <w:drawing>
            <wp:anchor distT="0" distB="0" distL="114300" distR="114300" simplePos="0" relativeHeight="251677696" behindDoc="0" locked="0" layoutInCell="1" allowOverlap="1" wp14:anchorId="68122E39" wp14:editId="40A0928A">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4E6ECE" id="Line 130"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78720" behindDoc="0" locked="0" layoutInCell="1" allowOverlap="1" wp14:anchorId="781A4561" wp14:editId="6B2281DC">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249849" id="Line 131"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679744" behindDoc="0" locked="0" layoutInCell="1" allowOverlap="1" wp14:anchorId="07B720EF" wp14:editId="25DCCAF0">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2" style="position:absolute;left:0;text-align:left;margin-left:-.55pt;margin-top:31.6pt;width:28.5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" filled="f" stroked="f" strokeweight=".25pt">
              <v:textbox inset="1pt,1pt,1pt,1pt">
                <w:txbxContent>
                  <w:p w14:paraId="2EBDF83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680768" behindDoc="0" locked="0" layoutInCell="1" allowOverlap="1" wp14:anchorId="1E07A25F" wp14:editId="22620FF6">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1E07A25F" id="_x0000_s1203" style="position:absolute;left:0;text-align:left;margin-left:30.95pt;margin-top:31.6pt;width:66.75pt;height:12.4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" filled="f" stroked="f" strokeweight=".25pt">
              <v:textbox inset="1pt,1pt,1pt,1pt">
                <w:txbxContent>
                  <w:p w14:paraId="48E76E5B"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докум.</w:t>
                    </w:r>
                  </w:p>
                </w:txbxContent>
              </v:textbox>
            </v:rect>
          </w:pict>
        </mc:Fallback>
      </mc:AlternateContent>
    </w:r>
    <w:r>
      <w:rPr>
        <w:noProof/>
        <w:lang w:eastAsia="ru-RU"/>
      </w:rPr>
      <mc:AlternateContent>
        <mc:Choice Requires="wps">
          <w:drawing>
            <wp:anchor distT="0" distB="0" distL="114300" distR="114300" simplePos="0" relativeHeight="251681792" behindDoc="0" locked="0" layoutInCell="1" allowOverlap="1" wp14:anchorId="3F400DB2" wp14:editId="270B21BE">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3F400DB2" id="_x0000_s1204" style="position:absolute;left:0;text-align:left;margin-left:101.4pt;margin-top:31.6pt;width:39.8pt;height:12.4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" filled="f" stroked="f" strokeweight=".25pt">
              <v:textbox inset="1pt,1pt,1pt,1pt">
                <w:txbxContent>
                  <w:p w14:paraId="71816AE1" w14:textId="77777777" w:rsidR="00996C99" w:rsidRPr="000C6743" w:rsidRDefault="00996C99" w:rsidP="00040C69">
                    <w:pPr>
                      <w:pStyle w:val="a5"/>
                      <w:jc w:val="center"/>
                      <w:rPr>
                        <w:rFonts w:ascii="Arial" w:hAnsi="Arial" w:cs="Arial"/>
                        <w:sz w:val="18"/>
                      </w:rPr>
                    </w:pPr>
                    <w:r w:rsidRPr="000C6743">
                      <w:rPr>
                        <w:rFonts w:ascii="Arial" w:hAnsi="Arial" w:cs="Arial"/>
                        <w:sz w:val="18"/>
                      </w:rPr>
                      <w:t>Подпись</w:t>
                    </w:r>
                  </w:p>
                </w:txbxContent>
              </v:textbox>
            </v:rect>
          </w:pict>
        </mc:Fallback>
      </mc:AlternateContent>
    </w:r>
    <w:r>
      <w:rPr>
        <w:noProof/>
        <w:lang w:eastAsia="ru-RU"/>
      </w:rPr>
      <mc:AlternateContent>
        <mc:Choice Requires="wps">
          <w:drawing>
            <wp:anchor distT="0" distB="0" distL="114300" distR="114300" simplePos="0" relativeHeight="251682816" behindDoc="0" locked="0" layoutInCell="1" allowOverlap="1" wp14:anchorId="73B49B4E" wp14:editId="711A3389">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73B49B4E" id="_x0000_s1205" style="position:absolute;left:0;text-align:left;margin-left:143.45pt;margin-top:31.6pt;width:25.95pt;height:12.4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" filled="f" stroked="f" strokeweight=".25pt">
              <v:textbox inset="1pt,1pt,1pt,1pt">
                <w:txbxContent>
                  <w:p w14:paraId="0CEE2111" w14:textId="77777777" w:rsidR="00996C99" w:rsidRPr="000C6743" w:rsidRDefault="00996C9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w:pict>
        </mc:Fallback>
      </mc:AlternateContent>
    </w:r>
    <w:r>
      <w:rPr>
        <w:noProof/>
        <w:lang w:eastAsia="ru-RU"/>
      </w:rPr>
      <mc:AlternateContent>
        <mc:Choice Requires="wps">
          <w:drawing>
            <wp:anchor distT="0" distB="0" distL="114300" distR="114300" simplePos="0" relativeHeight="251683840" behindDoc="0" locked="0" layoutInCell="1" allowOverlap="1" wp14:anchorId="18B0FDCE" wp14:editId="153813D8">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6" style="position:absolute;left:0;text-align:left;margin-left:385.35pt;margin-top:45.45pt;width:38.25pt;height:12.4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OXKqujwAQAAyQ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Pr>
        <w:noProof/>
        <w:lang w:eastAsia="ru-RU"/>
      </w:rPr>
      <mc:AlternateContent>
        <mc:Choice Requires="wps">
          <w:drawing>
            <wp:anchor distT="0" distB="0" distL="114300" distR="114300" simplePos="0" relativeHeight="251684864" behindDoc="0" locked="0" layoutInCell="1" allowOverlap="1" wp14:anchorId="5B083F66" wp14:editId="235E0FBA">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29EC5F16" w:rsidR="00996C99" w:rsidRPr="009B1D7C" w:rsidRDefault="006F3E27" w:rsidP="009B1D7C">
                          <w:pPr>
                            <w:pStyle w:val="a5"/>
                            <w:jc w:val="center"/>
                            <w:rPr>
                              <w:rFonts w:ascii="Arial" w:hAnsi="Arial" w:cs="Arial"/>
                              <w:sz w:val="18"/>
                              <w:lang w:val="ru-RU"/>
                            </w:rPr>
                          </w:pPr>
                          <w:r>
                            <w:rPr>
                              <w:rFonts w:ascii="Arial" w:hAnsi="Arial" w:cs="Arial"/>
                              <w:sz w:val="18"/>
                              <w:lang w:val="ru-RU"/>
                            </w:rPr>
                            <w:t>13</w:t>
                          </w:r>
                        </w:p>
                      </w:txbxContent>
                    </wps:txbx>
                    <wps:bodyPr rot="0" vert="horz" wrap="square" lIns="12700" tIns="12700" rIns="12700" bIns="12700" anchor="t" anchorCtr="0" upright="1">
                      <a:noAutofit/>
                    </wps:bodyPr>
                  </wps:wsp>
                </a:graphicData>
              </a:graphic>
            </wp:anchor>
          </w:drawing>
        </mc:Choice>
        <mc:Fallback>
          <w:pict>
            <v:rect w14:anchorId="5B083F66" id="_x0000_s1207" style="position:absolute;left:0;text-align:left;margin-left:385.35pt;margin-top:60.1pt;width:38.25pt;height:12.4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qfaL28AEAAMkDAAAOAAAAAAAAAAAAAAAAAC4CAABkcnMv&#13;&#10;ZTJvRG9jLnhtbFBLAQItABQABgAIAAAAIQC1K1Tb4AAAABABAAAPAAAAAAAAAAAAAAAAAEoEAABk&#13;&#10;cnMvZG93bnJldi54bWxQSwUGAAAAAAQABADzAAAAVwUAAAAA&#13;&#10;" filled="f" stroked="f" strokeweight=".25pt">
              <v:textbox inset="1pt,1pt,1pt,1pt">
                <w:txbxContent>
                  <w:p w14:paraId="4A278444" w14:textId="29EC5F16" w:rsidR="00996C99" w:rsidRPr="009B1D7C" w:rsidRDefault="006F3E27" w:rsidP="009B1D7C">
                    <w:pPr>
                      <w:pStyle w:val="a5"/>
                      <w:jc w:val="center"/>
                      <w:rPr>
                        <w:rFonts w:ascii="Arial" w:hAnsi="Arial" w:cs="Arial"/>
                        <w:sz w:val="18"/>
                        <w:lang w:val="ru-RU"/>
                      </w:rPr>
                    </w:pPr>
                    <w:r>
                      <w:rPr>
                        <w:rFonts w:ascii="Arial" w:hAnsi="Arial" w:cs="Arial"/>
                        <w:sz w:val="18"/>
                        <w:lang w:val="ru-RU"/>
                      </w:rPr>
                      <w:t>13</w:t>
                    </w:r>
                  </w:p>
                </w:txbxContent>
              </v:textbox>
            </v:rect>
          </w:pict>
        </mc:Fallback>
      </mc:AlternateContent>
    </w:r>
    <w:r>
      <w:rPr>
        <w:noProof/>
        <w:lang w:eastAsia="ru-RU"/>
      </w:rPr>
      <mc:AlternateContent>
        <mc:Choice Requires="wps">
          <w:drawing>
            <wp:anchor distT="0" distB="0" distL="114300" distR="114300" simplePos="0" relativeHeight="251685888" behindDoc="0" locked="0" layoutInCell="1" allowOverlap="1" wp14:anchorId="0445A86F" wp14:editId="6A8E0645">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996C99" w:rsidRPr="00B8138D" w:rsidRDefault="00B8138D"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8" style="position:absolute;left:0;text-align:left;margin-left:173.45pt;margin-top:2.7pt;width:315.35pt;height:41.2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" filled="f" stroked="f" strokeweight=".25pt">
              <v:textbox inset="1pt,1pt,1pt,1pt">
                <w:txbxContent>
                  <w:p w14:paraId="690A0BE1" w14:textId="2DC9D17F" w:rsidR="00996C99" w:rsidRPr="00B8138D" w:rsidRDefault="00B8138D"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Pr>
        <w:noProof/>
        <w:lang w:eastAsia="ru-RU"/>
      </w:rPr>
      <mc:AlternateContent>
        <mc:Choice Requires="wps">
          <w:drawing>
            <wp:anchor distT="0" distB="0" distL="114300" distR="114300" simplePos="0" relativeHeight="251686912" behindDoc="0" locked="0" layoutInCell="1" allowOverlap="1" wp14:anchorId="22BE2422" wp14:editId="65936BA4">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662F49" id="Line 140"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303BCE09" wp14:editId="639565F7">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333DD1" id="Line 141"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05C82F39" wp14:editId="7575AA71">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48B16F" id="Line 142"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Pr>
        <w:noProof/>
        <w:lang w:eastAsia="ru-RU"/>
      </w:rPr>
      <mc:AlternateContent>
        <mc:Choice Requires="wps">
          <w:drawing>
            <wp:anchor distT="0" distB="0" distL="114300" distR="114300" simplePos="0" relativeHeight="251689984" behindDoc="0" locked="0" layoutInCell="1" allowOverlap="1" wp14:anchorId="6EF99A1F" wp14:editId="3E18989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D7A717" id="Line 143"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Pr>
        <w:noProof/>
        <w:lang w:eastAsia="ru-RU"/>
      </w:rPr>
      <mc:AlternateContent>
        <mc:Choice Requires="wps">
          <w:drawing>
            <wp:anchor distT="0" distB="0" distL="114300" distR="114300" simplePos="0" relativeHeight="251691008" behindDoc="0" locked="0" layoutInCell="1" allowOverlap="1" wp14:anchorId="11545253" wp14:editId="50A326FC">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C4F26B" id="Line 144"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Pr>
        <w:noProof/>
        <w:lang w:eastAsia="ru-RU"/>
      </w:rPr>
      <mc:AlternateContent>
        <mc:Choice Requires="wpg">
          <w:drawing>
            <wp:anchor distT="0" distB="0" distL="114300" distR="114300" simplePos="0" relativeHeight="251692032" behindDoc="0" locked="0" layoutInCell="1" allowOverlap="1" wp14:anchorId="0CB88D4D" wp14:editId="1E1B5FA0">
              <wp:simplePos x="0" y="0"/>
              <wp:positionH relativeFrom="column">
                <wp:posOffset>-340604</wp:posOffset>
              </wp:positionH>
              <wp:positionV relativeFrom="paragraph">
                <wp:posOffset>581780</wp:posOffset>
              </wp:positionV>
              <wp:extent cx="1581479" cy="157844"/>
              <wp:effectExtent l="0" t="0" r="6350" b="0"/>
              <wp:wrapNone/>
              <wp:docPr id="9858"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5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86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wgp>
                </a:graphicData>
              </a:graphic>
            </wp:anchor>
          </w:drawing>
        </mc:Choice>
        <mc:Fallback>
          <w:pict>
            <v:group w14:anchorId="0CB88D4D" id="_x0000_s1209" style="position:absolute;left:0;text-align:left;margin-left:-26.8pt;margin-top:45.8pt;width:124.55pt;height:12.45pt;z-index:2516920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">
              <v:rect id="Rectangle 146" o:spid="_x0000_s121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Vrn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S9wx+L8U7INc/AAAA//8DAFBLAQItABQABgAIAAAAIQDb4fbL7gAAAIUBAAATAAAAAAAA&#13;&#10;AAAAAAAAAAAAAABbQ29udGVudF9UeXBlc10ueG1sUEsBAi0AFAAGAAgAAAAhAFr0LFu/AAAAFQEA&#13;&#10;AAsAAAAAAAAAAAAAAAAAHwEAAF9yZWxzLy5yZWxzUEsBAi0AFAAGAAgAAAAhAEeVWufHAAAA4gAA&#13;&#10;AA8AAAAAAAAAAAAAAAAABwIAAGRycy9kb3ducmV2LnhtbFBLBQYAAAAAAwADALcAAAD7AgAAAAA=&#13;&#10;" filled="f" stroked="f" strokeweight=".25pt">
                <v:textbox inset="1pt,1pt,1pt,1pt">
                  <w:txbxContent>
                    <w:p w14:paraId="41769526" w14:textId="77777777" w:rsidR="00996C99" w:rsidRPr="009645F5" w:rsidRDefault="00996C9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211"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" filled="f" stroked="f" strokeweight=".25pt">
                <v:textbox inset="1pt,1pt,1pt,1pt">
                  <w:txbxContent>
                    <w:p w14:paraId="7D44A78C"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w:pict>
        </mc:Fallback>
      </mc:AlternateContent>
    </w:r>
    <w:r>
      <w:rPr>
        <w:noProof/>
        <w:lang w:eastAsia="ru-RU"/>
      </w:rPr>
      <mc:AlternateContent>
        <mc:Choice Requires="wpg">
          <w:drawing>
            <wp:anchor distT="0" distB="0" distL="114300" distR="114300" simplePos="0" relativeHeight="251693056" behindDoc="0" locked="0" layoutInCell="1" allowOverlap="1" wp14:anchorId="698311D5" wp14:editId="1B303AF2">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996C99" w:rsidRPr="00B2466B" w:rsidRDefault="00996C9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_x0000_s1212" style="position:absolute;left:0;text-align:left;margin-left:-26.8pt;margin-top:59.7pt;width:124.55pt;height:12.4pt;z-index:2516930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">
              <v:rect id="Rectangle 149" o:spid="_x0000_s121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21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996C99" w:rsidRPr="00B2466B" w:rsidRDefault="00996C9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Pr>
        <w:noProof/>
        <w:lang w:eastAsia="ru-RU"/>
      </w:rPr>
      <mc:AlternateContent>
        <mc:Choice Requires="wpg">
          <w:drawing>
            <wp:anchor distT="0" distB="0" distL="114300" distR="114300" simplePos="0" relativeHeight="251694080" behindDoc="0" locked="0" layoutInCell="1" allowOverlap="1" wp14:anchorId="3B55486E" wp14:editId="245203C6">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5" style="position:absolute;left:0;text-align:left;margin-left:-26.8pt;margin-top:73.95pt;width:124.55pt;height:12.4pt;z-index:2516940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">
              <v:rect id="Rectangle 152" o:spid="_x0000_s121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996C99" w:rsidRPr="000C6743" w:rsidRDefault="00996C99" w:rsidP="00040C69">
                      <w:pPr>
                        <w:pStyle w:val="a5"/>
                        <w:rPr>
                          <w:rFonts w:ascii="Arial" w:hAnsi="Arial" w:cs="Arial"/>
                          <w:sz w:val="18"/>
                          <w:lang w:val="ru-RU"/>
                        </w:rPr>
                      </w:pPr>
                    </w:p>
                  </w:txbxContent>
                </v:textbox>
              </v:rect>
            </v:group>
          </w:pict>
        </mc:Fallback>
      </mc:AlternateContent>
    </w:r>
    <w:r>
      <w:rPr>
        <w:noProof/>
        <w:lang w:eastAsia="ru-RU"/>
      </w:rPr>
      <mc:AlternateContent>
        <mc:Choice Requires="wpg">
          <w:drawing>
            <wp:anchor distT="0" distB="0" distL="114300" distR="114300" simplePos="0" relativeHeight="251695104" behindDoc="0" locked="0" layoutInCell="1" allowOverlap="1" wp14:anchorId="370EDA3D" wp14:editId="79677CB2">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8" style="position:absolute;left:0;text-align:left;margin-left:-26.8pt;margin-top:87.8pt;width:124.55pt;height:12.45pt;z-index:2516951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">
              <v:rect id="Rectangle 155" o:spid="_x0000_s121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22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996C99" w:rsidRPr="00403BE8" w:rsidRDefault="00996C99" w:rsidP="00040C69">
                      <w:pPr>
                        <w:rPr>
                          <w:rFonts w:ascii="Arial" w:hAnsi="Arial" w:cs="Arial"/>
                          <w:sz w:val="16"/>
                          <w:szCs w:val="16"/>
                        </w:rPr>
                      </w:pPr>
                    </w:p>
                  </w:txbxContent>
                </v:textbox>
              </v:rect>
            </v:group>
          </w:pict>
        </mc:Fallback>
      </mc:AlternateContent>
    </w:r>
    <w:r>
      <w:rPr>
        <w:noProof/>
        <w:lang w:eastAsia="ru-RU"/>
      </w:rPr>
      <mc:AlternateContent>
        <mc:Choice Requires="wpg">
          <w:drawing>
            <wp:anchor distT="0" distB="0" distL="114300" distR="114300" simplePos="0" relativeHeight="251696128" behindDoc="0" locked="0" layoutInCell="1" allowOverlap="1" wp14:anchorId="35CD2472" wp14:editId="1227BA98">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35CD2472" id="_x0000_s1221" style="position:absolute;left:0;text-align:left;margin-left:-26.8pt;margin-top:101.65pt;width:124.55pt;height:12.4pt;z-index:2516961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">
              <v:rect id="Rectangle 158" o:spid="_x0000_s12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22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Pr>
        <w:noProof/>
        <w:lang w:eastAsia="ru-RU"/>
      </w:rPr>
      <mc:AlternateContent>
        <mc:Choice Requires="wps">
          <w:drawing>
            <wp:anchor distT="0" distB="0" distL="114300" distR="114300" simplePos="0" relativeHeight="251697152" behindDoc="0" locked="0" layoutInCell="1" allowOverlap="1" wp14:anchorId="05A508F1" wp14:editId="192E0B80">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D3E018" id="Line 160"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8176" behindDoc="0" locked="0" layoutInCell="1" allowOverlap="1" wp14:anchorId="603A59CE" wp14:editId="167BDC68">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a:graphicData>
              </a:graphic>
            </wp:anchor>
          </w:drawing>
        </mc:Choice>
        <mc:Fallback>
          <w:pict>
            <v:rect w14:anchorId="603A59CE" id="_x0000_s1224" style="position:absolute;left:0;text-align:left;margin-left:174.15pt;margin-top:47.7pt;width:163.2pt;height:64.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MfrKY/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00DAF4D3" wp14:editId="28C35062">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69C18B" id="Line 162"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700224" behindDoc="0" locked="0" layoutInCell="1" allowOverlap="1" wp14:anchorId="79D40545" wp14:editId="67EF87D5">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8164DC" id="Line 163"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701248" behindDoc="0" locked="0" layoutInCell="1" allowOverlap="1" wp14:anchorId="2ECD9340" wp14:editId="6B3AD41D">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8C0859" id="Line 164"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702272" behindDoc="0" locked="0" layoutInCell="1" allowOverlap="1" wp14:anchorId="6D26F77C" wp14:editId="4AE83F4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996C99" w:rsidRDefault="00996C9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5" style="position:absolute;left:0;text-align:left;margin-left:342.95pt;margin-top:45.45pt;width:38.25pt;height:12.4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" filled="f" stroked="f" strokeweight=".25pt">
              <v:textbox inset="1pt,1pt,1pt,1pt">
                <w:txbxContent>
                  <w:p w14:paraId="4E04B593" w14:textId="77777777" w:rsidR="00996C99" w:rsidRDefault="00996C99"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21CB016D" wp14:editId="4AD0E34E">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6" style="position:absolute;left:0;text-align:left;margin-left:428.05pt;margin-top:45.45pt;width:60.35pt;height:12.4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AhMleJ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Pr>
        <w:noProof/>
        <w:lang w:eastAsia="ru-RU"/>
      </w:rPr>
      <mc:AlternateContent>
        <mc:Choice Requires="wps">
          <w:drawing>
            <wp:anchor distT="0" distB="0" distL="114300" distR="114300" simplePos="0" relativeHeight="251704320" behindDoc="0" locked="0" layoutInCell="1" allowOverlap="1" wp14:anchorId="47D42ECC" wp14:editId="4AAD16FB">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2147DBD0" w:rsidR="00996C99" w:rsidRPr="00403731" w:rsidRDefault="00996C99" w:rsidP="001158FD">
                          <w:pPr>
                            <w:pStyle w:val="a5"/>
                            <w:jc w:val="center"/>
                            <w:rPr>
                              <w:rFonts w:ascii="Arial" w:hAnsi="Arial" w:cs="Arial"/>
                              <w:sz w:val="20"/>
                              <w:lang w:val="ru-RU"/>
                            </w:rPr>
                          </w:pPr>
                          <w:r>
                            <w:rPr>
                              <w:rFonts w:ascii="Arial" w:hAnsi="Arial" w:cs="Arial"/>
                              <w:sz w:val="20"/>
                              <w:lang w:val="ru-RU"/>
                            </w:rPr>
                            <w:t>13</w:t>
                          </w:r>
                          <w:r w:rsidR="006F3E27">
                            <w:rPr>
                              <w:rFonts w:ascii="Arial" w:hAnsi="Arial" w:cs="Arial"/>
                              <w:sz w:val="20"/>
                              <w:lang w:val="ru-RU"/>
                            </w:rPr>
                            <w:t>1</w:t>
                          </w:r>
                        </w:p>
                      </w:txbxContent>
                    </wps:txbx>
                    <wps:bodyPr rot="0" vert="horz" wrap="square" lIns="12700" tIns="12700" rIns="12700" bIns="12700" anchor="t" anchorCtr="0" upright="1">
                      <a:noAutofit/>
                    </wps:bodyPr>
                  </wps:wsp>
                </a:graphicData>
              </a:graphic>
            </wp:anchor>
          </w:drawing>
        </mc:Choice>
        <mc:Fallback>
          <w:pict>
            <v:rect w14:anchorId="47D42ECC" id="_x0000_s1227" style="position:absolute;left:0;text-align:left;margin-left:428.45pt;margin-top:59.7pt;width:60.35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Hij5m/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2147DBD0" w:rsidR="00996C99" w:rsidRPr="00403731" w:rsidRDefault="00996C99" w:rsidP="001158FD">
                    <w:pPr>
                      <w:pStyle w:val="a5"/>
                      <w:jc w:val="center"/>
                      <w:rPr>
                        <w:rFonts w:ascii="Arial" w:hAnsi="Arial" w:cs="Arial"/>
                        <w:sz w:val="20"/>
                        <w:lang w:val="ru-RU"/>
                      </w:rPr>
                    </w:pPr>
                    <w:r>
                      <w:rPr>
                        <w:rFonts w:ascii="Arial" w:hAnsi="Arial" w:cs="Arial"/>
                        <w:sz w:val="20"/>
                        <w:lang w:val="ru-RU"/>
                      </w:rPr>
                      <w:t>13</w:t>
                    </w:r>
                    <w:r w:rsidR="006F3E27">
                      <w:rPr>
                        <w:rFonts w:ascii="Arial" w:hAnsi="Arial" w:cs="Arial"/>
                        <w:sz w:val="20"/>
                        <w:lang w:val="ru-RU"/>
                      </w:rPr>
                      <w:t>1</w:t>
                    </w:r>
                  </w:p>
                </w:txbxContent>
              </v:textbox>
            </v:rect>
          </w:pict>
        </mc:Fallback>
      </mc:AlternateContent>
    </w:r>
    <w:r>
      <w:rPr>
        <w:noProof/>
        <w:lang w:eastAsia="ru-RU"/>
      </w:rPr>
      <mc:AlternateContent>
        <mc:Choice Requires="wps">
          <w:drawing>
            <wp:anchor distT="0" distB="0" distL="114300" distR="114300" simplePos="0" relativeHeight="251705344" behindDoc="0" locked="0" layoutInCell="1" allowOverlap="1" wp14:anchorId="2C65CBC4" wp14:editId="6D576762">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15646D" id="Line 168"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706368" behindDoc="0" locked="0" layoutInCell="1" allowOverlap="1" wp14:anchorId="08D082DC" wp14:editId="4D26106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D1EAD4" id="Line 169"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Pr>
        <w:noProof/>
        <w:lang w:eastAsia="ru-RU"/>
      </w:rPr>
      <mc:AlternateContent>
        <mc:Choice Requires="wps">
          <w:drawing>
            <wp:anchor distT="0" distB="0" distL="114300" distR="114300" simplePos="0" relativeHeight="251707392" behindDoc="0" locked="0" layoutInCell="1" allowOverlap="1" wp14:anchorId="05AAE963" wp14:editId="484F947C">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a:graphicData>
              </a:graphic>
            </wp:anchor>
          </w:drawing>
        </mc:Choice>
        <mc:Fallback>
          <w:pict>
            <v:rect w14:anchorId="05AAE963" id="_x0000_s1228" style="position:absolute;left:0;text-align:left;margin-left:342.95pt;margin-top:74.6pt;width:145.5pt;height:38.8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" filled="f" stroked="f" strokeweight=".25pt">
              <v:textbox inset="1pt,1pt,1pt,1pt">
                <w:txbxContent>
                  <w:p w14:paraId="4F04EFB6"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pict>
        </mc:Fallback>
      </mc:AlternateContent>
    </w:r>
    <w:r w:rsidR="00996C99">
      <w:rPr>
        <w:noProof/>
        <w:lang w:eastAsia="ru-RU"/>
      </w:rPr>
      <mc:AlternateContent>
        <mc:Choice Requires="wps">
          <w:drawing>
            <wp:anchor distT="0" distB="0" distL="114300" distR="114300" simplePos="0" relativeHeight="251728896" behindDoc="0" locked="0" layoutInCell="1" allowOverlap="1" wp14:anchorId="5BC83E23" wp14:editId="30002FD1">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996C99" w:rsidRDefault="00996C9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9" style="position:absolute;left:0;text-align:left;margin-left:-27.25pt;margin-top:31.3pt;width:22.9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YF2t87wEAAMoDAAAOAAAAAAAAAAAAAAAAAC4CAABkcnMvZTJv&#13;&#10;RG9jLnhtbFBLAQItABQABgAIAAAAIQCWXYXM3gAAAA0BAAAPAAAAAAAAAAAAAAAAAEkEAABkcnMv&#13;&#10;ZG93bnJldi54bWxQSwUGAAAAAAQABADzAAAAVAUAAAAA&#13;&#10;" filled="f" stroked="f" strokeweight=".25pt">
              <v:textbox inset="1pt,1pt,1pt,1pt">
                <w:txbxContent>
                  <w:p w14:paraId="61F27D4E" w14:textId="77777777" w:rsidR="00996C99" w:rsidRDefault="00996C99"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996C99" w:rsidRDefault="00996C9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B4530" w14:textId="77777777" w:rsidR="000A30DC" w:rsidRDefault="000A30DC" w:rsidP="00085F97">
      <w:r>
        <w:separator/>
      </w:r>
    </w:p>
  </w:footnote>
  <w:footnote w:type="continuationSeparator" w:id="0">
    <w:p w14:paraId="6A6CB0ED" w14:textId="77777777" w:rsidR="000A30DC" w:rsidRDefault="000A30DC"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77777777" w:rsidR="00996C99" w:rsidRDefault="00996C9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2AB59" w14:textId="77777777" w:rsidR="00996C99" w:rsidRDefault="00996C99" w:rsidP="00075D3D">
    <w:pPr>
      <w:pStyle w:val="a8"/>
    </w:pPr>
    <w:r>
      <w:rPr>
        <w:noProof/>
        <w:lang w:eastAsia="ru-RU"/>
      </w:rPr>
      <mc:AlternateContent>
        <mc:Choice Requires="wpg">
          <w:drawing>
            <wp:anchor distT="0" distB="0" distL="114300" distR="114300" simplePos="0" relativeHeight="251581440" behindDoc="0" locked="1" layoutInCell="1" allowOverlap="1" wp14:anchorId="1F0F6B30" wp14:editId="2859C544">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53C3771D"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3</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996C99" w:rsidRPr="009B32AD" w:rsidRDefault="00B8138D"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8" style="position:absolute;left:0;text-align:left;margin-left:57.75pt;margin-top:21pt;width:518.75pt;height:802pt;z-index:25158144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i+hnLCAFAAA/KAAA&#13;&#10;DgAAAAAAAAAAAAAAAAAuAgAAZHJzL2Uyb0RvYy54bWxQSwECLQAUAAYACAAAACEAuy2a+OQAAAAR&#13;&#10;AQAADwAAAAAAAAAAAAAAAAB6BwAAZHJzL2Rvd25yZXYueG1sUEsFBgAAAAAEAAQA8wAAAIsIAAAA&#13;&#10;AA==&#13;&#10;">
              <v:rect id="Rectangle 192" o:spid="_x0000_s127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8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8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8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8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9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29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29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29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29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53C3771D"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3</w:t>
                      </w:r>
                      <w:r w:rsidRPr="0005356E">
                        <w:rPr>
                          <w:rFonts w:ascii="Arial" w:hAnsi="Arial" w:cs="Arial"/>
                          <w:sz w:val="24"/>
                          <w:szCs w:val="24"/>
                        </w:rPr>
                        <w:fldChar w:fldCharType="end"/>
                      </w:r>
                    </w:p>
                  </w:txbxContent>
                </v:textbox>
              </v:rect>
              <v:rect id="_x0000_s129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996C99" w:rsidRPr="009B32AD" w:rsidRDefault="00B8138D"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p w14:paraId="24943D57" w14:textId="77777777" w:rsidR="00996C99" w:rsidRPr="00075D3D" w:rsidRDefault="00996C99" w:rsidP="00075D3D">
    <w:pPr>
      <w:pStyle w:val="a6"/>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996C99" w:rsidRDefault="00B8138D">
    <w:pPr>
      <w:pStyle w:val="a6"/>
    </w:pPr>
    <w:r>
      <w:rPr>
        <w:noProof/>
      </w:rPr>
      <mc:AlternateContent>
        <mc:Choice Requires="wps">
          <w:drawing>
            <wp:anchor distT="0" distB="0" distL="114300" distR="114300" simplePos="0" relativeHeight="251541504" behindDoc="0" locked="0" layoutInCell="1" allowOverlap="1" wp14:anchorId="19831378" wp14:editId="16F1873D">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25BE277" id="Rectangle 122" o:spid="_x0000_s1026" style="position:absolute;margin-left:-27.85pt;margin-top:-15.7pt;width:518.75pt;height:801.85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2D74B" w14:textId="77777777" w:rsidR="00996C99" w:rsidRDefault="00996C99" w:rsidP="00075D3D">
    <w:pPr>
      <w:pStyle w:val="a8"/>
    </w:pPr>
    <w:r>
      <w:rPr>
        <w:noProof/>
        <w:lang w:eastAsia="ru-RU"/>
      </w:rPr>
      <mc:AlternateContent>
        <mc:Choice Requires="wpg">
          <w:drawing>
            <wp:anchor distT="0" distB="0" distL="114300" distR="114300" simplePos="0" relativeHeight="251624448" behindDoc="0" locked="1" layoutInCell="1" allowOverlap="1" wp14:anchorId="75E5C284" wp14:editId="33454375">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62662A4C"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2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996C99" w:rsidRPr="009B32AD" w:rsidRDefault="00B8138D"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6" style="position:absolute;left:0;text-align:left;margin-left:57.75pt;margin-top:21pt;width:518.75pt;height:802pt;z-index:25162444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CyGtHbJQUA&#13;&#10;AD8oAAAOAAAAAAAAAAAAAAAAAC4CAABkcnMvZTJvRG9jLnhtbFBLAQItABQABgAIAAAAIQC7LZr4&#13;&#10;5AAAABEBAAAPAAAAAAAAAAAAAAAAAH8HAABkcnMvZG93bnJldi54bWxQSwUGAAAAAAQABADzAAAA&#13;&#10;kAgAAAAA&#13;&#10;">
              <v:rect id="Rectangle 192" o:spid="_x0000_s132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3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3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3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3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3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3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33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4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34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34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34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4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62662A4C"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28</w:t>
                      </w:r>
                      <w:r w:rsidRPr="0005356E">
                        <w:rPr>
                          <w:rFonts w:ascii="Arial" w:hAnsi="Arial" w:cs="Arial"/>
                          <w:sz w:val="24"/>
                          <w:szCs w:val="24"/>
                        </w:rPr>
                        <w:fldChar w:fldCharType="end"/>
                      </w:r>
                    </w:p>
                  </w:txbxContent>
                </v:textbox>
              </v:rect>
              <v:rect id="_x0000_s134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996C99" w:rsidRPr="009B32AD" w:rsidRDefault="00B8138D"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p w14:paraId="089A3DDA" w14:textId="77777777" w:rsidR="00996C99" w:rsidRPr="00075D3D" w:rsidRDefault="00996C99" w:rsidP="00075D3D">
    <w:pPr>
      <w:pStyle w:val="a6"/>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996C99" w:rsidRDefault="00B8138D" w:rsidP="00B8138D">
    <w:pPr>
      <w:pStyle w:val="a6"/>
      <w:ind w:right="360"/>
    </w:pPr>
    <w:r>
      <w:rPr>
        <w:noProof/>
      </w:rPr>
      <mc:AlternateContent>
        <mc:Choice Requires="wps">
          <w:drawing>
            <wp:anchor distT="0" distB="0" distL="114300" distR="114300" simplePos="0" relativeHeight="251584512" behindDoc="0" locked="0" layoutInCell="1" allowOverlap="1" wp14:anchorId="51373D62" wp14:editId="0339A557">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53E7F1D3" id="Rectangle 122" o:spid="_x0000_s1026" style="position:absolute;margin-left:-27.85pt;margin-top:-15.7pt;width:518.75pt;height:801.85pt;z-index:25158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3AA3B" w14:textId="77777777" w:rsidR="00996C99" w:rsidRDefault="00996C99" w:rsidP="00085F97">
    <w:pPr>
      <w:pStyle w:val="a8"/>
    </w:pPr>
    <w:r>
      <w:rPr>
        <w:noProof/>
        <w:lang w:eastAsia="ru-RU"/>
      </w:rPr>
      <mc:AlternateContent>
        <mc:Choice Requires="wpg">
          <w:drawing>
            <wp:anchor distT="0" distB="0" distL="114300" distR="114300" simplePos="0" relativeHeight="251444224" behindDoc="0" locked="1" layoutInCell="1" allowOverlap="1" wp14:anchorId="4FA0B5FC" wp14:editId="043ABC91">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996C99" w:rsidRDefault="00996C99" w:rsidP="00E30935">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5CDF7E35" w:rsidR="00996C99" w:rsidRPr="0005356E" w:rsidRDefault="00996C9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3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996C99" w:rsidRPr="00E50AEC" w:rsidRDefault="00996C9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74" style="position:absolute;left:0;text-align:left;margin-left:57.75pt;margin-top:21pt;width:518.75pt;height:802pt;z-index:2514442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">
              <v:rect id="Rectangle 192" o:spid="_x0000_s13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996C99" w:rsidRDefault="00996C99" w:rsidP="00E30935">
                      <w:pPr>
                        <w:pStyle w:val="a5"/>
                        <w:jc w:val="center"/>
                        <w:rPr>
                          <w:sz w:val="18"/>
                          <w:szCs w:val="18"/>
                        </w:rPr>
                      </w:pPr>
                      <w:r w:rsidRPr="000C6743">
                        <w:rPr>
                          <w:rFonts w:ascii="Arial" w:hAnsi="Arial" w:cs="Arial"/>
                          <w:sz w:val="18"/>
                          <w:szCs w:val="18"/>
                        </w:rPr>
                        <w:t>Изм</w:t>
                      </w:r>
                      <w:r>
                        <w:rPr>
                          <w:sz w:val="18"/>
                          <w:szCs w:val="18"/>
                        </w:rPr>
                        <w:t>.</w:t>
                      </w:r>
                    </w:p>
                  </w:txbxContent>
                </v:textbox>
              </v:rect>
              <v:rect id="_x0000_s13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 докум.</w:t>
                      </w:r>
                    </w:p>
                  </w:txbxContent>
                </v:textbox>
              </v:rect>
              <v:rect id="_x0000_s13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3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3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5CDF7E35" w:rsidR="00996C99" w:rsidRPr="0005356E" w:rsidRDefault="00996C9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30</w:t>
                      </w:r>
                      <w:r w:rsidRPr="0005356E">
                        <w:rPr>
                          <w:rFonts w:ascii="Arial" w:hAnsi="Arial" w:cs="Arial"/>
                          <w:sz w:val="24"/>
                          <w:szCs w:val="24"/>
                        </w:rPr>
                        <w:fldChar w:fldCharType="end"/>
                      </w:r>
                    </w:p>
                  </w:txbxContent>
                </v:textbox>
              </v:rect>
              <v:rect id="_x0000_s13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996C99" w:rsidRPr="00E50AEC" w:rsidRDefault="00996C99" w:rsidP="00E50AEC">
                      <w:pPr>
                        <w:ind w:firstLine="0"/>
                        <w:jc w:val="center"/>
                        <w:rPr>
                          <w:i/>
                          <w:iCs/>
                        </w:rPr>
                      </w:pPr>
                      <w:r w:rsidRPr="00E50AEC">
                        <w:rPr>
                          <w:i/>
                          <w:iCs/>
                        </w:rPr>
                        <w:t>ЗАКЛЮЧЕНИЕ</w:t>
                      </w:r>
                    </w:p>
                  </w:txbxContent>
                </v:textbox>
              </v:rect>
              <w10:wrap anchorx="page" anchory="page"/>
              <w10:anchorlock/>
            </v:group>
          </w:pict>
        </mc:Fallback>
      </mc:AlternateContent>
    </w:r>
  </w:p>
  <w:p w14:paraId="7F06A0D3" w14:textId="77777777" w:rsidR="00996C99" w:rsidRPr="00075D3D" w:rsidRDefault="00996C99" w:rsidP="00085F97">
    <w:pPr>
      <w:pStyle w:val="a6"/>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B8138D" w:rsidRDefault="00B8138D" w:rsidP="00B8138D">
    <w:pPr>
      <w:pStyle w:val="a6"/>
      <w:ind w:right="360"/>
    </w:pPr>
    <w:r>
      <w:rPr>
        <w:noProof/>
      </w:rPr>
      <mc:AlternateContent>
        <mc:Choice Requires="wps">
          <w:drawing>
            <wp:anchor distT="0" distB="0" distL="114300" distR="114300" simplePos="0" relativeHeight="251740160" behindDoc="0" locked="0" layoutInCell="1" allowOverlap="1" wp14:anchorId="34E9EB65" wp14:editId="5C60BE59">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0F050CE8" id="Rectangle 122" o:spid="_x0000_s1026" style="position:absolute;margin-left:-27.85pt;margin-top:-15.7pt;width:518.75pt;height:801.8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AA245" w14:textId="77777777" w:rsidR="00996C99" w:rsidRDefault="00996C99" w:rsidP="00085F97">
    <w:pPr>
      <w:pStyle w:val="a8"/>
    </w:pPr>
    <w:r>
      <w:rPr>
        <w:noProof/>
        <w:lang w:eastAsia="ru-RU"/>
      </w:rPr>
      <mc:AlternateContent>
        <mc:Choice Requires="wpg">
          <w:drawing>
            <wp:anchor distT="0" distB="0" distL="114300" distR="114300" simplePos="0" relativeHeight="251413504" behindDoc="0" locked="1" layoutInCell="1" allowOverlap="1" wp14:anchorId="7C555268" wp14:editId="7E458D9B">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1FFD0C8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5</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996C99" w:rsidRPr="00E50AEC" w:rsidRDefault="00996C9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22" style="position:absolute;left:0;text-align:left;margin-left:57.75pt;margin-top:21pt;width:518.75pt;height:802pt;z-index:25141350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">
              <v:rect id="Rectangle 192" o:spid="_x0000_s142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2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2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2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2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2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2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3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3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3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3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3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43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43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43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43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4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1FFD0C8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5</w:t>
                      </w:r>
                      <w:r w:rsidRPr="000C6743">
                        <w:rPr>
                          <w:rFonts w:ascii="Arial" w:hAnsi="Arial" w:cs="Arial"/>
                          <w:sz w:val="24"/>
                          <w:szCs w:val="24"/>
                        </w:rPr>
                        <w:fldChar w:fldCharType="end"/>
                      </w:r>
                    </w:p>
                  </w:txbxContent>
                </v:textbox>
              </v:rect>
              <v:rect id="_x0000_s144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996C99" w:rsidRPr="00E50AEC" w:rsidRDefault="00996C9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p w14:paraId="24BFF075" w14:textId="77777777" w:rsidR="00996C99" w:rsidRPr="00075D3D" w:rsidRDefault="00996C99" w:rsidP="00085F97">
    <w:pPr>
      <w:pStyle w:val="a6"/>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624D9" w14:textId="77777777" w:rsidR="00996C99" w:rsidRDefault="00996C99" w:rsidP="00085F97">
    <w:pPr>
      <w:pStyle w:val="a8"/>
    </w:pPr>
    <w:r>
      <w:rPr>
        <w:noProof/>
        <w:lang w:eastAsia="ru-RU"/>
      </w:rPr>
      <mc:AlternateContent>
        <mc:Choice Requires="wpg">
          <w:drawing>
            <wp:anchor distT="0" distB="0" distL="114300" distR="114300" simplePos="0" relativeHeight="251731968" behindDoc="0" locked="1" layoutInCell="1" allowOverlap="1" wp14:anchorId="56ED65C7" wp14:editId="088CFACC">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3D9A9366"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4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08F1C3E3" w:rsidR="00996C99" w:rsidRPr="00E50AEC" w:rsidRDefault="00E50AEC" w:rsidP="00E50AEC">
                            <w:pPr>
                              <w:ind w:firstLine="0"/>
                              <w:jc w:val="center"/>
                              <w:rPr>
                                <w:i/>
                                <w:iCs/>
                              </w:rPr>
                            </w:pPr>
                            <w:r w:rsidRPr="00E50AEC">
                              <w:rPr>
                                <w:i/>
                                <w:iCs/>
                              </w:rPr>
                              <w:t>ПРИЛОЖЕНИЕ 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70" style="position:absolute;left:0;text-align:left;margin-left:57.75pt;margin-top:21pt;width:518.75pt;height:802pt;z-index:2517319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4sjW8BQFAAA/KAAADgAAAAAAAAAAAAAA&#13;&#10;AAAuAgAAZHJzL2Uyb0RvYy54bWxQSwECLQAUAAYACAAAACEAuy2a+OQAAAARAQAADwAAAAAAAAAA&#13;&#10;AAAAAABuBwAAZHJzL2Rvd25yZXYueG1sUEsFBgAAAAAEAAQA8wAAAH8IAAAAAA==&#13;&#10;">
              <v:rect id="Rectangle 192" o:spid="_x0000_s147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7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7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7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7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7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7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7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7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8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8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8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48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8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48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48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48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8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3D9A9366"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41</w:t>
                      </w:r>
                      <w:r w:rsidRPr="000C6743">
                        <w:rPr>
                          <w:rFonts w:ascii="Arial" w:hAnsi="Arial" w:cs="Arial"/>
                          <w:sz w:val="24"/>
                          <w:szCs w:val="24"/>
                        </w:rPr>
                        <w:fldChar w:fldCharType="end"/>
                      </w:r>
                    </w:p>
                  </w:txbxContent>
                </v:textbox>
              </v:rect>
              <v:rect id="_x0000_s148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08F1C3E3" w:rsidR="00996C99" w:rsidRPr="00E50AEC" w:rsidRDefault="00E50AEC" w:rsidP="00E50AEC">
                      <w:pPr>
                        <w:ind w:firstLine="0"/>
                        <w:jc w:val="center"/>
                        <w:rPr>
                          <w:i/>
                          <w:iCs/>
                        </w:rPr>
                      </w:pPr>
                      <w:r w:rsidRPr="00E50AEC">
                        <w:rPr>
                          <w:i/>
                          <w:iCs/>
                        </w:rPr>
                        <w:t>ПРИЛОЖЕНИЕ А</w:t>
                      </w:r>
                    </w:p>
                  </w:txbxContent>
                </v:textbox>
              </v:rect>
              <w10:wrap anchorx="page" anchory="page"/>
              <w10:anchorlock/>
            </v:group>
          </w:pict>
        </mc:Fallback>
      </mc:AlternateContent>
    </w:r>
  </w:p>
  <w:p w14:paraId="7C606328" w14:textId="77777777" w:rsidR="00996C99" w:rsidRPr="00075D3D" w:rsidRDefault="00996C99" w:rsidP="00085F97">
    <w:pPr>
      <w:pStyle w:val="a6"/>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996C99" w:rsidRDefault="00996C99" w:rsidP="00085F97">
    <w:pPr>
      <w:pStyle w:val="a8"/>
    </w:pPr>
    <w:r>
      <w:rPr>
        <w:noProof/>
        <w:lang w:eastAsia="ru-RU"/>
      </w:rPr>
      <mc:AlternateContent>
        <mc:Choice Requires="wpg">
          <w:drawing>
            <wp:anchor distT="0" distB="0" distL="114300" distR="114300" simplePos="0" relativeHeight="251736064" behindDoc="0" locked="1" layoutInCell="1" allowOverlap="1" wp14:anchorId="1E706801" wp14:editId="28F9728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18" style="position:absolute;left:0;text-align:left;margin-left:57.75pt;margin-top:21pt;width:518.75pt;height:802pt;z-index:2517360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">
              <v:rect id="Rectangle 192" o:spid="_x0000_s151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2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2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2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2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2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2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2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2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2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2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3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53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3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53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53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53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3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_x0000_s153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996C99" w:rsidRPr="00F33D27" w:rsidRDefault="00996C99" w:rsidP="00085F97">
                      <w:r>
                        <w:t>СПИСОК ЛИТЕРAТУРЫ</w:t>
                      </w:r>
                    </w:p>
                  </w:txbxContent>
                </v:textbox>
              </v:rect>
              <w10:wrap anchorx="page" anchory="page"/>
              <w10:anchorlock/>
            </v:group>
          </w:pict>
        </mc:Fallback>
      </mc:AlternateContent>
    </w:r>
  </w:p>
  <w:p w14:paraId="5BFE8682" w14:textId="77777777" w:rsidR="00996C99" w:rsidRPr="00075D3D" w:rsidRDefault="00996C9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10BF9" w14:textId="77777777" w:rsidR="00996C99" w:rsidRDefault="00996C99" w:rsidP="00085F97">
    <w:pPr>
      <w:pStyle w:val="a8"/>
    </w:pPr>
    <w:r>
      <w:rPr>
        <w:noProof/>
        <w:lang w:eastAsia="ru-RU"/>
      </w:rPr>
      <mc:AlternateContent>
        <mc:Choice Requires="wpg">
          <w:drawing>
            <wp:anchor distT="0" distB="0" distL="114300" distR="114300" simplePos="0" relativeHeight="251738112" behindDoc="0" locked="1" layoutInCell="1" allowOverlap="1" wp14:anchorId="4103E844" wp14:editId="3EF6552F">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549048D8"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01F39234" w:rsidR="00996C99" w:rsidRPr="00E50AEC" w:rsidRDefault="00E50AEC" w:rsidP="00E50AEC">
                            <w:pPr>
                              <w:ind w:firstLine="0"/>
                              <w:jc w:val="center"/>
                              <w:rPr>
                                <w:i/>
                                <w:iCs/>
                              </w:rPr>
                            </w:pPr>
                            <w:r w:rsidRPr="00E50AEC">
                              <w:rPr>
                                <w:i/>
                                <w:iCs/>
                              </w:rPr>
                              <w:t>ПРИЛОЖЕНИЕ С</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66" style="position:absolute;left:0;text-align:left;margin-left:57.75pt;margin-top:21pt;width:518.75pt;height:802pt;z-index:25173811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nhg6bRQFAABTKAAADgAAAAAAAAAAAAAA&#13;&#10;AAAuAgAAZHJzL2Uyb0RvYy54bWxQSwECLQAUAAYACAAAACEAuy2a+OQAAAARAQAADwAAAAAAAAAA&#13;&#10;AAAAAABuBwAAZHJzL2Rvd25yZXYueG1sUEsFBgAAAAAEAAQA8wAAAH8IAAAAAA==&#13;&#10;">
              <v:rect id="Rectangle 192" o:spid="_x0000_s15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5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5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5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5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549048D8"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0</w:t>
                      </w:r>
                      <w:r w:rsidRPr="000C6743">
                        <w:rPr>
                          <w:rFonts w:ascii="Arial" w:hAnsi="Arial" w:cs="Arial"/>
                          <w:sz w:val="24"/>
                          <w:szCs w:val="24"/>
                        </w:rPr>
                        <w:fldChar w:fldCharType="end"/>
                      </w:r>
                    </w:p>
                  </w:txbxContent>
                </v:textbox>
              </v:rect>
              <v:rect id="_x0000_s15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01F39234" w:rsidR="00996C99" w:rsidRPr="00E50AEC" w:rsidRDefault="00E50AEC" w:rsidP="00E50AEC">
                      <w:pPr>
                        <w:ind w:firstLine="0"/>
                        <w:jc w:val="center"/>
                        <w:rPr>
                          <w:i/>
                          <w:iCs/>
                        </w:rPr>
                      </w:pPr>
                      <w:r w:rsidRPr="00E50AEC">
                        <w:rPr>
                          <w:i/>
                          <w:iCs/>
                        </w:rPr>
                        <w:t>ПРИЛОЖЕНИЕ С</w:t>
                      </w:r>
                    </w:p>
                  </w:txbxContent>
                </v:textbox>
              </v:rect>
              <w10:wrap anchorx="page" anchory="page"/>
              <w10:anchorlock/>
            </v:group>
          </w:pict>
        </mc:Fallback>
      </mc:AlternateContent>
    </w:r>
  </w:p>
  <w:p w14:paraId="1EF50AA7" w14:textId="77777777" w:rsidR="00996C99" w:rsidRPr="00075D3D" w:rsidRDefault="00996C99"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87034" w14:textId="77777777" w:rsidR="00996C99" w:rsidRDefault="00996C99" w:rsidP="00075D3D">
    <w:pPr>
      <w:pStyle w:val="a8"/>
    </w:pPr>
    <w:r>
      <w:rPr>
        <w:noProof/>
        <w:lang w:eastAsia="ru-RU"/>
      </w:rPr>
      <mc:AlternateContent>
        <mc:Choice Requires="wpg">
          <w:drawing>
            <wp:anchor distT="0" distB="0" distL="114300" distR="114300" simplePos="0" relativeHeight="251447296" behindDoc="0" locked="1" layoutInCell="1" allowOverlap="1" wp14:anchorId="73F89FBD" wp14:editId="1FE9C22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55EFFE03"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6" style="position:absolute;left:0;text-align:left;margin-left:57.75pt;margin-top:21pt;width:518.75pt;height:802pt;z-index:2514472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">
              <v:rect id="Rectangle 192" o:spid="_x0000_s107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7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08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09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09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09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55EFFE03"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996C99" w:rsidRPr="00075D3D" w:rsidRDefault="00996C99" w:rsidP="00075D3D">
    <w:pPr>
      <w:pStyle w:val="a6"/>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44207" w14:textId="77777777" w:rsidR="00996C99" w:rsidRDefault="00996C99" w:rsidP="00085F97">
    <w:pPr>
      <w:pStyle w:val="a8"/>
    </w:pPr>
    <w:r>
      <w:rPr>
        <w:noProof/>
        <w:lang w:eastAsia="ru-RU"/>
      </w:rPr>
      <mc:AlternateContent>
        <mc:Choice Requires="wpg">
          <w:drawing>
            <wp:anchor distT="0" distB="0" distL="114300" distR="114300" simplePos="0" relativeHeight="251442176" behindDoc="0" locked="1" layoutInCell="1" allowOverlap="1" wp14:anchorId="5F4708FD" wp14:editId="74A3052D">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79B6C2B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3</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5EE100A3" w:rsidR="00996C99" w:rsidRPr="00E50AEC" w:rsidRDefault="00E50AEC"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614" style="position:absolute;left:0;text-align:left;margin-left:57.75pt;margin-top:21pt;width:518.75pt;height:802pt;z-index:25144217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ArETp0EwUAAD8oAAAOAAAAAAAAAAAAAAAA&#13;&#10;AC4CAABkcnMvZTJvRG9jLnhtbFBLAQItABQABgAIAAAAIQC7LZr45AAAABEBAAAPAAAAAAAAAAAA&#13;&#10;AAAAAG0HAABkcnMvZG93bnJldi54bWxQSwUGAAAAAAQABADzAAAAfggAAAAA&#13;&#10;">
              <v:rect id="Rectangle 192" o:spid="_x0000_s161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61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61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1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1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2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2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2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2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2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2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2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62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2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62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63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63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3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79B6C2B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3</w:t>
                      </w:r>
                      <w:r w:rsidRPr="000C6743">
                        <w:rPr>
                          <w:rFonts w:ascii="Arial" w:hAnsi="Arial" w:cs="Arial"/>
                          <w:sz w:val="24"/>
                          <w:szCs w:val="24"/>
                        </w:rPr>
                        <w:fldChar w:fldCharType="end"/>
                      </w:r>
                    </w:p>
                  </w:txbxContent>
                </v:textbox>
              </v:rect>
              <v:rect id="_x0000_s163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5EE100A3" w:rsidR="00996C99" w:rsidRPr="00E50AEC" w:rsidRDefault="00E50AEC"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v:textbox>
              </v:rect>
              <w10:wrap anchorx="page" anchory="page"/>
              <w10:anchorlock/>
            </v:group>
          </w:pict>
        </mc:Fallback>
      </mc:AlternateContent>
    </w:r>
  </w:p>
  <w:p w14:paraId="6D45DFB5" w14:textId="77777777" w:rsidR="00996C99" w:rsidRPr="00075D3D" w:rsidRDefault="00996C99" w:rsidP="00085F97">
    <w:pPr>
      <w:pStyle w:val="a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996C99" w:rsidRDefault="00996C9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95481" w14:textId="77777777" w:rsidR="00996C99" w:rsidRDefault="00996C99" w:rsidP="00075D3D">
    <w:pPr>
      <w:pStyle w:val="a8"/>
    </w:pPr>
    <w:r>
      <w:rPr>
        <w:noProof/>
        <w:lang w:eastAsia="ru-RU"/>
      </w:rPr>
      <mc:AlternateContent>
        <mc:Choice Requires="wpg">
          <w:drawing>
            <wp:anchor distT="0" distB="0" distL="114300" distR="114300" simplePos="0" relativeHeight="251491328" behindDoc="0" locked="1" layoutInCell="1" allowOverlap="1" wp14:anchorId="472A8479" wp14:editId="608F5640">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531E82B1"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9</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6" style="position:absolute;left:0;text-align:left;margin-left:57.75pt;margin-top:21pt;width:518.75pt;height:802pt;z-index:2514913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">
              <v:rect id="Rectangle 192" o:spid="_x0000_s114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4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15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16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16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16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531E82B1"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9</w:t>
                      </w:r>
                      <w:r w:rsidRPr="0005356E">
                        <w:rPr>
                          <w:rFonts w:ascii="Arial" w:hAnsi="Arial" w:cs="Arial"/>
                          <w:sz w:val="24"/>
                          <w:szCs w:val="24"/>
                        </w:rPr>
                        <w:fldChar w:fldCharType="end"/>
                      </w:r>
                    </w:p>
                  </w:txbxContent>
                </v:textbox>
              </v:rect>
              <v:rect id="_x0000_s116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996C99" w:rsidRPr="00075D3D" w:rsidRDefault="00996C99" w:rsidP="00075D3D">
    <w:pPr>
      <w:pStyle w:val="a6"/>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996C99" w:rsidRDefault="006F3E27">
    <w:pPr>
      <w:pStyle w:val="a6"/>
    </w:pPr>
    <w:r>
      <w:rPr>
        <w:noProof/>
      </w:rPr>
      <mc:AlternateContent>
        <mc:Choice Requires="wps">
          <w:drawing>
            <wp:anchor distT="0" distB="0" distL="114300" distR="114300" simplePos="0" relativeHeight="251451392" behindDoc="0" locked="0" layoutInCell="1" allowOverlap="1" wp14:anchorId="0CD08CBB" wp14:editId="75ECB5AE">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1D2FDDC2" id="Rectangle 122" o:spid="_x0000_s1026" style="position:absolute;margin-left:-27.9pt;margin-top:-16.15pt;width:518.75pt;height:801.85pt;z-index:251451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0923" w14:textId="41BC8C34" w:rsidR="00996C99" w:rsidRDefault="00B8138D" w:rsidP="00075D3D">
    <w:pPr>
      <w:pStyle w:val="a8"/>
    </w:pPr>
    <w:r>
      <w:rPr>
        <w:noProof/>
      </w:rPr>
      <mc:AlternateContent>
        <mc:Choice Requires="wps">
          <w:drawing>
            <wp:anchor distT="0" distB="0" distL="114300" distR="114300" simplePos="0" relativeHeight="251709440" behindDoc="0" locked="0" layoutInCell="1" allowOverlap="1" wp14:anchorId="795B709E" wp14:editId="2E1250F2">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53809CCE" id="Rectangle 192" o:spid="_x0000_s1026" style="position:absolute;margin-left:-26.65pt;margin-top:-15.05pt;width:518.75pt;height:802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p w14:paraId="71044C65" w14:textId="77777777" w:rsidR="00996C99" w:rsidRPr="00075D3D" w:rsidRDefault="00996C99" w:rsidP="00075D3D">
    <w:pPr>
      <w:pStyle w:val="a6"/>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996C99" w:rsidRDefault="006F3E27">
    <w:pPr>
      <w:pStyle w:val="a6"/>
    </w:pPr>
    <w:r>
      <w:rPr>
        <w:noProof/>
      </w:rPr>
      <mc:AlternateContent>
        <mc:Choice Requires="wps">
          <w:drawing>
            <wp:anchor distT="0" distB="0" distL="114300" distR="114300" simplePos="0" relativeHeight="251669504" behindDoc="0" locked="0" layoutInCell="1" allowOverlap="1" wp14:anchorId="10BFCB73" wp14:editId="559997C9">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4D10BCCA" id="Rectangle 122" o:spid="_x0000_s1026" style="position:absolute;margin-left:-27.85pt;margin-top:-15.7pt;width:518.75pt;height:801.8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AA67E" w14:textId="77777777" w:rsidR="00996C99" w:rsidRDefault="00996C99" w:rsidP="00075D3D">
    <w:pPr>
      <w:pStyle w:val="a8"/>
    </w:pPr>
    <w:r>
      <w:rPr>
        <w:noProof/>
        <w:lang w:eastAsia="ru-RU"/>
      </w:rPr>
      <mc:AlternateContent>
        <mc:Choice Requires="wpg">
          <w:drawing>
            <wp:anchor distT="0" distB="0" distL="114300" distR="114300" simplePos="0" relativeHeight="251538432" behindDoc="0" locked="1" layoutInCell="1" allowOverlap="1" wp14:anchorId="39C40119" wp14:editId="12372571">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6275797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996C99" w:rsidRPr="009B32AD" w:rsidRDefault="00B8138D"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30" style="position:absolute;left:0;text-align:left;margin-left:57.75pt;margin-top:21pt;width:518.75pt;height:802pt;z-index:25153843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">
              <v:rect id="Rectangle 192" o:spid="_x0000_s123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4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4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996C99" w:rsidRDefault="00996C9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_x0000_s124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_x0000_s124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_x0000_s124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_x0000_s124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6275797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6</w:t>
                      </w:r>
                      <w:r w:rsidRPr="0005356E">
                        <w:rPr>
                          <w:rFonts w:ascii="Arial" w:hAnsi="Arial" w:cs="Arial"/>
                          <w:sz w:val="24"/>
                          <w:szCs w:val="24"/>
                        </w:rPr>
                        <w:fldChar w:fldCharType="end"/>
                      </w:r>
                    </w:p>
                  </w:txbxContent>
                </v:textbox>
              </v:rect>
              <v:rect id="_x0000_s124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996C99" w:rsidRPr="009B32AD" w:rsidRDefault="00B8138D"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p w14:paraId="1B1203D8" w14:textId="77777777" w:rsidR="00996C99" w:rsidRPr="00075D3D" w:rsidRDefault="00996C99" w:rsidP="00075D3D">
    <w:pPr>
      <w:pStyle w:val="a6"/>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996C99" w:rsidRDefault="00B8138D">
    <w:pPr>
      <w:pStyle w:val="a6"/>
    </w:pPr>
    <w:r>
      <w:rPr>
        <w:noProof/>
      </w:rPr>
      <mc:AlternateContent>
        <mc:Choice Requires="wps">
          <w:drawing>
            <wp:anchor distT="0" distB="0" distL="114300" distR="114300" simplePos="0" relativeHeight="251627520" behindDoc="0" locked="0" layoutInCell="1" allowOverlap="1" wp14:anchorId="0A6BC64E" wp14:editId="68A42296">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75FCDFFB" id="Rectangle 122" o:spid="_x0000_s1026" style="position:absolute;margin-left:-27.85pt;margin-top:-15.7pt;width:518.75pt;height:801.85pt;z-index:25162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8CF2BCD2"/>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FBD6031E"/>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5"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6"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7"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8"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9"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0"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1"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6"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7"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8"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0"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1"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2"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4"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5"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6"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8"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0"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1"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3"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4"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6"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9"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0"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1"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97A1B17"/>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23"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5"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6"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7"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8"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9"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0"/>
  </w:num>
  <w:num w:numId="3">
    <w:abstractNumId w:val="96"/>
  </w:num>
  <w:num w:numId="4">
    <w:abstractNumId w:val="126"/>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3"/>
  </w:num>
  <w:num w:numId="16">
    <w:abstractNumId w:val="75"/>
  </w:num>
  <w:num w:numId="17">
    <w:abstractNumId w:val="58"/>
  </w:num>
  <w:num w:numId="18">
    <w:abstractNumId w:val="107"/>
  </w:num>
  <w:num w:numId="19">
    <w:abstractNumId w:val="90"/>
  </w:num>
  <w:num w:numId="20">
    <w:abstractNumId w:val="24"/>
  </w:num>
  <w:num w:numId="21">
    <w:abstractNumId w:val="127"/>
  </w:num>
  <w:num w:numId="22">
    <w:abstractNumId w:val="42"/>
  </w:num>
  <w:num w:numId="23">
    <w:abstractNumId w:val="86"/>
  </w:num>
  <w:num w:numId="24">
    <w:abstractNumId w:val="32"/>
  </w:num>
  <w:num w:numId="25">
    <w:abstractNumId w:val="104"/>
  </w:num>
  <w:num w:numId="26">
    <w:abstractNumId w:val="6"/>
  </w:num>
  <w:num w:numId="27">
    <w:abstractNumId w:val="25"/>
  </w:num>
  <w:num w:numId="28">
    <w:abstractNumId w:val="74"/>
  </w:num>
  <w:num w:numId="29">
    <w:abstractNumId w:val="119"/>
  </w:num>
  <w:num w:numId="30">
    <w:abstractNumId w:val="49"/>
  </w:num>
  <w:num w:numId="31">
    <w:abstractNumId w:val="9"/>
  </w:num>
  <w:num w:numId="32">
    <w:abstractNumId w:val="67"/>
  </w:num>
  <w:num w:numId="33">
    <w:abstractNumId w:val="84"/>
  </w:num>
  <w:num w:numId="34">
    <w:abstractNumId w:val="81"/>
  </w:num>
  <w:num w:numId="35">
    <w:abstractNumId w:val="113"/>
  </w:num>
  <w:num w:numId="36">
    <w:abstractNumId w:val="38"/>
  </w:num>
  <w:num w:numId="37">
    <w:abstractNumId w:val="34"/>
  </w:num>
  <w:num w:numId="38">
    <w:abstractNumId w:val="37"/>
  </w:num>
  <w:num w:numId="39">
    <w:abstractNumId w:val="85"/>
  </w:num>
  <w:num w:numId="40">
    <w:abstractNumId w:val="7"/>
  </w:num>
  <w:num w:numId="41">
    <w:abstractNumId w:val="70"/>
  </w:num>
  <w:num w:numId="42">
    <w:abstractNumId w:val="56"/>
  </w:num>
  <w:num w:numId="43">
    <w:abstractNumId w:val="73"/>
  </w:num>
  <w:num w:numId="44">
    <w:abstractNumId w:val="13"/>
  </w:num>
  <w:num w:numId="45">
    <w:abstractNumId w:val="125"/>
  </w:num>
  <w:num w:numId="46">
    <w:abstractNumId w:val="35"/>
  </w:num>
  <w:num w:numId="47">
    <w:abstractNumId w:val="36"/>
  </w:num>
  <w:num w:numId="48">
    <w:abstractNumId w:val="88"/>
  </w:num>
  <w:num w:numId="49">
    <w:abstractNumId w:val="16"/>
  </w:num>
  <w:num w:numId="50">
    <w:abstractNumId w:val="68"/>
  </w:num>
  <w:num w:numId="51">
    <w:abstractNumId w:val="101"/>
  </w:num>
  <w:num w:numId="52">
    <w:abstractNumId w:val="123"/>
  </w:num>
  <w:num w:numId="53">
    <w:abstractNumId w:val="66"/>
  </w:num>
  <w:num w:numId="54">
    <w:abstractNumId w:val="44"/>
  </w:num>
  <w:num w:numId="55">
    <w:abstractNumId w:val="40"/>
  </w:num>
  <w:num w:numId="56">
    <w:abstractNumId w:val="109"/>
  </w:num>
  <w:num w:numId="57">
    <w:abstractNumId w:val="69"/>
  </w:num>
  <w:num w:numId="58">
    <w:abstractNumId w:val="78"/>
  </w:num>
  <w:num w:numId="59">
    <w:abstractNumId w:val="124"/>
  </w:num>
  <w:num w:numId="60">
    <w:abstractNumId w:val="48"/>
  </w:num>
  <w:num w:numId="61">
    <w:abstractNumId w:val="23"/>
  </w:num>
  <w:num w:numId="62">
    <w:abstractNumId w:val="26"/>
  </w:num>
  <w:num w:numId="63">
    <w:abstractNumId w:val="21"/>
  </w:num>
  <w:num w:numId="64">
    <w:abstractNumId w:val="76"/>
  </w:num>
  <w:num w:numId="65">
    <w:abstractNumId w:val="121"/>
  </w:num>
  <w:num w:numId="66">
    <w:abstractNumId w:val="12"/>
  </w:num>
  <w:num w:numId="67">
    <w:abstractNumId w:val="29"/>
  </w:num>
  <w:num w:numId="68">
    <w:abstractNumId w:val="95"/>
  </w:num>
  <w:num w:numId="69">
    <w:abstractNumId w:val="8"/>
  </w:num>
  <w:num w:numId="70">
    <w:abstractNumId w:val="98"/>
  </w:num>
  <w:num w:numId="71">
    <w:abstractNumId w:val="61"/>
  </w:num>
  <w:num w:numId="72">
    <w:abstractNumId w:val="80"/>
  </w:num>
  <w:num w:numId="73">
    <w:abstractNumId w:val="118"/>
  </w:num>
  <w:num w:numId="74">
    <w:abstractNumId w:val="79"/>
  </w:num>
  <w:num w:numId="75">
    <w:abstractNumId w:val="50"/>
  </w:num>
  <w:num w:numId="76">
    <w:abstractNumId w:val="106"/>
  </w:num>
  <w:num w:numId="77">
    <w:abstractNumId w:val="108"/>
  </w:num>
  <w:num w:numId="78">
    <w:abstractNumId w:val="19"/>
  </w:num>
  <w:num w:numId="79">
    <w:abstractNumId w:val="102"/>
  </w:num>
  <w:num w:numId="80">
    <w:abstractNumId w:val="52"/>
  </w:num>
  <w:num w:numId="81">
    <w:abstractNumId w:val="43"/>
  </w:num>
  <w:num w:numId="82">
    <w:abstractNumId w:val="117"/>
  </w:num>
  <w:num w:numId="83">
    <w:abstractNumId w:val="120"/>
  </w:num>
  <w:num w:numId="84">
    <w:abstractNumId w:val="30"/>
  </w:num>
  <w:num w:numId="85">
    <w:abstractNumId w:val="64"/>
  </w:num>
  <w:num w:numId="86">
    <w:abstractNumId w:val="94"/>
  </w:num>
  <w:num w:numId="87">
    <w:abstractNumId w:val="18"/>
  </w:num>
  <w:num w:numId="88">
    <w:abstractNumId w:val="46"/>
  </w:num>
  <w:num w:numId="89">
    <w:abstractNumId w:val="17"/>
  </w:num>
  <w:num w:numId="90">
    <w:abstractNumId w:val="41"/>
  </w:num>
  <w:num w:numId="91">
    <w:abstractNumId w:val="91"/>
  </w:num>
  <w:num w:numId="92">
    <w:abstractNumId w:val="55"/>
  </w:num>
  <w:num w:numId="93">
    <w:abstractNumId w:val="31"/>
  </w:num>
  <w:num w:numId="94">
    <w:abstractNumId w:val="112"/>
  </w:num>
  <w:num w:numId="95">
    <w:abstractNumId w:val="63"/>
  </w:num>
  <w:num w:numId="96">
    <w:abstractNumId w:val="105"/>
  </w:num>
  <w:num w:numId="97">
    <w:abstractNumId w:val="116"/>
  </w:num>
  <w:num w:numId="98">
    <w:abstractNumId w:val="57"/>
  </w:num>
  <w:num w:numId="99">
    <w:abstractNumId w:val="11"/>
  </w:num>
  <w:num w:numId="100">
    <w:abstractNumId w:val="4"/>
  </w:num>
  <w:num w:numId="101">
    <w:abstractNumId w:val="27"/>
  </w:num>
  <w:num w:numId="102">
    <w:abstractNumId w:val="22"/>
  </w:num>
  <w:num w:numId="103">
    <w:abstractNumId w:val="87"/>
  </w:num>
  <w:num w:numId="104">
    <w:abstractNumId w:val="97"/>
  </w:num>
  <w:num w:numId="105">
    <w:abstractNumId w:val="65"/>
  </w:num>
  <w:num w:numId="106">
    <w:abstractNumId w:val="92"/>
  </w:num>
  <w:num w:numId="107">
    <w:abstractNumId w:val="111"/>
  </w:num>
  <w:num w:numId="108">
    <w:abstractNumId w:val="20"/>
  </w:num>
  <w:num w:numId="109">
    <w:abstractNumId w:val="129"/>
  </w:num>
  <w:num w:numId="110">
    <w:abstractNumId w:val="0"/>
  </w:num>
  <w:num w:numId="111">
    <w:abstractNumId w:val="114"/>
  </w:num>
  <w:num w:numId="112">
    <w:abstractNumId w:val="89"/>
  </w:num>
  <w:num w:numId="113">
    <w:abstractNumId w:val="77"/>
  </w:num>
  <w:num w:numId="114">
    <w:abstractNumId w:val="53"/>
  </w:num>
  <w:num w:numId="115">
    <w:abstractNumId w:val="72"/>
  </w:num>
  <w:num w:numId="116">
    <w:abstractNumId w:val="128"/>
  </w:num>
  <w:num w:numId="117">
    <w:abstractNumId w:val="54"/>
  </w:num>
  <w:num w:numId="118">
    <w:abstractNumId w:val="33"/>
  </w:num>
  <w:num w:numId="119">
    <w:abstractNumId w:val="47"/>
  </w:num>
  <w:num w:numId="120">
    <w:abstractNumId w:val="28"/>
  </w:num>
  <w:num w:numId="121">
    <w:abstractNumId w:val="115"/>
  </w:num>
  <w:num w:numId="122">
    <w:abstractNumId w:val="99"/>
  </w:num>
  <w:num w:numId="123">
    <w:abstractNumId w:val="45"/>
  </w:num>
  <w:num w:numId="124">
    <w:abstractNumId w:val="93"/>
  </w:num>
  <w:num w:numId="125">
    <w:abstractNumId w:val="110"/>
  </w:num>
  <w:num w:numId="126">
    <w:abstractNumId w:val="15"/>
  </w:num>
  <w:num w:numId="127">
    <w:abstractNumId w:val="62"/>
  </w:num>
  <w:num w:numId="128">
    <w:abstractNumId w:val="103"/>
  </w:num>
  <w:num w:numId="129">
    <w:abstractNumId w:val="82"/>
  </w:num>
  <w:num w:numId="130">
    <w:abstractNumId w:val="122"/>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1B38"/>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0DC"/>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20812"/>
    <w:rsid w:val="00221F4C"/>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91E"/>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526C"/>
    <w:rsid w:val="0075574A"/>
    <w:rsid w:val="0075783D"/>
    <w:rsid w:val="00757C13"/>
    <w:rsid w:val="007602D5"/>
    <w:rsid w:val="00761A28"/>
    <w:rsid w:val="00761A69"/>
    <w:rsid w:val="0076299E"/>
    <w:rsid w:val="00762A25"/>
    <w:rsid w:val="007632EB"/>
    <w:rsid w:val="007636AF"/>
    <w:rsid w:val="00765CED"/>
    <w:rsid w:val="00766EA9"/>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22E8"/>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072"/>
    <w:rsid w:val="00987100"/>
    <w:rsid w:val="0098799E"/>
    <w:rsid w:val="00990860"/>
    <w:rsid w:val="00991FB1"/>
    <w:rsid w:val="00993AE6"/>
    <w:rsid w:val="009949D8"/>
    <w:rsid w:val="00994C5E"/>
    <w:rsid w:val="0099633F"/>
    <w:rsid w:val="009967E4"/>
    <w:rsid w:val="00996C99"/>
    <w:rsid w:val="00997851"/>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EDC"/>
    <w:rsid w:val="009B5927"/>
    <w:rsid w:val="009B6861"/>
    <w:rsid w:val="009C08EE"/>
    <w:rsid w:val="009C0ADA"/>
    <w:rsid w:val="009C2F32"/>
    <w:rsid w:val="009C31BD"/>
    <w:rsid w:val="009C44E1"/>
    <w:rsid w:val="009C500B"/>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BB7"/>
    <w:rsid w:val="00AF437D"/>
    <w:rsid w:val="00AF7DFF"/>
    <w:rsid w:val="00B00E0E"/>
    <w:rsid w:val="00B018E6"/>
    <w:rsid w:val="00B01F76"/>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6"/>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6">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7">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8">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9">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8"/>
      </w:numPr>
    </w:pPr>
  </w:style>
  <w:style w:type="numbering" w:customStyle="1" w:styleId="25">
    <w:name w:val="Текущий список25"/>
    <w:uiPriority w:val="99"/>
    <w:rsid w:val="00280214"/>
    <w:pPr>
      <w:numPr>
        <w:numId w:val="1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67F5A014-AAFE-4C9B-BE2F-AA18183E7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131</Pages>
  <Words>37770</Words>
  <Characters>215289</Characters>
  <Application>Microsoft Office Word</Application>
  <DocSecurity>0</DocSecurity>
  <Lines>1794</Lines>
  <Paragraphs>505</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52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28</cp:revision>
  <cp:lastPrinted>2022-05-14T17:51:00Z</cp:lastPrinted>
  <dcterms:created xsi:type="dcterms:W3CDTF">2022-05-14T17:49:00Z</dcterms:created>
  <dcterms:modified xsi:type="dcterms:W3CDTF">2022-05-17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